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1424F3" w:rsidRDefault="00A417CE" w:rsidP="00A417CE">
      <w:pPr>
        <w:widowControl w:val="0"/>
        <w:autoSpaceDE w:val="0"/>
        <w:autoSpaceDN w:val="0"/>
        <w:adjustRightInd w:val="0"/>
        <w:spacing w:line="360" w:lineRule="auto"/>
        <w:rPr>
          <w:color w:val="000000" w:themeColor="text1"/>
          <w:lang w:val="es-ES"/>
        </w:rPr>
      </w:pPr>
      <w:r w:rsidRPr="001424F3">
        <w:rPr>
          <w:rFonts w:eastAsia="Times New Roman"/>
          <w:b/>
          <w:color w:val="000000" w:themeColor="text1"/>
          <w:sz w:val="28"/>
          <w:szCs w:val="28"/>
          <w:lang w:val="es-ES"/>
        </w:rPr>
        <w:fldChar w:fldCharType="begin" w:fldLock="1"/>
      </w:r>
      <w:r w:rsidRPr="001424F3">
        <w:rPr>
          <w:rFonts w:eastAsia="Times New Roman"/>
          <w:b/>
          <w:color w:val="000000" w:themeColor="text1"/>
          <w:sz w:val="28"/>
          <w:szCs w:val="28"/>
          <w:lang w:val="es-ES"/>
        </w:rPr>
        <w:instrText xml:space="preserve">ADDIN Mendeley Bibliography CSL_BIBLIOGRAPHY </w:instrText>
      </w:r>
      <w:r w:rsidRPr="001424F3">
        <w:rPr>
          <w:rFonts w:eastAsia="Times New Roman"/>
          <w:b/>
          <w:color w:val="000000" w:themeColor="text1"/>
          <w:sz w:val="28"/>
          <w:szCs w:val="28"/>
          <w:lang w:val="es-ES"/>
        </w:rPr>
        <w:fldChar w:fldCharType="end"/>
      </w:r>
      <w:r w:rsidR="00E76EBC" w:rsidRPr="001424F3">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1424F3">
        <w:rPr>
          <w:rFonts w:eastAsia="Times New Roman"/>
          <w:b/>
          <w:color w:val="000000" w:themeColor="text1"/>
          <w:sz w:val="28"/>
          <w:szCs w:val="28"/>
          <w:lang w:val="es-ES"/>
        </w:rPr>
        <w:t>UNIVERSIDAD NACIONAL DE ITAPÚA</w:t>
      </w:r>
      <w:r w:rsidR="00E76EBC" w:rsidRPr="001424F3">
        <w:rPr>
          <w:rFonts w:eastAsia="Times New Roman"/>
          <w:color w:val="000000" w:themeColor="text1"/>
          <w:lang w:val="es-ES"/>
        </w:rPr>
        <w:t xml:space="preserve"> </w:t>
      </w:r>
      <w:r w:rsidR="00E76EBC" w:rsidRPr="001424F3">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Facultad de Ingeniería</w:t>
      </w:r>
    </w:p>
    <w:p w14:paraId="2B4B6324"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Ingeniería Informática</w:t>
      </w:r>
    </w:p>
    <w:p w14:paraId="0627176D" w14:textId="77777777" w:rsidR="00E76EBC" w:rsidRPr="001424F3" w:rsidRDefault="00E76EBC" w:rsidP="00E76EBC">
      <w:pPr>
        <w:pStyle w:val="Normal1"/>
        <w:spacing w:line="360" w:lineRule="auto"/>
        <w:jc w:val="center"/>
        <w:rPr>
          <w:color w:val="000000" w:themeColor="text1"/>
          <w:lang w:val="es-ES"/>
        </w:rPr>
      </w:pPr>
    </w:p>
    <w:p w14:paraId="24BA5EAE" w14:textId="77777777" w:rsidR="00E76EBC" w:rsidRPr="001424F3" w:rsidRDefault="00E76EBC" w:rsidP="00E76EBC">
      <w:pPr>
        <w:pStyle w:val="Normal1"/>
        <w:spacing w:line="360" w:lineRule="auto"/>
        <w:jc w:val="center"/>
        <w:rPr>
          <w:color w:val="000000" w:themeColor="text1"/>
          <w:lang w:val="es-ES"/>
        </w:rPr>
      </w:pPr>
    </w:p>
    <w:p w14:paraId="1CCF07E3" w14:textId="77777777" w:rsidR="00E76EBC" w:rsidRPr="001424F3" w:rsidRDefault="00E76EBC" w:rsidP="00E76EBC">
      <w:pPr>
        <w:pStyle w:val="Normal1"/>
        <w:spacing w:line="360" w:lineRule="auto"/>
        <w:jc w:val="center"/>
        <w:rPr>
          <w:color w:val="000000" w:themeColor="text1"/>
          <w:lang w:val="es-ES"/>
        </w:rPr>
      </w:pPr>
    </w:p>
    <w:p w14:paraId="4D6E5EAA" w14:textId="4D1990E1"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Trabajo Final de Grado</w:t>
      </w:r>
    </w:p>
    <w:p w14:paraId="1E327960" w14:textId="77777777" w:rsidR="00E76EBC" w:rsidRPr="001424F3" w:rsidRDefault="00E76EBC" w:rsidP="00E76EBC">
      <w:pPr>
        <w:pStyle w:val="Normal1"/>
        <w:spacing w:line="360" w:lineRule="auto"/>
        <w:jc w:val="center"/>
        <w:rPr>
          <w:color w:val="000000" w:themeColor="text1"/>
          <w:lang w:val="es-ES"/>
        </w:rPr>
      </w:pPr>
    </w:p>
    <w:p w14:paraId="116714A5" w14:textId="77777777" w:rsidR="00E76EBC" w:rsidRPr="001424F3" w:rsidRDefault="00E76EBC" w:rsidP="00E76EBC">
      <w:pPr>
        <w:pStyle w:val="Normal1"/>
        <w:spacing w:line="360" w:lineRule="auto"/>
        <w:jc w:val="center"/>
        <w:rPr>
          <w:color w:val="000000" w:themeColor="text1"/>
          <w:lang w:val="es-ES"/>
        </w:rPr>
      </w:pPr>
    </w:p>
    <w:p w14:paraId="3A8FBD55" w14:textId="77777777" w:rsidR="00E76EBC" w:rsidRPr="001424F3" w:rsidRDefault="00E76EBC" w:rsidP="00E76EBC">
      <w:pPr>
        <w:pStyle w:val="Normal1"/>
        <w:spacing w:line="360" w:lineRule="auto"/>
        <w:jc w:val="center"/>
        <w:rPr>
          <w:color w:val="000000" w:themeColor="text1"/>
          <w:lang w:val="es-ES"/>
        </w:rPr>
      </w:pPr>
    </w:p>
    <w:p w14:paraId="375F32FB"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Plataforma para la gestión de tareas y evaluación inteligente del estado de un proyecto</w:t>
      </w:r>
    </w:p>
    <w:p w14:paraId="5A339D80" w14:textId="77777777" w:rsidR="00E76EBC" w:rsidRPr="001424F3" w:rsidRDefault="00E76EBC" w:rsidP="00E76EBC">
      <w:pPr>
        <w:pStyle w:val="Normal1"/>
        <w:spacing w:line="360" w:lineRule="auto"/>
        <w:jc w:val="center"/>
        <w:rPr>
          <w:color w:val="000000" w:themeColor="text1"/>
          <w:lang w:val="es-ES"/>
        </w:rPr>
      </w:pPr>
    </w:p>
    <w:p w14:paraId="092E1AEF" w14:textId="77777777" w:rsidR="00E76EBC" w:rsidRPr="001424F3" w:rsidRDefault="00E76EBC" w:rsidP="00E76EBC">
      <w:pPr>
        <w:pStyle w:val="Normal1"/>
        <w:spacing w:line="360" w:lineRule="auto"/>
        <w:jc w:val="center"/>
        <w:rPr>
          <w:color w:val="000000" w:themeColor="text1"/>
          <w:lang w:val="es-ES"/>
        </w:rPr>
      </w:pPr>
    </w:p>
    <w:p w14:paraId="48CBF7B9" w14:textId="77777777" w:rsidR="00E76EBC" w:rsidRPr="001424F3" w:rsidRDefault="00E76EBC" w:rsidP="00E76EBC">
      <w:pPr>
        <w:pStyle w:val="Normal1"/>
        <w:spacing w:line="360" w:lineRule="auto"/>
        <w:jc w:val="center"/>
        <w:rPr>
          <w:color w:val="000000" w:themeColor="text1"/>
          <w:lang w:val="es-ES"/>
        </w:rPr>
      </w:pPr>
    </w:p>
    <w:p w14:paraId="53EB5730"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Da Silva Junker, Edipo Vinicius.</w:t>
      </w:r>
    </w:p>
    <w:p w14:paraId="067CA442"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Paiva Falcón, Tania Daniela.</w:t>
      </w:r>
    </w:p>
    <w:p w14:paraId="76B626F4" w14:textId="77777777" w:rsidR="00E76EBC" w:rsidRPr="001424F3" w:rsidRDefault="00E76EBC" w:rsidP="00E76EBC">
      <w:pPr>
        <w:pStyle w:val="Normal1"/>
        <w:spacing w:line="360" w:lineRule="auto"/>
        <w:jc w:val="center"/>
        <w:rPr>
          <w:color w:val="000000" w:themeColor="text1"/>
          <w:lang w:val="es-ES"/>
        </w:rPr>
      </w:pPr>
    </w:p>
    <w:p w14:paraId="45015A92" w14:textId="77777777" w:rsidR="00E76EBC" w:rsidRPr="001424F3" w:rsidRDefault="00E76EBC" w:rsidP="00E76EBC">
      <w:pPr>
        <w:pStyle w:val="Normal1"/>
        <w:spacing w:line="360" w:lineRule="auto"/>
        <w:jc w:val="center"/>
        <w:rPr>
          <w:color w:val="000000" w:themeColor="text1"/>
          <w:lang w:val="es-ES"/>
        </w:rPr>
      </w:pPr>
    </w:p>
    <w:p w14:paraId="5FFC7DA9" w14:textId="77777777" w:rsidR="00E76EBC" w:rsidRPr="001424F3" w:rsidRDefault="00E76EBC" w:rsidP="00E76EBC">
      <w:pPr>
        <w:pStyle w:val="Normal1"/>
        <w:spacing w:line="360" w:lineRule="auto"/>
        <w:jc w:val="center"/>
        <w:rPr>
          <w:color w:val="000000" w:themeColor="text1"/>
          <w:lang w:val="es-ES"/>
        </w:rPr>
      </w:pPr>
    </w:p>
    <w:p w14:paraId="746DA870"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Encarnación</w:t>
      </w:r>
    </w:p>
    <w:p w14:paraId="2DE3CE0B" w14:textId="0CC7E3EC" w:rsidR="00E76EBC" w:rsidRPr="001424F3" w:rsidRDefault="00E76EBC" w:rsidP="00E76EBC">
      <w:pPr>
        <w:pStyle w:val="Normal1"/>
        <w:spacing w:line="360" w:lineRule="auto"/>
        <w:jc w:val="center"/>
        <w:rPr>
          <w:rFonts w:eastAsia="Times New Roman"/>
          <w:b/>
          <w:color w:val="000000" w:themeColor="text1"/>
          <w:sz w:val="28"/>
          <w:szCs w:val="28"/>
          <w:lang w:val="es-ES"/>
        </w:rPr>
      </w:pPr>
      <w:r w:rsidRPr="001424F3">
        <w:rPr>
          <w:rFonts w:eastAsia="Times New Roman"/>
          <w:b/>
          <w:color w:val="000000" w:themeColor="text1"/>
          <w:sz w:val="28"/>
          <w:szCs w:val="28"/>
          <w:lang w:val="es-ES"/>
        </w:rPr>
        <w:t>, 2016</w:t>
      </w:r>
    </w:p>
    <w:p w14:paraId="0E5BA25F" w14:textId="16EF8D69" w:rsidR="00E76EBC" w:rsidRPr="001424F3" w:rsidRDefault="00E76EBC">
      <w:pPr>
        <w:rPr>
          <w:rFonts w:eastAsia="Times New Roman"/>
          <w:b/>
          <w:color w:val="000000" w:themeColor="text1"/>
          <w:sz w:val="28"/>
          <w:szCs w:val="28"/>
          <w:lang w:val="es-ES"/>
        </w:rPr>
      </w:pPr>
      <w:r w:rsidRPr="001424F3">
        <w:rPr>
          <w:rFonts w:eastAsia="Times New Roman"/>
          <w:b/>
          <w:color w:val="000000" w:themeColor="text1"/>
          <w:sz w:val="28"/>
          <w:szCs w:val="28"/>
          <w:lang w:val="es-ES"/>
        </w:rPr>
        <w:br w:type="page"/>
      </w:r>
    </w:p>
    <w:sdt>
      <w:sdtPr>
        <w:rPr>
          <w:rFonts w:ascii="Arial" w:eastAsia="Arial" w:hAnsi="Arial" w:cs="Arial"/>
          <w:b w:val="0"/>
          <w:bCs w:val="0"/>
          <w:color w:val="000000"/>
          <w:sz w:val="22"/>
          <w:szCs w:val="22"/>
          <w:lang w:val="es-ES" w:eastAsia="es-ES"/>
        </w:rPr>
        <w:id w:val="960684262"/>
        <w:docPartObj>
          <w:docPartGallery w:val="Table of Contents"/>
          <w:docPartUnique/>
        </w:docPartObj>
      </w:sdtPr>
      <w:sdtEndPr>
        <w:rPr>
          <w:noProof/>
        </w:rPr>
      </w:sdtEndPr>
      <w:sdtContent>
        <w:p w14:paraId="75F525F1" w14:textId="487070B9" w:rsidR="00280B36" w:rsidRPr="001424F3" w:rsidRDefault="00280B36">
          <w:pPr>
            <w:pStyle w:val="TOCHeading"/>
            <w:rPr>
              <w:lang w:val="es-ES"/>
            </w:rPr>
          </w:pPr>
          <w:r w:rsidRPr="001424F3">
            <w:rPr>
              <w:lang w:val="es-ES"/>
            </w:rPr>
            <w:t>Table of Contents</w:t>
          </w:r>
        </w:p>
        <w:p w14:paraId="137816C2" w14:textId="77777777" w:rsidR="00DA2C0F" w:rsidRPr="001424F3" w:rsidRDefault="00280B36">
          <w:pPr>
            <w:pStyle w:val="TOC1"/>
            <w:tabs>
              <w:tab w:val="right" w:leader="dot" w:pos="8828"/>
            </w:tabs>
            <w:rPr>
              <w:rFonts w:eastAsiaTheme="minorEastAsia" w:cstheme="minorBidi"/>
              <w:b w:val="0"/>
              <w:noProof/>
              <w:color w:val="auto"/>
              <w:lang w:val="es-ES" w:eastAsia="en-US"/>
            </w:rPr>
          </w:pPr>
          <w:r w:rsidRPr="001424F3">
            <w:rPr>
              <w:b w:val="0"/>
              <w:lang w:val="es-ES"/>
            </w:rPr>
            <w:fldChar w:fldCharType="begin"/>
          </w:r>
          <w:r w:rsidRPr="001424F3">
            <w:rPr>
              <w:lang w:val="es-ES"/>
            </w:rPr>
            <w:instrText xml:space="preserve"> TOC \o "1-3" \h \z \u </w:instrText>
          </w:r>
          <w:r w:rsidRPr="001424F3">
            <w:rPr>
              <w:b w:val="0"/>
              <w:lang w:val="es-ES"/>
            </w:rPr>
            <w:fldChar w:fldCharType="separate"/>
          </w:r>
          <w:hyperlink w:anchor="_Toc492234445" w:history="1">
            <w:r w:rsidR="00DA2C0F" w:rsidRPr="001424F3">
              <w:rPr>
                <w:rStyle w:val="Hyperlink"/>
                <w:rFonts w:eastAsia="Times New Roman"/>
                <w:bCs/>
                <w:noProof/>
                <w:lang w:val="es-ES"/>
              </w:rPr>
              <w:t>Problemátic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w:t>
            </w:r>
            <w:r w:rsidR="00DA2C0F" w:rsidRPr="001424F3">
              <w:rPr>
                <w:noProof/>
                <w:webHidden/>
                <w:lang w:val="es-ES"/>
              </w:rPr>
              <w:fldChar w:fldCharType="end"/>
            </w:r>
          </w:hyperlink>
        </w:p>
        <w:p w14:paraId="010DCBD3"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46" w:history="1">
            <w:r w:rsidR="00DA2C0F" w:rsidRPr="001424F3">
              <w:rPr>
                <w:rStyle w:val="Hyperlink"/>
                <w:rFonts w:eastAsia="Times New Roman"/>
                <w:bCs/>
                <w:noProof/>
                <w:lang w:val="es-ES"/>
              </w:rPr>
              <w:t>OBJETIV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09510BBD"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47" w:history="1">
            <w:r w:rsidR="00DA2C0F" w:rsidRPr="001424F3">
              <w:rPr>
                <w:rStyle w:val="Hyperlink"/>
                <w:rFonts w:eastAsia="Times New Roman"/>
                <w:bCs/>
                <w:noProof/>
                <w:lang w:val="es-ES"/>
              </w:rPr>
              <w:t>Objetivo gener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053BF9FA"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48" w:history="1">
            <w:r w:rsidR="00DA2C0F" w:rsidRPr="001424F3">
              <w:rPr>
                <w:rStyle w:val="Hyperlink"/>
                <w:rFonts w:eastAsia="Times New Roman"/>
                <w:bCs/>
                <w:noProof/>
                <w:lang w:val="es-ES"/>
              </w:rPr>
              <w:t>Objetivos Específic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68F1A028"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49" w:history="1">
            <w:r w:rsidR="00DA2C0F" w:rsidRPr="001424F3">
              <w:rPr>
                <w:rStyle w:val="Hyperlink"/>
                <w:rFonts w:eastAsia="Times New Roman"/>
                <w:bCs/>
                <w:noProof/>
                <w:lang w:val="es-ES"/>
              </w:rPr>
              <w:t>Alcanc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w:t>
            </w:r>
            <w:r w:rsidR="00DA2C0F" w:rsidRPr="001424F3">
              <w:rPr>
                <w:noProof/>
                <w:webHidden/>
                <w:lang w:val="es-ES"/>
              </w:rPr>
              <w:fldChar w:fldCharType="end"/>
            </w:r>
          </w:hyperlink>
        </w:p>
        <w:p w14:paraId="189A06CC"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50" w:history="1">
            <w:r w:rsidR="00DA2C0F" w:rsidRPr="001424F3">
              <w:rPr>
                <w:rStyle w:val="Hyperlink"/>
                <w:rFonts w:eastAsia="Times New Roman"/>
                <w:bCs/>
                <w:noProof/>
                <w:lang w:val="es-ES"/>
              </w:rPr>
              <w:t>Limit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w:t>
            </w:r>
            <w:r w:rsidR="00DA2C0F" w:rsidRPr="001424F3">
              <w:rPr>
                <w:noProof/>
                <w:webHidden/>
                <w:lang w:val="es-ES"/>
              </w:rPr>
              <w:fldChar w:fldCharType="end"/>
            </w:r>
          </w:hyperlink>
        </w:p>
        <w:p w14:paraId="68037D40"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51" w:history="1">
            <w:r w:rsidR="00DA2C0F" w:rsidRPr="001424F3">
              <w:rPr>
                <w:rStyle w:val="Hyperlink"/>
                <w:rFonts w:eastAsia="Times New Roman"/>
                <w:bCs/>
                <w:noProof/>
                <w:lang w:val="es-ES"/>
              </w:rPr>
              <w:t>Conceptos Fundament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9</w:t>
            </w:r>
            <w:r w:rsidR="00DA2C0F" w:rsidRPr="001424F3">
              <w:rPr>
                <w:noProof/>
                <w:webHidden/>
                <w:lang w:val="es-ES"/>
              </w:rPr>
              <w:fldChar w:fldCharType="end"/>
            </w:r>
          </w:hyperlink>
        </w:p>
        <w:p w14:paraId="68E8E27B"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2" w:history="1">
            <w:r w:rsidR="00DA2C0F" w:rsidRPr="001424F3">
              <w:rPr>
                <w:rStyle w:val="Hyperlink"/>
                <w:rFonts w:eastAsia="Times New Roman"/>
                <w:bCs/>
                <w:noProof/>
                <w:lang w:val="es-ES"/>
              </w:rPr>
              <w:t>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9</w:t>
            </w:r>
            <w:r w:rsidR="00DA2C0F" w:rsidRPr="001424F3">
              <w:rPr>
                <w:noProof/>
                <w:webHidden/>
                <w:lang w:val="es-ES"/>
              </w:rPr>
              <w:fldChar w:fldCharType="end"/>
            </w:r>
          </w:hyperlink>
        </w:p>
        <w:p w14:paraId="4945678B"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3" w:history="1">
            <w:r w:rsidR="00DA2C0F" w:rsidRPr="001424F3">
              <w:rPr>
                <w:rStyle w:val="Hyperlink"/>
                <w:rFonts w:eastAsia="Times New Roman"/>
                <w:bCs/>
                <w:noProof/>
                <w:lang w:val="es-ES"/>
              </w:rPr>
              <w:t>PMI</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0</w:t>
            </w:r>
            <w:r w:rsidR="00DA2C0F" w:rsidRPr="001424F3">
              <w:rPr>
                <w:noProof/>
                <w:webHidden/>
                <w:lang w:val="es-ES"/>
              </w:rPr>
              <w:fldChar w:fldCharType="end"/>
            </w:r>
          </w:hyperlink>
        </w:p>
        <w:p w14:paraId="06A217B1"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4" w:history="1">
            <w:r w:rsidR="00DA2C0F" w:rsidRPr="001424F3">
              <w:rPr>
                <w:rStyle w:val="Hyperlink"/>
                <w:rFonts w:eastAsia="Times New Roman"/>
                <w:bCs/>
                <w:noProof/>
                <w:lang w:val="es-ES"/>
              </w:rPr>
              <w:t>PMBOK</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0</w:t>
            </w:r>
            <w:r w:rsidR="00DA2C0F" w:rsidRPr="001424F3">
              <w:rPr>
                <w:noProof/>
                <w:webHidden/>
                <w:lang w:val="es-ES"/>
              </w:rPr>
              <w:fldChar w:fldCharType="end"/>
            </w:r>
          </w:hyperlink>
        </w:p>
        <w:p w14:paraId="13738CC3"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5" w:history="1">
            <w:r w:rsidR="00DA2C0F" w:rsidRPr="001424F3">
              <w:rPr>
                <w:rStyle w:val="Hyperlink"/>
                <w:rFonts w:eastAsia="Times New Roman"/>
                <w:bCs/>
                <w:noProof/>
                <w:lang w:val="es-ES"/>
              </w:rPr>
              <w:t>Dirección de proyect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52EBD5CD"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6" w:history="1">
            <w:r w:rsidR="00DA2C0F" w:rsidRPr="001424F3">
              <w:rPr>
                <w:rStyle w:val="Hyperlink"/>
                <w:rFonts w:eastAsia="Times New Roman"/>
                <w:bCs/>
                <w:noProof/>
                <w:lang w:val="es-ES"/>
              </w:rPr>
              <w:t>Director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3C7605D2"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7" w:history="1">
            <w:r w:rsidR="00DA2C0F" w:rsidRPr="001424F3">
              <w:rPr>
                <w:rStyle w:val="Hyperlink"/>
                <w:rFonts w:eastAsia="Times New Roman"/>
                <w:bCs/>
                <w:noProof/>
                <w:lang w:val="es-ES"/>
              </w:rPr>
              <w:t>Equipo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16CA15CB"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8" w:history="1">
            <w:r w:rsidR="00DA2C0F" w:rsidRPr="001424F3">
              <w:rPr>
                <w:rStyle w:val="Hyperlink"/>
                <w:rFonts w:eastAsia="Times New Roman"/>
                <w:bCs/>
                <w:noProof/>
                <w:lang w:val="es-ES"/>
              </w:rPr>
              <w:t>Ciclo de vida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61B2D1AE"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59" w:history="1">
            <w:r w:rsidR="00DA2C0F" w:rsidRPr="001424F3">
              <w:rPr>
                <w:rStyle w:val="Hyperlink"/>
                <w:rFonts w:eastAsia="Times New Roman"/>
                <w:bCs/>
                <w:noProof/>
                <w:lang w:val="es-ES"/>
              </w:rPr>
              <w:t>Fase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2422DE3F"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0" w:history="1">
            <w:r w:rsidR="00DA2C0F" w:rsidRPr="001424F3">
              <w:rPr>
                <w:rStyle w:val="Hyperlink"/>
                <w:rFonts w:eastAsia="Times New Roman"/>
                <w:bCs/>
                <w:noProof/>
                <w:lang w:val="es-ES"/>
              </w:rPr>
              <w:t>Cronogram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68B4EF26"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1" w:history="1">
            <w:r w:rsidR="00DA2C0F" w:rsidRPr="001424F3">
              <w:rPr>
                <w:rStyle w:val="Hyperlink"/>
                <w:rFonts w:eastAsia="Times New Roman"/>
                <w:bCs/>
                <w:noProof/>
                <w:lang w:val="es-ES"/>
              </w:rPr>
              <w:t>Cos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004783F6"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2" w:history="1">
            <w:r w:rsidR="00DA2C0F" w:rsidRPr="001424F3">
              <w:rPr>
                <w:rStyle w:val="Hyperlink"/>
                <w:rFonts w:eastAsia="Times New Roman"/>
                <w:bCs/>
                <w:noProof/>
                <w:lang w:val="es-ES"/>
              </w:rPr>
              <w:t>Presupues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529E3135"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3" w:history="1">
            <w:r w:rsidR="00DA2C0F" w:rsidRPr="001424F3">
              <w:rPr>
                <w:rStyle w:val="Hyperlink"/>
                <w:rFonts w:eastAsia="Times New Roman"/>
                <w:bCs/>
                <w:noProof/>
                <w:lang w:val="es-ES"/>
              </w:rPr>
              <w:t>Estructura de desglose de trabajo o estructura detallada del trabaj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19D2AAFB"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4" w:history="1">
            <w:r w:rsidR="00DA2C0F" w:rsidRPr="001424F3">
              <w:rPr>
                <w:rStyle w:val="Hyperlink"/>
                <w:rFonts w:eastAsia="Times New Roman"/>
                <w:bCs/>
                <w:noProof/>
                <w:lang w:val="es-ES"/>
              </w:rPr>
              <w:t>Incertidumbr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41F61030"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5" w:history="1">
            <w:r w:rsidR="00DA2C0F" w:rsidRPr="001424F3">
              <w:rPr>
                <w:rStyle w:val="Hyperlink"/>
                <w:rFonts w:eastAsia="Times New Roman"/>
                <w:bCs/>
                <w:noProof/>
                <w:lang w:val="es-ES"/>
              </w:rPr>
              <w:t>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17D7D356"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6" w:history="1">
            <w:r w:rsidR="00DA2C0F" w:rsidRPr="001424F3">
              <w:rPr>
                <w:rStyle w:val="Hyperlink"/>
                <w:rFonts w:eastAsia="Times New Roman"/>
                <w:bCs/>
                <w:noProof/>
                <w:lang w:val="es-ES"/>
              </w:rPr>
              <w:t>Hi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4DD3522C"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7" w:history="1">
            <w:r w:rsidR="00DA2C0F" w:rsidRPr="001424F3">
              <w:rPr>
                <w:rStyle w:val="Hyperlink"/>
                <w:rFonts w:eastAsia="Times New Roman"/>
                <w:bCs/>
                <w:noProof/>
                <w:lang w:val="es-ES"/>
              </w:rPr>
              <w:t>Tare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3F044A36"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8" w:history="1">
            <w:r w:rsidR="00DA2C0F" w:rsidRPr="001424F3">
              <w:rPr>
                <w:rStyle w:val="Hyperlink"/>
                <w:rFonts w:eastAsia="Times New Roman"/>
                <w:bCs/>
                <w:noProof/>
                <w:lang w:val="es-ES"/>
              </w:rPr>
              <w:t>Gest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229FC67F"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69" w:history="1">
            <w:r w:rsidR="00DA2C0F" w:rsidRPr="001424F3">
              <w:rPr>
                <w:rStyle w:val="Hyperlink"/>
                <w:rFonts w:eastAsia="Times New Roman"/>
                <w:bCs/>
                <w:noProof/>
                <w:lang w:val="es-ES"/>
              </w:rPr>
              <w:t>Herramienta automatizada de programación de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668EB78C"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70" w:history="1">
            <w:r w:rsidR="00DA2C0F" w:rsidRPr="001424F3">
              <w:rPr>
                <w:rStyle w:val="Hyperlink"/>
                <w:rFonts w:eastAsia="Times New Roman"/>
                <w:bCs/>
                <w:noProof/>
                <w:lang w:val="es-ES"/>
              </w:rPr>
              <w:t>Metodologías ági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5</w:t>
            </w:r>
            <w:r w:rsidR="00DA2C0F" w:rsidRPr="001424F3">
              <w:rPr>
                <w:noProof/>
                <w:webHidden/>
                <w:lang w:val="es-ES"/>
              </w:rPr>
              <w:fldChar w:fldCharType="end"/>
            </w:r>
          </w:hyperlink>
        </w:p>
        <w:p w14:paraId="0C2465A8"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71" w:history="1">
            <w:r w:rsidR="00DA2C0F" w:rsidRPr="001424F3">
              <w:rPr>
                <w:rStyle w:val="Hyperlink"/>
                <w:rFonts w:eastAsia="Times New Roman"/>
                <w:bCs/>
                <w:noProof/>
                <w:lang w:val="es-ES"/>
              </w:rPr>
              <w:t>Estado del art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6B5C91CE"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72" w:history="1">
            <w:r w:rsidR="00DA2C0F" w:rsidRPr="001424F3">
              <w:rPr>
                <w:rStyle w:val="Hyperlink"/>
                <w:rFonts w:eastAsia="Times New Roman"/>
                <w:bCs/>
                <w:noProof/>
                <w:lang w:val="es-ES"/>
              </w:rPr>
              <w:t>Precedentes y Contexto Cronológico de la Gestión del Val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59527961"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73" w:history="1">
            <w:r w:rsidR="00DA2C0F" w:rsidRPr="001424F3">
              <w:rPr>
                <w:rStyle w:val="Hyperlink"/>
                <w:rFonts w:eastAsia="Times New Roman"/>
                <w:b/>
                <w:bCs/>
                <w:noProof/>
                <w:lang w:val="es-ES"/>
              </w:rPr>
              <w:t>Orige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4C076DA8"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74" w:history="1">
            <w:r w:rsidR="00DA2C0F" w:rsidRPr="001424F3">
              <w:rPr>
                <w:rStyle w:val="Hyperlink"/>
                <w:rFonts w:eastAsia="Times New Roman"/>
                <w:b/>
                <w:bCs/>
                <w:noProof/>
                <w:lang w:val="es-ES"/>
              </w:rPr>
              <w:t>Primeros desafí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9</w:t>
            </w:r>
            <w:r w:rsidR="00DA2C0F" w:rsidRPr="001424F3">
              <w:rPr>
                <w:noProof/>
                <w:webHidden/>
                <w:lang w:val="es-ES"/>
              </w:rPr>
              <w:fldChar w:fldCharType="end"/>
            </w:r>
          </w:hyperlink>
        </w:p>
        <w:p w14:paraId="5406A3B1"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75" w:history="1">
            <w:r w:rsidR="00DA2C0F" w:rsidRPr="001424F3">
              <w:rPr>
                <w:rStyle w:val="Hyperlink"/>
                <w:rFonts w:eastAsia="Times New Roman"/>
                <w:b/>
                <w:bCs/>
                <w:noProof/>
                <w:lang w:val="es-ES"/>
              </w:rPr>
              <w:t>Evolu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0</w:t>
            </w:r>
            <w:r w:rsidR="00DA2C0F" w:rsidRPr="001424F3">
              <w:rPr>
                <w:noProof/>
                <w:webHidden/>
                <w:lang w:val="es-ES"/>
              </w:rPr>
              <w:fldChar w:fldCharType="end"/>
            </w:r>
          </w:hyperlink>
        </w:p>
        <w:p w14:paraId="1DC29917"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76" w:history="1">
            <w:r w:rsidR="00DA2C0F" w:rsidRPr="001424F3">
              <w:rPr>
                <w:rStyle w:val="Hyperlink"/>
                <w:rFonts w:eastAsia="Times New Roman"/>
                <w:b/>
                <w:bCs/>
                <w:noProof/>
                <w:lang w:val="es-ES"/>
              </w:rPr>
              <w:t>Políticas, legislaciones y document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1</w:t>
            </w:r>
            <w:r w:rsidR="00DA2C0F" w:rsidRPr="001424F3">
              <w:rPr>
                <w:noProof/>
                <w:webHidden/>
                <w:lang w:val="es-ES"/>
              </w:rPr>
              <w:fldChar w:fldCharType="end"/>
            </w:r>
          </w:hyperlink>
        </w:p>
        <w:p w14:paraId="4D77CE6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77" w:history="1">
            <w:r w:rsidR="00DA2C0F" w:rsidRPr="001424F3">
              <w:rPr>
                <w:rStyle w:val="Hyperlink"/>
                <w:rFonts w:eastAsia="Times New Roman"/>
                <w:b/>
                <w:bCs/>
                <w:noProof/>
                <w:lang w:val="es-ES"/>
              </w:rPr>
              <w:t>Inserción en la industria y adop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2</w:t>
            </w:r>
            <w:r w:rsidR="00DA2C0F" w:rsidRPr="001424F3">
              <w:rPr>
                <w:noProof/>
                <w:webHidden/>
                <w:lang w:val="es-ES"/>
              </w:rPr>
              <w:fldChar w:fldCharType="end"/>
            </w:r>
          </w:hyperlink>
        </w:p>
        <w:p w14:paraId="08358D4D"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78" w:history="1">
            <w:r w:rsidR="00DA2C0F" w:rsidRPr="001424F3">
              <w:rPr>
                <w:rStyle w:val="Hyperlink"/>
                <w:rFonts w:eastAsia="Times New Roman"/>
                <w:bCs/>
                <w:noProof/>
                <w:lang w:val="es-ES"/>
              </w:rPr>
              <w:t>Herramientas de Gestión de Proyectos y Tare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5</w:t>
            </w:r>
            <w:r w:rsidR="00DA2C0F" w:rsidRPr="001424F3">
              <w:rPr>
                <w:noProof/>
                <w:webHidden/>
                <w:lang w:val="es-ES"/>
              </w:rPr>
              <w:fldChar w:fldCharType="end"/>
            </w:r>
          </w:hyperlink>
        </w:p>
        <w:p w14:paraId="097A7494"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479" w:history="1">
            <w:r w:rsidR="00DA2C0F" w:rsidRPr="001424F3">
              <w:rPr>
                <w:rStyle w:val="Hyperlink"/>
                <w:rFonts w:eastAsia="Times New Roman"/>
                <w:bCs/>
                <w:noProof/>
                <w:lang w:val="es-ES"/>
              </w:rPr>
              <w:t>Marco metodológic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0</w:t>
            </w:r>
            <w:r w:rsidR="00DA2C0F" w:rsidRPr="001424F3">
              <w:rPr>
                <w:noProof/>
                <w:webHidden/>
                <w:lang w:val="es-ES"/>
              </w:rPr>
              <w:fldChar w:fldCharType="end"/>
            </w:r>
          </w:hyperlink>
        </w:p>
        <w:p w14:paraId="39D70EAF"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80" w:history="1">
            <w:r w:rsidR="00DA2C0F" w:rsidRPr="001424F3">
              <w:rPr>
                <w:rStyle w:val="Hyperlink"/>
                <w:rFonts w:eastAsia="Times New Roman"/>
                <w:bCs/>
                <w:noProof/>
                <w:lang w:val="es-ES"/>
              </w:rPr>
              <w:t>Herramient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0</w:t>
            </w:r>
            <w:r w:rsidR="00DA2C0F" w:rsidRPr="001424F3">
              <w:rPr>
                <w:noProof/>
                <w:webHidden/>
                <w:lang w:val="es-ES"/>
              </w:rPr>
              <w:fldChar w:fldCharType="end"/>
            </w:r>
          </w:hyperlink>
        </w:p>
        <w:p w14:paraId="0A5B1CE7"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481" w:history="1">
            <w:r w:rsidR="00DA2C0F" w:rsidRPr="001424F3">
              <w:rPr>
                <w:rStyle w:val="Hyperlink"/>
                <w:rFonts w:eastAsia="Times New Roman"/>
                <w:bCs/>
                <w:noProof/>
                <w:lang w:val="es-ES"/>
              </w:rPr>
              <w:t>Planeamiento de Sprint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64708EC6"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2" w:history="1">
            <w:r w:rsidR="00DA2C0F" w:rsidRPr="001424F3">
              <w:rPr>
                <w:rStyle w:val="Hyperlink"/>
                <w:rFonts w:eastAsia="Times New Roman"/>
                <w:b/>
                <w:bCs/>
                <w:noProof/>
                <w:lang w:val="es-ES"/>
              </w:rPr>
              <w:t>Sprint #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4D223F5C"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3" w:history="1">
            <w:r w:rsidR="00DA2C0F" w:rsidRPr="001424F3">
              <w:rPr>
                <w:rStyle w:val="Hyperlink"/>
                <w:rFonts w:eastAsia="Times New Roman"/>
                <w:b/>
                <w:bCs/>
                <w:noProof/>
                <w:lang w:val="es-ES"/>
              </w:rPr>
              <w:t>Sprint #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35E588CF"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4" w:history="1">
            <w:r w:rsidR="00DA2C0F" w:rsidRPr="001424F3">
              <w:rPr>
                <w:rStyle w:val="Hyperlink"/>
                <w:rFonts w:eastAsia="Times New Roman"/>
                <w:b/>
                <w:bCs/>
                <w:noProof/>
                <w:lang w:val="es-ES"/>
              </w:rPr>
              <w:t>Sprint #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41BE459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5" w:history="1">
            <w:r w:rsidR="00DA2C0F" w:rsidRPr="001424F3">
              <w:rPr>
                <w:rStyle w:val="Hyperlink"/>
                <w:rFonts w:eastAsia="Times New Roman"/>
                <w:b/>
                <w:bCs/>
                <w:noProof/>
                <w:lang w:val="es-ES"/>
              </w:rPr>
              <w:t>Sprint #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3B817EC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6" w:history="1">
            <w:r w:rsidR="00DA2C0F" w:rsidRPr="001424F3">
              <w:rPr>
                <w:rStyle w:val="Hyperlink"/>
                <w:rFonts w:eastAsia="Times New Roman"/>
                <w:b/>
                <w:bCs/>
                <w:noProof/>
                <w:lang w:val="es-ES"/>
              </w:rPr>
              <w:t>Sprint #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71E8D9C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7" w:history="1">
            <w:r w:rsidR="00DA2C0F" w:rsidRPr="001424F3">
              <w:rPr>
                <w:rStyle w:val="Hyperlink"/>
                <w:rFonts w:eastAsia="Times New Roman"/>
                <w:b/>
                <w:bCs/>
                <w:noProof/>
                <w:lang w:val="es-ES"/>
              </w:rPr>
              <w:t>Sprint #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0CF87AF2"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8" w:history="1">
            <w:r w:rsidR="00DA2C0F" w:rsidRPr="001424F3">
              <w:rPr>
                <w:rStyle w:val="Hyperlink"/>
                <w:rFonts w:eastAsia="Times New Roman"/>
                <w:b/>
                <w:bCs/>
                <w:noProof/>
                <w:lang w:val="es-ES"/>
              </w:rPr>
              <w:t>Sprint #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339157E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89" w:history="1">
            <w:r w:rsidR="00DA2C0F" w:rsidRPr="001424F3">
              <w:rPr>
                <w:rStyle w:val="Hyperlink"/>
                <w:rFonts w:eastAsia="Times New Roman"/>
                <w:b/>
                <w:bCs/>
                <w:noProof/>
                <w:lang w:val="es-ES"/>
              </w:rPr>
              <w:t>Sprint #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69E6F9E9"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0" w:history="1">
            <w:r w:rsidR="00DA2C0F" w:rsidRPr="001424F3">
              <w:rPr>
                <w:rStyle w:val="Hyperlink"/>
                <w:rFonts w:eastAsia="Times New Roman"/>
                <w:b/>
                <w:bCs/>
                <w:noProof/>
                <w:lang w:val="es-ES"/>
              </w:rPr>
              <w:t>Sprint #9</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5D0E3F2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1" w:history="1">
            <w:r w:rsidR="00DA2C0F" w:rsidRPr="001424F3">
              <w:rPr>
                <w:rStyle w:val="Hyperlink"/>
                <w:rFonts w:eastAsia="Times New Roman"/>
                <w:b/>
                <w:bCs/>
                <w:noProof/>
                <w:lang w:val="es-ES"/>
              </w:rPr>
              <w:t>Sprint #10</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069A91E5"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2" w:history="1">
            <w:r w:rsidR="00DA2C0F" w:rsidRPr="001424F3">
              <w:rPr>
                <w:rStyle w:val="Hyperlink"/>
                <w:rFonts w:eastAsia="Times New Roman"/>
                <w:b/>
                <w:bCs/>
                <w:noProof/>
                <w:lang w:val="es-ES"/>
              </w:rPr>
              <w:t>Sprint #1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72DBAAEC"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3" w:history="1">
            <w:r w:rsidR="00DA2C0F" w:rsidRPr="001424F3">
              <w:rPr>
                <w:rStyle w:val="Hyperlink"/>
                <w:rFonts w:eastAsia="Times New Roman"/>
                <w:b/>
                <w:bCs/>
                <w:noProof/>
                <w:lang w:val="es-ES"/>
              </w:rPr>
              <w:t>Sprint #1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70390A6E"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4" w:history="1">
            <w:r w:rsidR="00DA2C0F" w:rsidRPr="001424F3">
              <w:rPr>
                <w:rStyle w:val="Hyperlink"/>
                <w:rFonts w:eastAsia="Times New Roman"/>
                <w:b/>
                <w:bCs/>
                <w:noProof/>
                <w:lang w:val="es-ES"/>
              </w:rPr>
              <w:t>Sprint #1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575210FA"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5" w:history="1">
            <w:r w:rsidR="00DA2C0F" w:rsidRPr="001424F3">
              <w:rPr>
                <w:rStyle w:val="Hyperlink"/>
                <w:rFonts w:eastAsia="Times New Roman"/>
                <w:b/>
                <w:bCs/>
                <w:noProof/>
                <w:lang w:val="es-ES"/>
              </w:rPr>
              <w:t>Sprint #1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026219C5"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6" w:history="1">
            <w:r w:rsidR="00DA2C0F" w:rsidRPr="001424F3">
              <w:rPr>
                <w:rStyle w:val="Hyperlink"/>
                <w:rFonts w:eastAsia="Times New Roman"/>
                <w:b/>
                <w:bCs/>
                <w:noProof/>
                <w:lang w:val="es-ES"/>
              </w:rPr>
              <w:t>Sprint #1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088350F8"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7" w:history="1">
            <w:r w:rsidR="00DA2C0F" w:rsidRPr="001424F3">
              <w:rPr>
                <w:rStyle w:val="Hyperlink"/>
                <w:rFonts w:eastAsia="Times New Roman"/>
                <w:b/>
                <w:bCs/>
                <w:noProof/>
                <w:lang w:val="es-ES"/>
              </w:rPr>
              <w:t>Sprint #1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30C5E8A1"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8" w:history="1">
            <w:r w:rsidR="00DA2C0F" w:rsidRPr="001424F3">
              <w:rPr>
                <w:rStyle w:val="Hyperlink"/>
                <w:rFonts w:eastAsia="Times New Roman"/>
                <w:b/>
                <w:bCs/>
                <w:noProof/>
                <w:lang w:val="es-ES"/>
              </w:rPr>
              <w:t>Sprint #1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337A2B3E"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499" w:history="1">
            <w:r w:rsidR="00DA2C0F" w:rsidRPr="001424F3">
              <w:rPr>
                <w:rStyle w:val="Hyperlink"/>
                <w:rFonts w:eastAsia="Times New Roman"/>
                <w:b/>
                <w:bCs/>
                <w:noProof/>
                <w:lang w:val="es-ES"/>
              </w:rPr>
              <w:t>Sprint #1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70D9AE0B"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0" w:history="1">
            <w:r w:rsidR="00DA2C0F" w:rsidRPr="001424F3">
              <w:rPr>
                <w:rStyle w:val="Hyperlink"/>
                <w:rFonts w:eastAsia="Times New Roman"/>
                <w:b/>
                <w:bCs/>
                <w:noProof/>
                <w:lang w:val="es-ES"/>
              </w:rPr>
              <w:t>Sprint #19</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69F6CD3F"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1" w:history="1">
            <w:r w:rsidR="00DA2C0F" w:rsidRPr="001424F3">
              <w:rPr>
                <w:rStyle w:val="Hyperlink"/>
                <w:rFonts w:eastAsia="Times New Roman"/>
                <w:b/>
                <w:bCs/>
                <w:noProof/>
                <w:lang w:val="es-ES"/>
              </w:rPr>
              <w:t>Sprint #20</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3C2CEC0A"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2" w:history="1">
            <w:r w:rsidR="00DA2C0F" w:rsidRPr="001424F3">
              <w:rPr>
                <w:rStyle w:val="Hyperlink"/>
                <w:rFonts w:eastAsia="Times New Roman"/>
                <w:b/>
                <w:bCs/>
                <w:noProof/>
                <w:lang w:val="es-ES"/>
              </w:rPr>
              <w:t>Sprint #2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226802AB"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3" w:history="1">
            <w:r w:rsidR="00DA2C0F" w:rsidRPr="001424F3">
              <w:rPr>
                <w:rStyle w:val="Hyperlink"/>
                <w:rFonts w:eastAsia="Times New Roman"/>
                <w:b/>
                <w:bCs/>
                <w:noProof/>
                <w:lang w:val="es-ES"/>
              </w:rPr>
              <w:t>Sprint #2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0B3B1518"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4" w:history="1">
            <w:r w:rsidR="00DA2C0F" w:rsidRPr="001424F3">
              <w:rPr>
                <w:rStyle w:val="Hyperlink"/>
                <w:rFonts w:eastAsia="Times New Roman"/>
                <w:b/>
                <w:bCs/>
                <w:noProof/>
                <w:lang w:val="es-ES"/>
              </w:rPr>
              <w:t>Sprint #2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74A4EB52"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5" w:history="1">
            <w:r w:rsidR="00DA2C0F" w:rsidRPr="001424F3">
              <w:rPr>
                <w:rStyle w:val="Hyperlink"/>
                <w:rFonts w:eastAsia="Times New Roman"/>
                <w:b/>
                <w:bCs/>
                <w:noProof/>
                <w:lang w:val="es-ES"/>
              </w:rPr>
              <w:t>Sprint #2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75E48C11"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6" w:history="1">
            <w:r w:rsidR="00DA2C0F" w:rsidRPr="001424F3">
              <w:rPr>
                <w:rStyle w:val="Hyperlink"/>
                <w:rFonts w:eastAsia="Times New Roman"/>
                <w:b/>
                <w:bCs/>
                <w:noProof/>
                <w:lang w:val="es-ES"/>
              </w:rPr>
              <w:t>Sprint #2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5BDE5BF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7" w:history="1">
            <w:r w:rsidR="00DA2C0F" w:rsidRPr="001424F3">
              <w:rPr>
                <w:rStyle w:val="Hyperlink"/>
                <w:rFonts w:eastAsia="Times New Roman"/>
                <w:b/>
                <w:bCs/>
                <w:noProof/>
                <w:lang w:val="es-ES"/>
              </w:rPr>
              <w:t>Sprint #2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7C79F87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8" w:history="1">
            <w:r w:rsidR="00DA2C0F" w:rsidRPr="001424F3">
              <w:rPr>
                <w:rStyle w:val="Hyperlink"/>
                <w:rFonts w:eastAsia="Times New Roman"/>
                <w:b/>
                <w:bCs/>
                <w:noProof/>
                <w:lang w:val="es-ES"/>
              </w:rPr>
              <w:t>Sprint #2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6E3D540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09" w:history="1">
            <w:r w:rsidR="00DA2C0F" w:rsidRPr="001424F3">
              <w:rPr>
                <w:rStyle w:val="Hyperlink"/>
                <w:rFonts w:eastAsia="Times New Roman"/>
                <w:b/>
                <w:bCs/>
                <w:noProof/>
                <w:lang w:val="es-ES"/>
              </w:rPr>
              <w:t>Sprint #2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41CE75BA"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510" w:history="1">
            <w:r w:rsidR="00DA2C0F" w:rsidRPr="001424F3">
              <w:rPr>
                <w:rStyle w:val="Hyperlink"/>
                <w:rFonts w:eastAsia="Times New Roman"/>
                <w:bCs/>
                <w:noProof/>
                <w:lang w:val="es-ES"/>
              </w:rPr>
              <w:t>Dato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288735EA"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11" w:history="1">
            <w:r w:rsidR="00DA2C0F" w:rsidRPr="001424F3">
              <w:rPr>
                <w:rStyle w:val="Hyperlink"/>
                <w:rFonts w:eastAsia="Times New Roman"/>
                <w:bCs/>
                <w:noProof/>
                <w:lang w:val="es-ES"/>
              </w:rPr>
              <w:t>Rol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662C279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2" w:history="1">
            <w:r w:rsidR="00DA2C0F" w:rsidRPr="001424F3">
              <w:rPr>
                <w:rStyle w:val="Hyperlink"/>
                <w:rFonts w:eastAsia="Times New Roman"/>
                <w:b/>
                <w:bCs/>
                <w:noProof/>
                <w:lang w:val="es-ES"/>
              </w:rPr>
              <w:t>Director de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46F71CE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3" w:history="1">
            <w:r w:rsidR="00DA2C0F" w:rsidRPr="001424F3">
              <w:rPr>
                <w:rStyle w:val="Hyperlink"/>
                <w:rFonts w:eastAsia="Times New Roman"/>
                <w:b/>
                <w:bCs/>
                <w:noProof/>
                <w:lang w:val="es-ES"/>
              </w:rPr>
              <w:t>Interes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0</w:t>
            </w:r>
            <w:r w:rsidR="00DA2C0F" w:rsidRPr="001424F3">
              <w:rPr>
                <w:noProof/>
                <w:webHidden/>
                <w:lang w:val="es-ES"/>
              </w:rPr>
              <w:fldChar w:fldCharType="end"/>
            </w:r>
          </w:hyperlink>
        </w:p>
        <w:p w14:paraId="111B9B7D"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4" w:history="1">
            <w:r w:rsidR="00DA2C0F" w:rsidRPr="001424F3">
              <w:rPr>
                <w:rStyle w:val="Hyperlink"/>
                <w:rFonts w:eastAsia="Times New Roman"/>
                <w:b/>
                <w:bCs/>
                <w:noProof/>
                <w:lang w:val="es-ES"/>
              </w:rPr>
              <w:t>Gestor de recursos humanos (RRHH)</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0</w:t>
            </w:r>
            <w:r w:rsidR="00DA2C0F" w:rsidRPr="001424F3">
              <w:rPr>
                <w:noProof/>
                <w:webHidden/>
                <w:lang w:val="es-ES"/>
              </w:rPr>
              <w:fldChar w:fldCharType="end"/>
            </w:r>
          </w:hyperlink>
        </w:p>
        <w:p w14:paraId="6B28C347"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5" w:history="1">
            <w:r w:rsidR="00DA2C0F" w:rsidRPr="001424F3">
              <w:rPr>
                <w:rStyle w:val="Hyperlink"/>
                <w:rFonts w:eastAsia="Times New Roman"/>
                <w:b/>
                <w:bCs/>
                <w:noProof/>
                <w:lang w:val="es-ES"/>
              </w:rPr>
              <w:t>Supervis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1</w:t>
            </w:r>
            <w:r w:rsidR="00DA2C0F" w:rsidRPr="001424F3">
              <w:rPr>
                <w:noProof/>
                <w:webHidden/>
                <w:lang w:val="es-ES"/>
              </w:rPr>
              <w:fldChar w:fldCharType="end"/>
            </w:r>
          </w:hyperlink>
        </w:p>
        <w:p w14:paraId="15D875D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6" w:history="1">
            <w:r w:rsidR="00DA2C0F" w:rsidRPr="001424F3">
              <w:rPr>
                <w:rStyle w:val="Hyperlink"/>
                <w:rFonts w:eastAsia="Times New Roman"/>
                <w:b/>
                <w:bCs/>
                <w:noProof/>
                <w:lang w:val="es-ES"/>
              </w:rPr>
              <w:t>Realizad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1</w:t>
            </w:r>
            <w:r w:rsidR="00DA2C0F" w:rsidRPr="001424F3">
              <w:rPr>
                <w:noProof/>
                <w:webHidden/>
                <w:lang w:val="es-ES"/>
              </w:rPr>
              <w:fldChar w:fldCharType="end"/>
            </w:r>
          </w:hyperlink>
        </w:p>
        <w:p w14:paraId="2C2D0362"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7" w:history="1">
            <w:r w:rsidR="00DA2C0F" w:rsidRPr="001424F3">
              <w:rPr>
                <w:rStyle w:val="Hyperlink"/>
                <w:rFonts w:eastAsia="Times New Roman"/>
                <w:b/>
                <w:bCs/>
                <w:noProof/>
                <w:lang w:val="es-ES"/>
              </w:rPr>
              <w:t>Administrad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2</w:t>
            </w:r>
            <w:r w:rsidR="00DA2C0F" w:rsidRPr="001424F3">
              <w:rPr>
                <w:noProof/>
                <w:webHidden/>
                <w:lang w:val="es-ES"/>
              </w:rPr>
              <w:fldChar w:fldCharType="end"/>
            </w:r>
          </w:hyperlink>
        </w:p>
        <w:p w14:paraId="55E7976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18" w:history="1">
            <w:r w:rsidR="00DA2C0F" w:rsidRPr="001424F3">
              <w:rPr>
                <w:rStyle w:val="Hyperlink"/>
                <w:rFonts w:eastAsia="Times New Roman"/>
                <w:b/>
                <w:bCs/>
                <w:noProof/>
                <w:lang w:val="es-ES"/>
              </w:rPr>
              <w:t>Permisos de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2</w:t>
            </w:r>
            <w:r w:rsidR="00DA2C0F" w:rsidRPr="001424F3">
              <w:rPr>
                <w:noProof/>
                <w:webHidden/>
                <w:lang w:val="es-ES"/>
              </w:rPr>
              <w:fldChar w:fldCharType="end"/>
            </w:r>
          </w:hyperlink>
        </w:p>
        <w:p w14:paraId="30A7105F"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19" w:history="1">
            <w:r w:rsidR="00DA2C0F" w:rsidRPr="001424F3">
              <w:rPr>
                <w:rStyle w:val="Hyperlink"/>
                <w:rFonts w:eastAsia="Times New Roman"/>
                <w:bCs/>
                <w:noProof/>
                <w:lang w:val="es-ES"/>
              </w:rPr>
              <w:t>Organización de la estructura de desglose del trabajo (EDT) inici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3</w:t>
            </w:r>
            <w:r w:rsidR="00DA2C0F" w:rsidRPr="001424F3">
              <w:rPr>
                <w:noProof/>
                <w:webHidden/>
                <w:lang w:val="es-ES"/>
              </w:rPr>
              <w:fldChar w:fldCharType="end"/>
            </w:r>
          </w:hyperlink>
        </w:p>
        <w:p w14:paraId="142BE5D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0" w:history="1">
            <w:r w:rsidR="00DA2C0F" w:rsidRPr="001424F3">
              <w:rPr>
                <w:rStyle w:val="Hyperlink"/>
                <w:rFonts w:eastAsia="Times New Roman"/>
                <w:b/>
                <w:bCs/>
                <w:noProof/>
                <w:lang w:val="es-ES"/>
              </w:rPr>
              <w:t>Hit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3</w:t>
            </w:r>
            <w:r w:rsidR="00DA2C0F" w:rsidRPr="001424F3">
              <w:rPr>
                <w:noProof/>
                <w:webHidden/>
                <w:lang w:val="es-ES"/>
              </w:rPr>
              <w:fldChar w:fldCharType="end"/>
            </w:r>
          </w:hyperlink>
        </w:p>
        <w:p w14:paraId="731CBD45"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1" w:history="1">
            <w:r w:rsidR="00DA2C0F" w:rsidRPr="001424F3">
              <w:rPr>
                <w:rStyle w:val="Hyperlink"/>
                <w:rFonts w:eastAsia="Times New Roman"/>
                <w:b/>
                <w:bCs/>
                <w:noProof/>
                <w:lang w:val="es-ES"/>
              </w:rPr>
              <w:t>Tare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3095F64E"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22" w:history="1">
            <w:r w:rsidR="00DA2C0F" w:rsidRPr="001424F3">
              <w:rPr>
                <w:rStyle w:val="Hyperlink"/>
                <w:rFonts w:eastAsia="Times New Roman"/>
                <w:bCs/>
                <w:noProof/>
                <w:lang w:val="es-ES"/>
              </w:rPr>
              <w:t>Estado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0416DA18"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3" w:history="1">
            <w:r w:rsidR="00DA2C0F" w:rsidRPr="001424F3">
              <w:rPr>
                <w:rStyle w:val="Hyperlink"/>
                <w:rFonts w:eastAsia="Times New Roman"/>
                <w:b/>
                <w:bCs/>
                <w:noProof/>
                <w:lang w:val="es-ES"/>
              </w:rPr>
              <w:t>Registr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7BB9705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4" w:history="1">
            <w:r w:rsidR="00DA2C0F" w:rsidRPr="001424F3">
              <w:rPr>
                <w:rStyle w:val="Hyperlink"/>
                <w:rFonts w:eastAsia="Times New Roman"/>
                <w:b/>
                <w:bCs/>
                <w:noProof/>
                <w:lang w:val="es-ES"/>
              </w:rPr>
              <w:t>En progres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14174DC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5" w:history="1">
            <w:r w:rsidR="00DA2C0F" w:rsidRPr="001424F3">
              <w:rPr>
                <w:rStyle w:val="Hyperlink"/>
                <w:rFonts w:eastAsia="Times New Roman"/>
                <w:b/>
                <w:bCs/>
                <w:noProof/>
                <w:lang w:val="es-ES"/>
              </w:rPr>
              <w:t>En evalua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5D0F066F"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6" w:history="1">
            <w:r w:rsidR="00DA2C0F" w:rsidRPr="001424F3">
              <w:rPr>
                <w:rStyle w:val="Hyperlink"/>
                <w:rFonts w:eastAsia="Times New Roman"/>
                <w:b/>
                <w:bCs/>
                <w:noProof/>
                <w:lang w:val="es-ES"/>
              </w:rPr>
              <w:t>Complet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2476ACF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27" w:history="1">
            <w:r w:rsidR="00DA2C0F" w:rsidRPr="001424F3">
              <w:rPr>
                <w:rStyle w:val="Hyperlink"/>
                <w:rFonts w:eastAsia="Times New Roman"/>
                <w:b/>
                <w:bCs/>
                <w:noProof/>
                <w:lang w:val="es-ES"/>
              </w:rPr>
              <w:t>Rechaz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77D53A24"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28" w:history="1">
            <w:r w:rsidR="00DA2C0F" w:rsidRPr="001424F3">
              <w:rPr>
                <w:rStyle w:val="Hyperlink"/>
                <w:rFonts w:eastAsia="Times New Roman"/>
                <w:bCs/>
                <w:noProof/>
                <w:lang w:val="es-ES"/>
              </w:rPr>
              <w:t>Prioridad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4A2477CE"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29" w:history="1">
            <w:r w:rsidR="00DA2C0F" w:rsidRPr="001424F3">
              <w:rPr>
                <w:rStyle w:val="Hyperlink"/>
                <w:rFonts w:eastAsia="Times New Roman"/>
                <w:bCs/>
                <w:noProof/>
                <w:lang w:val="es-ES"/>
              </w:rPr>
              <w:t>Tipo de actividad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5</w:t>
            </w:r>
            <w:r w:rsidR="00DA2C0F" w:rsidRPr="001424F3">
              <w:rPr>
                <w:noProof/>
                <w:webHidden/>
                <w:lang w:val="es-ES"/>
              </w:rPr>
              <w:fldChar w:fldCharType="end"/>
            </w:r>
          </w:hyperlink>
        </w:p>
        <w:p w14:paraId="7414F612"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530" w:history="1">
            <w:r w:rsidR="00DA2C0F" w:rsidRPr="001424F3">
              <w:rPr>
                <w:rStyle w:val="Hyperlink"/>
                <w:rFonts w:eastAsia="Times New Roman"/>
                <w:bCs/>
                <w:noProof/>
                <w:lang w:val="es-ES"/>
              </w:rPr>
              <w:t>Gest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6</w:t>
            </w:r>
            <w:r w:rsidR="00DA2C0F" w:rsidRPr="001424F3">
              <w:rPr>
                <w:noProof/>
                <w:webHidden/>
                <w:lang w:val="es-ES"/>
              </w:rPr>
              <w:fldChar w:fldCharType="end"/>
            </w:r>
          </w:hyperlink>
        </w:p>
        <w:p w14:paraId="63310161"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31" w:history="1">
            <w:r w:rsidR="00DA2C0F" w:rsidRPr="001424F3">
              <w:rPr>
                <w:rStyle w:val="Hyperlink"/>
                <w:rFonts w:eastAsia="Times New Roman"/>
                <w:bCs/>
                <w:noProof/>
                <w:lang w:val="es-ES"/>
              </w:rPr>
              <w:t>Valor Planific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9</w:t>
            </w:r>
            <w:r w:rsidR="00DA2C0F" w:rsidRPr="001424F3">
              <w:rPr>
                <w:noProof/>
                <w:webHidden/>
                <w:lang w:val="es-ES"/>
              </w:rPr>
              <w:fldChar w:fldCharType="end"/>
            </w:r>
          </w:hyperlink>
        </w:p>
        <w:p w14:paraId="6A0ED55B"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32" w:history="1">
            <w:r w:rsidR="00DA2C0F" w:rsidRPr="001424F3">
              <w:rPr>
                <w:rStyle w:val="Hyperlink"/>
                <w:rFonts w:eastAsia="Times New Roman"/>
                <w:bCs/>
                <w:noProof/>
                <w:lang w:val="es-ES"/>
              </w:rPr>
              <w:t>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9</w:t>
            </w:r>
            <w:r w:rsidR="00DA2C0F" w:rsidRPr="001424F3">
              <w:rPr>
                <w:noProof/>
                <w:webHidden/>
                <w:lang w:val="es-ES"/>
              </w:rPr>
              <w:fldChar w:fldCharType="end"/>
            </w:r>
          </w:hyperlink>
        </w:p>
        <w:p w14:paraId="561BEC35"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33" w:history="1">
            <w:r w:rsidR="00DA2C0F" w:rsidRPr="001424F3">
              <w:rPr>
                <w:rStyle w:val="Hyperlink"/>
                <w:rFonts w:eastAsia="Times New Roman"/>
                <w:bCs/>
                <w:noProof/>
                <w:lang w:val="es-ES"/>
              </w:rPr>
              <w:t>Costo Re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0</w:t>
            </w:r>
            <w:r w:rsidR="00DA2C0F" w:rsidRPr="001424F3">
              <w:rPr>
                <w:noProof/>
                <w:webHidden/>
                <w:lang w:val="es-ES"/>
              </w:rPr>
              <w:fldChar w:fldCharType="end"/>
            </w:r>
          </w:hyperlink>
        </w:p>
        <w:p w14:paraId="08419987"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34" w:history="1">
            <w:r w:rsidR="00DA2C0F" w:rsidRPr="001424F3">
              <w:rPr>
                <w:rStyle w:val="Hyperlink"/>
                <w:rFonts w:eastAsia="Times New Roman"/>
                <w:bCs/>
                <w:noProof/>
                <w:lang w:val="es-ES"/>
              </w:rPr>
              <w:t>Técnicas de medic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0</w:t>
            </w:r>
            <w:r w:rsidR="00DA2C0F" w:rsidRPr="001424F3">
              <w:rPr>
                <w:noProof/>
                <w:webHidden/>
                <w:lang w:val="es-ES"/>
              </w:rPr>
              <w:fldChar w:fldCharType="end"/>
            </w:r>
          </w:hyperlink>
        </w:p>
        <w:p w14:paraId="57AB959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35" w:history="1">
            <w:r w:rsidR="00DA2C0F" w:rsidRPr="001424F3">
              <w:rPr>
                <w:rStyle w:val="Hyperlink"/>
                <w:rFonts w:eastAsia="Times New Roman"/>
                <w:b/>
                <w:bCs/>
                <w:noProof/>
                <w:lang w:val="es-ES"/>
              </w:rPr>
              <w:t>Fórmula fij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1</w:t>
            </w:r>
            <w:r w:rsidR="00DA2C0F" w:rsidRPr="001424F3">
              <w:rPr>
                <w:noProof/>
                <w:webHidden/>
                <w:lang w:val="es-ES"/>
              </w:rPr>
              <w:fldChar w:fldCharType="end"/>
            </w:r>
          </w:hyperlink>
        </w:p>
        <w:p w14:paraId="6C9617D1"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36" w:history="1">
            <w:r w:rsidR="00DA2C0F" w:rsidRPr="001424F3">
              <w:rPr>
                <w:rStyle w:val="Hyperlink"/>
                <w:rFonts w:eastAsia="Times New Roman"/>
                <w:b/>
                <w:bCs/>
                <w:noProof/>
                <w:lang w:val="es-ES"/>
              </w:rPr>
              <w:t>Hito ponder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1</w:t>
            </w:r>
            <w:r w:rsidR="00DA2C0F" w:rsidRPr="001424F3">
              <w:rPr>
                <w:noProof/>
                <w:webHidden/>
                <w:lang w:val="es-ES"/>
              </w:rPr>
              <w:fldChar w:fldCharType="end"/>
            </w:r>
          </w:hyperlink>
        </w:p>
        <w:p w14:paraId="551CB0F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37" w:history="1">
            <w:r w:rsidR="00DA2C0F" w:rsidRPr="001424F3">
              <w:rPr>
                <w:rStyle w:val="Hyperlink"/>
                <w:rFonts w:eastAsia="Times New Roman"/>
                <w:b/>
                <w:bCs/>
                <w:noProof/>
                <w:lang w:val="es-ES"/>
              </w:rPr>
              <w:t>Porcentaje comple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48BD3637"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38" w:history="1">
            <w:r w:rsidR="00DA2C0F" w:rsidRPr="001424F3">
              <w:rPr>
                <w:rStyle w:val="Hyperlink"/>
                <w:rFonts w:eastAsia="Times New Roman"/>
                <w:b/>
                <w:bCs/>
                <w:noProof/>
                <w:lang w:val="es-ES"/>
              </w:rPr>
              <w:t>Esfuerzo prorrate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1DD5B0F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39" w:history="1">
            <w:r w:rsidR="00DA2C0F" w:rsidRPr="001424F3">
              <w:rPr>
                <w:rStyle w:val="Hyperlink"/>
                <w:rFonts w:eastAsia="Times New Roman"/>
                <w:b/>
                <w:bCs/>
                <w:noProof/>
                <w:lang w:val="es-ES"/>
              </w:rPr>
              <w:t>Nivel de esfuerz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29F2335E"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40" w:history="1">
            <w:r w:rsidR="00DA2C0F" w:rsidRPr="001424F3">
              <w:rPr>
                <w:rStyle w:val="Hyperlink"/>
                <w:rFonts w:eastAsia="Times New Roman"/>
                <w:bCs/>
                <w:noProof/>
                <w:lang w:val="es-ES"/>
              </w:rPr>
              <w:t>Relación entre los elementos fundamentales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4BA975DD"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41" w:history="1">
            <w:r w:rsidR="00DA2C0F" w:rsidRPr="001424F3">
              <w:rPr>
                <w:rStyle w:val="Hyperlink"/>
                <w:rFonts w:eastAsia="Times New Roman"/>
                <w:bCs/>
                <w:noProof/>
                <w:lang w:val="es-ES"/>
              </w:rPr>
              <w:t>Variaciones, índices y proyec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3F1B7B86"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2" w:history="1">
            <w:r w:rsidR="00DA2C0F" w:rsidRPr="001424F3">
              <w:rPr>
                <w:rStyle w:val="Hyperlink"/>
                <w:rFonts w:eastAsia="Times New Roman"/>
                <w:b/>
                <w:bCs/>
                <w:noProof/>
                <w:lang w:val="es-ES"/>
              </w:rPr>
              <w:t>Vari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1C5E8E29"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3" w:history="1">
            <w:r w:rsidR="00DA2C0F" w:rsidRPr="001424F3">
              <w:rPr>
                <w:rStyle w:val="Hyperlink"/>
                <w:rFonts w:eastAsia="Times New Roman"/>
                <w:b/>
                <w:bCs/>
                <w:noProof/>
                <w:lang w:val="es-ES"/>
              </w:rPr>
              <w:t>Índic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6</w:t>
            </w:r>
            <w:r w:rsidR="00DA2C0F" w:rsidRPr="001424F3">
              <w:rPr>
                <w:noProof/>
                <w:webHidden/>
                <w:lang w:val="es-ES"/>
              </w:rPr>
              <w:fldChar w:fldCharType="end"/>
            </w:r>
          </w:hyperlink>
        </w:p>
        <w:p w14:paraId="7280837F"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4" w:history="1">
            <w:r w:rsidR="00DA2C0F" w:rsidRPr="001424F3">
              <w:rPr>
                <w:rStyle w:val="Hyperlink"/>
                <w:rFonts w:eastAsia="Times New Roman"/>
                <w:b/>
                <w:bCs/>
                <w:noProof/>
                <w:lang w:val="es-ES"/>
              </w:rPr>
              <w:t>Proyec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7</w:t>
            </w:r>
            <w:r w:rsidR="00DA2C0F" w:rsidRPr="001424F3">
              <w:rPr>
                <w:noProof/>
                <w:webHidden/>
                <w:lang w:val="es-ES"/>
              </w:rPr>
              <w:fldChar w:fldCharType="end"/>
            </w:r>
          </w:hyperlink>
        </w:p>
        <w:p w14:paraId="47419FB7"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5" w:history="1">
            <w:r w:rsidR="00DA2C0F" w:rsidRPr="001424F3">
              <w:rPr>
                <w:rStyle w:val="Hyperlink"/>
                <w:rFonts w:eastAsia="Times New Roman"/>
                <w:b/>
                <w:bCs/>
                <w:noProof/>
                <w:lang w:val="es-ES"/>
              </w:rPr>
              <w:t>Índice de desempeño del trabajo por completa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9</w:t>
            </w:r>
            <w:r w:rsidR="00DA2C0F" w:rsidRPr="001424F3">
              <w:rPr>
                <w:noProof/>
                <w:webHidden/>
                <w:lang w:val="es-ES"/>
              </w:rPr>
              <w:fldChar w:fldCharType="end"/>
            </w:r>
          </w:hyperlink>
        </w:p>
        <w:p w14:paraId="3B98FDA2"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46" w:history="1">
            <w:r w:rsidR="00DA2C0F" w:rsidRPr="001424F3">
              <w:rPr>
                <w:rStyle w:val="Hyperlink"/>
                <w:rFonts w:eastAsia="Times New Roman"/>
                <w:bCs/>
                <w:noProof/>
                <w:lang w:val="es-ES"/>
              </w:rPr>
              <w:t>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0</w:t>
            </w:r>
            <w:r w:rsidR="00DA2C0F" w:rsidRPr="001424F3">
              <w:rPr>
                <w:noProof/>
                <w:webHidden/>
                <w:lang w:val="es-ES"/>
              </w:rPr>
              <w:fldChar w:fldCharType="end"/>
            </w:r>
          </w:hyperlink>
        </w:p>
        <w:p w14:paraId="7746F4A2"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7" w:history="1">
            <w:r w:rsidR="00DA2C0F" w:rsidRPr="001424F3">
              <w:rPr>
                <w:rStyle w:val="Hyperlink"/>
                <w:b/>
                <w:noProof/>
                <w:lang w:val="es-ES"/>
              </w:rPr>
              <w:t>Importancia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1</w:t>
            </w:r>
            <w:r w:rsidR="00DA2C0F" w:rsidRPr="001424F3">
              <w:rPr>
                <w:noProof/>
                <w:webHidden/>
                <w:lang w:val="es-ES"/>
              </w:rPr>
              <w:fldChar w:fldCharType="end"/>
            </w:r>
          </w:hyperlink>
        </w:p>
        <w:p w14:paraId="7823E14F"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8" w:history="1">
            <w:r w:rsidR="00DA2C0F" w:rsidRPr="001424F3">
              <w:rPr>
                <w:rStyle w:val="Hyperlink"/>
                <w:b/>
                <w:noProof/>
                <w:lang w:val="es-ES"/>
              </w:rPr>
              <w:t>Historia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3</w:t>
            </w:r>
            <w:r w:rsidR="00DA2C0F" w:rsidRPr="001424F3">
              <w:rPr>
                <w:noProof/>
                <w:webHidden/>
                <w:lang w:val="es-ES"/>
              </w:rPr>
              <w:fldChar w:fldCharType="end"/>
            </w:r>
          </w:hyperlink>
        </w:p>
        <w:p w14:paraId="13879AA6"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49" w:history="1">
            <w:r w:rsidR="00DA2C0F" w:rsidRPr="001424F3">
              <w:rPr>
                <w:rStyle w:val="Hyperlink"/>
                <w:b/>
                <w:noProof/>
                <w:lang w:val="es-ES"/>
              </w:rPr>
              <w:t>Aplicabilidad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4</w:t>
            </w:r>
            <w:r w:rsidR="00DA2C0F" w:rsidRPr="001424F3">
              <w:rPr>
                <w:noProof/>
                <w:webHidden/>
                <w:lang w:val="es-ES"/>
              </w:rPr>
              <w:fldChar w:fldCharType="end"/>
            </w:r>
          </w:hyperlink>
        </w:p>
        <w:p w14:paraId="54448B06"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50" w:history="1">
            <w:r w:rsidR="00DA2C0F" w:rsidRPr="001424F3">
              <w:rPr>
                <w:rStyle w:val="Hyperlink"/>
                <w:rFonts w:eastAsia="Times New Roman"/>
                <w:bCs/>
                <w:noProof/>
                <w:lang w:val="es-ES"/>
              </w:rPr>
              <w:t>Flujo de trabajo de la herramient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1</w:t>
            </w:r>
            <w:r w:rsidR="00DA2C0F" w:rsidRPr="001424F3">
              <w:rPr>
                <w:noProof/>
                <w:webHidden/>
                <w:lang w:val="es-ES"/>
              </w:rPr>
              <w:fldChar w:fldCharType="end"/>
            </w:r>
          </w:hyperlink>
        </w:p>
        <w:p w14:paraId="64965246"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1" w:history="1">
            <w:r w:rsidR="00DA2C0F" w:rsidRPr="001424F3">
              <w:rPr>
                <w:rStyle w:val="Hyperlink"/>
                <w:b/>
                <w:noProof/>
                <w:lang w:val="es-ES"/>
              </w:rPr>
              <w:t>Crear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1</w:t>
            </w:r>
            <w:r w:rsidR="00DA2C0F" w:rsidRPr="001424F3">
              <w:rPr>
                <w:noProof/>
                <w:webHidden/>
                <w:lang w:val="es-ES"/>
              </w:rPr>
              <w:fldChar w:fldCharType="end"/>
            </w:r>
          </w:hyperlink>
        </w:p>
        <w:p w14:paraId="75DF334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2" w:history="1">
            <w:r w:rsidR="00DA2C0F" w:rsidRPr="001424F3">
              <w:rPr>
                <w:rStyle w:val="Hyperlink"/>
                <w:b/>
                <w:noProof/>
                <w:lang w:val="es-ES"/>
              </w:rPr>
              <w:t>Definir 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4</w:t>
            </w:r>
            <w:r w:rsidR="00DA2C0F" w:rsidRPr="001424F3">
              <w:rPr>
                <w:noProof/>
                <w:webHidden/>
                <w:lang w:val="es-ES"/>
              </w:rPr>
              <w:fldChar w:fldCharType="end"/>
            </w:r>
          </w:hyperlink>
        </w:p>
        <w:p w14:paraId="0EBE06B4"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3" w:history="1">
            <w:r w:rsidR="00DA2C0F" w:rsidRPr="001424F3">
              <w:rPr>
                <w:rStyle w:val="Hyperlink"/>
                <w:b/>
                <w:noProof/>
                <w:lang w:val="es-ES"/>
              </w:rPr>
              <w:t>Peticiones de tipo Hi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7</w:t>
            </w:r>
            <w:r w:rsidR="00DA2C0F" w:rsidRPr="001424F3">
              <w:rPr>
                <w:noProof/>
                <w:webHidden/>
                <w:lang w:val="es-ES"/>
              </w:rPr>
              <w:fldChar w:fldCharType="end"/>
            </w:r>
          </w:hyperlink>
        </w:p>
        <w:p w14:paraId="2B13E2F6"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4" w:history="1">
            <w:r w:rsidR="00DA2C0F" w:rsidRPr="001424F3">
              <w:rPr>
                <w:rStyle w:val="Hyperlink"/>
                <w:b/>
                <w:noProof/>
                <w:lang w:val="es-ES"/>
              </w:rPr>
              <w:t>Gestión de Recursos Humano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9</w:t>
            </w:r>
            <w:r w:rsidR="00DA2C0F" w:rsidRPr="001424F3">
              <w:rPr>
                <w:noProof/>
                <w:webHidden/>
                <w:lang w:val="es-ES"/>
              </w:rPr>
              <w:fldChar w:fldCharType="end"/>
            </w:r>
          </w:hyperlink>
        </w:p>
        <w:p w14:paraId="34F6BA5B"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5" w:history="1">
            <w:r w:rsidR="00DA2C0F" w:rsidRPr="001424F3">
              <w:rPr>
                <w:rStyle w:val="Hyperlink"/>
                <w:b/>
                <w:noProof/>
                <w:lang w:val="es-ES"/>
              </w:rPr>
              <w:t>Gestión de las Comunicacione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9</w:t>
            </w:r>
            <w:r w:rsidR="00DA2C0F" w:rsidRPr="001424F3">
              <w:rPr>
                <w:noProof/>
                <w:webHidden/>
                <w:lang w:val="es-ES"/>
              </w:rPr>
              <w:fldChar w:fldCharType="end"/>
            </w:r>
          </w:hyperlink>
        </w:p>
        <w:p w14:paraId="7857F75E"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6" w:history="1">
            <w:r w:rsidR="00DA2C0F" w:rsidRPr="001424F3">
              <w:rPr>
                <w:rStyle w:val="Hyperlink"/>
                <w:b/>
                <w:noProof/>
                <w:lang w:val="es-ES"/>
              </w:rPr>
              <w:t>Medición del Desempeñ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3</w:t>
            </w:r>
            <w:r w:rsidR="00DA2C0F" w:rsidRPr="001424F3">
              <w:rPr>
                <w:noProof/>
                <w:webHidden/>
                <w:lang w:val="es-ES"/>
              </w:rPr>
              <w:fldChar w:fldCharType="end"/>
            </w:r>
          </w:hyperlink>
        </w:p>
        <w:p w14:paraId="61B9C7D5"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7" w:history="1">
            <w:r w:rsidR="00DA2C0F" w:rsidRPr="001424F3">
              <w:rPr>
                <w:rStyle w:val="Hyperlink"/>
                <w:rFonts w:eastAsia="Times New Roman"/>
                <w:b/>
                <w:bCs/>
                <w:noProof/>
                <w:lang w:val="es-ES"/>
              </w:rPr>
              <w:t>Caso Práctic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3</w:t>
            </w:r>
            <w:r w:rsidR="00DA2C0F" w:rsidRPr="001424F3">
              <w:rPr>
                <w:noProof/>
                <w:webHidden/>
                <w:lang w:val="es-ES"/>
              </w:rPr>
              <w:fldChar w:fldCharType="end"/>
            </w:r>
          </w:hyperlink>
        </w:p>
        <w:p w14:paraId="2F342BCB"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8" w:history="1">
            <w:r w:rsidR="00DA2C0F" w:rsidRPr="001424F3">
              <w:rPr>
                <w:rStyle w:val="Hyperlink"/>
                <w:rFonts w:eastAsia="Times New Roman"/>
                <w:b/>
                <w:bCs/>
                <w:noProof/>
                <w:lang w:val="es-ES"/>
              </w:rPr>
              <w:t>Vistazo gener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4</w:t>
            </w:r>
            <w:r w:rsidR="00DA2C0F" w:rsidRPr="001424F3">
              <w:rPr>
                <w:noProof/>
                <w:webHidden/>
                <w:lang w:val="es-ES"/>
              </w:rPr>
              <w:fldChar w:fldCharType="end"/>
            </w:r>
          </w:hyperlink>
        </w:p>
        <w:p w14:paraId="7F80D66C"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59" w:history="1">
            <w:r w:rsidR="00DA2C0F" w:rsidRPr="001424F3">
              <w:rPr>
                <w:rStyle w:val="Hyperlink"/>
                <w:rFonts w:eastAsia="Times New Roman"/>
                <w:b/>
                <w:bCs/>
                <w:noProof/>
                <w:lang w:val="es-ES"/>
              </w:rPr>
              <w:t>Sección de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8</w:t>
            </w:r>
            <w:r w:rsidR="00DA2C0F" w:rsidRPr="001424F3">
              <w:rPr>
                <w:noProof/>
                <w:webHidden/>
                <w:lang w:val="es-ES"/>
              </w:rPr>
              <w:fldChar w:fldCharType="end"/>
            </w:r>
          </w:hyperlink>
        </w:p>
        <w:p w14:paraId="0CAED89C" w14:textId="77777777" w:rsidR="00DA2C0F" w:rsidRPr="001424F3" w:rsidRDefault="00843542">
          <w:pPr>
            <w:pStyle w:val="TOC1"/>
            <w:tabs>
              <w:tab w:val="right" w:leader="dot" w:pos="8828"/>
            </w:tabs>
            <w:rPr>
              <w:rFonts w:eastAsiaTheme="minorEastAsia" w:cstheme="minorBidi"/>
              <w:b w:val="0"/>
              <w:noProof/>
              <w:color w:val="auto"/>
              <w:lang w:val="es-ES" w:eastAsia="en-US"/>
            </w:rPr>
          </w:pPr>
          <w:hyperlink w:anchor="_Toc492234560" w:history="1">
            <w:r w:rsidR="00DA2C0F" w:rsidRPr="001424F3">
              <w:rPr>
                <w:rStyle w:val="Hyperlink"/>
                <w:rFonts w:eastAsia="Times New Roman"/>
                <w:bCs/>
                <w:noProof/>
                <w:lang w:val="es-ES"/>
              </w:rPr>
              <w:t>Recopilación de datos para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2AB89763" w14:textId="77777777" w:rsidR="00DA2C0F" w:rsidRPr="001424F3" w:rsidRDefault="00843542">
          <w:pPr>
            <w:pStyle w:val="TOC2"/>
            <w:tabs>
              <w:tab w:val="right" w:leader="dot" w:pos="8828"/>
            </w:tabs>
            <w:rPr>
              <w:rFonts w:eastAsiaTheme="minorEastAsia" w:cstheme="minorBidi"/>
              <w:b w:val="0"/>
              <w:noProof/>
              <w:color w:val="auto"/>
              <w:sz w:val="24"/>
              <w:szCs w:val="24"/>
              <w:lang w:val="es-ES" w:eastAsia="en-US"/>
            </w:rPr>
          </w:pPr>
          <w:hyperlink w:anchor="_Toc492234561" w:history="1">
            <w:r w:rsidR="00DA2C0F" w:rsidRPr="001424F3">
              <w:rPr>
                <w:rStyle w:val="Hyperlink"/>
                <w:rFonts w:eastAsia="Times New Roman"/>
                <w:bCs/>
                <w:noProof/>
                <w:lang w:val="es-ES"/>
              </w:rPr>
              <w:t>Gestión de 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06948C15"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62" w:history="1">
            <w:r w:rsidR="00DA2C0F" w:rsidRPr="001424F3">
              <w:rPr>
                <w:rStyle w:val="Hyperlink"/>
                <w:rFonts w:eastAsia="Times New Roman"/>
                <w:b/>
                <w:bCs/>
                <w:noProof/>
                <w:lang w:val="es-ES"/>
              </w:rPr>
              <w:t>Valor Planific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0BCEB050"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63" w:history="1">
            <w:r w:rsidR="00DA2C0F" w:rsidRPr="001424F3">
              <w:rPr>
                <w:rStyle w:val="Hyperlink"/>
                <w:rFonts w:eastAsia="Times New Roman"/>
                <w:b/>
                <w:bCs/>
                <w:noProof/>
                <w:lang w:val="es-ES"/>
              </w:rPr>
              <w:t>Registros y Costo Re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w:t>
            </w:r>
            <w:r w:rsidR="00DA2C0F" w:rsidRPr="001424F3">
              <w:rPr>
                <w:noProof/>
                <w:webHidden/>
                <w:lang w:val="es-ES"/>
              </w:rPr>
              <w:fldChar w:fldCharType="end"/>
            </w:r>
          </w:hyperlink>
        </w:p>
        <w:p w14:paraId="134EA6C3"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64" w:history="1">
            <w:r w:rsidR="00DA2C0F" w:rsidRPr="001424F3">
              <w:rPr>
                <w:rStyle w:val="Hyperlink"/>
                <w:rFonts w:eastAsia="Times New Roman"/>
                <w:b/>
                <w:bCs/>
                <w:noProof/>
                <w:lang w:val="es-ES"/>
              </w:rPr>
              <w:t>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w:t>
            </w:r>
            <w:r w:rsidR="00DA2C0F" w:rsidRPr="001424F3">
              <w:rPr>
                <w:noProof/>
                <w:webHidden/>
                <w:lang w:val="es-ES"/>
              </w:rPr>
              <w:fldChar w:fldCharType="end"/>
            </w:r>
          </w:hyperlink>
        </w:p>
        <w:p w14:paraId="4B603512" w14:textId="77777777" w:rsidR="00DA2C0F" w:rsidRPr="001424F3" w:rsidRDefault="00843542">
          <w:pPr>
            <w:pStyle w:val="TOC3"/>
            <w:tabs>
              <w:tab w:val="right" w:leader="dot" w:pos="8828"/>
            </w:tabs>
            <w:rPr>
              <w:rFonts w:eastAsiaTheme="minorEastAsia" w:cstheme="minorBidi"/>
              <w:noProof/>
              <w:color w:val="auto"/>
              <w:sz w:val="24"/>
              <w:szCs w:val="24"/>
              <w:lang w:val="es-ES" w:eastAsia="en-US"/>
            </w:rPr>
          </w:pPr>
          <w:hyperlink w:anchor="_Toc492234565" w:history="1">
            <w:r w:rsidR="00DA2C0F" w:rsidRPr="001424F3">
              <w:rPr>
                <w:rStyle w:val="Hyperlink"/>
                <w:rFonts w:eastAsia="Times New Roman"/>
                <w:b/>
                <w:bCs/>
                <w:noProof/>
                <w:lang w:val="es-ES"/>
              </w:rPr>
              <w:t>Procesamiento y almacenamien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w:t>
            </w:r>
            <w:r w:rsidR="00DA2C0F" w:rsidRPr="001424F3">
              <w:rPr>
                <w:noProof/>
                <w:webHidden/>
                <w:lang w:val="es-ES"/>
              </w:rPr>
              <w:fldChar w:fldCharType="end"/>
            </w:r>
          </w:hyperlink>
        </w:p>
        <w:p w14:paraId="58BD91F9" w14:textId="658207C1" w:rsidR="00280B36" w:rsidRPr="001424F3" w:rsidRDefault="00280B36">
          <w:pPr>
            <w:rPr>
              <w:lang w:val="es-ES"/>
            </w:rPr>
          </w:pPr>
          <w:r w:rsidRPr="001424F3">
            <w:rPr>
              <w:b/>
              <w:bCs/>
              <w:noProof/>
              <w:lang w:val="es-ES"/>
            </w:rPr>
            <w:fldChar w:fldCharType="end"/>
          </w:r>
        </w:p>
      </w:sdtContent>
    </w:sdt>
    <w:p w14:paraId="677D465A" w14:textId="77777777" w:rsidR="00280B36" w:rsidRPr="001424F3" w:rsidRDefault="00280B36">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285E5816" w14:textId="1F1E4657" w:rsidR="0043628A" w:rsidRPr="001424F3" w:rsidRDefault="003E73B4" w:rsidP="00280B36">
      <w:pPr>
        <w:pStyle w:val="Heading1"/>
        <w:jc w:val="center"/>
        <w:rPr>
          <w:rFonts w:eastAsia="Times New Roman"/>
          <w:b/>
          <w:bCs/>
          <w:color w:val="000000" w:themeColor="text1"/>
          <w:lang w:val="es-ES"/>
        </w:rPr>
      </w:pPr>
      <w:bookmarkStart w:id="0" w:name="_Toc492234445"/>
      <w:r w:rsidRPr="001424F3">
        <w:rPr>
          <w:rFonts w:eastAsia="Times New Roman"/>
          <w:b/>
          <w:bCs/>
          <w:color w:val="000000" w:themeColor="text1"/>
          <w:lang w:val="es-ES"/>
        </w:rPr>
        <w:lastRenderedPageBreak/>
        <w:t>Problemática</w:t>
      </w:r>
      <w:bookmarkEnd w:id="0"/>
    </w:p>
    <w:p w14:paraId="6C09FBFC" w14:textId="5A16FE5A" w:rsidR="0043628A"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De acuerdo a PMBOK (2013), se puede definir un proyecto como un esfuerzo temporal, que tiene inicio y fin, llevado a cabo para generar un producto (p</w:t>
      </w:r>
      <w:r w:rsidR="001F36E6" w:rsidRPr="001424F3">
        <w:rPr>
          <w:rFonts w:eastAsia="Times New Roman"/>
          <w:color w:val="000000" w:themeColor="text1"/>
          <w:sz w:val="24"/>
          <w:szCs w:val="24"/>
          <w:lang w:val="es-ES"/>
        </w:rPr>
        <w:t>. 3</w:t>
      </w:r>
      <w:r w:rsidRPr="001424F3">
        <w:rPr>
          <w:rFonts w:eastAsia="Times New Roman"/>
          <w:color w:val="000000" w:themeColor="text1"/>
          <w:sz w:val="24"/>
          <w:szCs w:val="24"/>
          <w:lang w:val="es-ES"/>
        </w:rPr>
        <w:t xml:space="preserve"> )</w:t>
      </w:r>
      <w:r w:rsidR="001F36E6" w:rsidRPr="001424F3">
        <w:rPr>
          <w:rFonts w:eastAsia="Times New Roman"/>
          <w:b/>
          <w:vanish/>
          <w:color w:val="000000" w:themeColor="text1"/>
          <w:sz w:val="24"/>
          <w:szCs w:val="24"/>
          <w:lang w:val="es-ES"/>
        </w:rPr>
        <w:t>4.2 cuerdo a PMBOK ()</w:t>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Pr="001424F3">
        <w:rPr>
          <w:rFonts w:eastAsia="Times New Roman"/>
          <w:color w:val="000000" w:themeColor="text1"/>
          <w:sz w:val="24"/>
          <w:szCs w:val="24"/>
          <w:lang w:val="es-ES"/>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1424F3" w:rsidRDefault="0043628A" w:rsidP="0043628A">
      <w:pPr>
        <w:pStyle w:val="Normal1"/>
        <w:spacing w:line="360" w:lineRule="auto"/>
        <w:jc w:val="both"/>
        <w:rPr>
          <w:color w:val="000000" w:themeColor="text1"/>
          <w:lang w:val="es-ES"/>
        </w:rPr>
      </w:pPr>
    </w:p>
    <w:p w14:paraId="79BD836E" w14:textId="77777777" w:rsidR="0043628A"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1424F3" w:rsidRDefault="0043628A" w:rsidP="0043628A">
      <w:pPr>
        <w:pStyle w:val="Normal1"/>
        <w:spacing w:line="360" w:lineRule="auto"/>
        <w:jc w:val="both"/>
        <w:rPr>
          <w:color w:val="000000" w:themeColor="text1"/>
          <w:lang w:val="es-ES"/>
        </w:rPr>
      </w:pPr>
    </w:p>
    <w:p w14:paraId="1315942D" w14:textId="580B6AC0" w:rsidR="001F36E6"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Para subsanar esta limitación se propone la implementación de una plataforma tecnológica para la gestión de tareas del proyecto que genere proyecciones mediante la gestión del valor ganado.</w:t>
      </w:r>
    </w:p>
    <w:p w14:paraId="490B264F" w14:textId="77777777" w:rsidR="001F36E6" w:rsidRPr="001424F3" w:rsidRDefault="001F36E6">
      <w:pPr>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4BC98761" w14:textId="77777777" w:rsidR="001F36E6" w:rsidRPr="001424F3" w:rsidRDefault="001F36E6" w:rsidP="00280B36">
      <w:pPr>
        <w:pStyle w:val="Heading1"/>
        <w:jc w:val="center"/>
        <w:rPr>
          <w:rFonts w:eastAsia="Times New Roman"/>
          <w:b/>
          <w:bCs/>
          <w:color w:val="000000" w:themeColor="text1"/>
          <w:lang w:val="es-ES"/>
        </w:rPr>
      </w:pPr>
      <w:bookmarkStart w:id="1" w:name="_Toc492234446"/>
      <w:r w:rsidRPr="001424F3">
        <w:rPr>
          <w:rFonts w:eastAsia="Times New Roman"/>
          <w:b/>
          <w:bCs/>
          <w:color w:val="000000" w:themeColor="text1"/>
          <w:lang w:val="es-ES"/>
        </w:rPr>
        <w:lastRenderedPageBreak/>
        <w:t>OBJETIVOS</w:t>
      </w:r>
      <w:bookmarkEnd w:id="1"/>
    </w:p>
    <w:p w14:paraId="0D5B768C" w14:textId="77777777" w:rsidR="001F36E6" w:rsidRPr="001424F3" w:rsidRDefault="001F36E6" w:rsidP="001F36E6">
      <w:pPr>
        <w:pStyle w:val="Normal1"/>
        <w:spacing w:line="360" w:lineRule="auto"/>
        <w:jc w:val="both"/>
        <w:rPr>
          <w:color w:val="000000" w:themeColor="text1"/>
          <w:lang w:val="es-ES"/>
        </w:rPr>
      </w:pPr>
    </w:p>
    <w:p w14:paraId="08DF9854" w14:textId="0F7BD120" w:rsidR="001F36E6" w:rsidRPr="001424F3" w:rsidRDefault="00280B36" w:rsidP="00280B36">
      <w:pPr>
        <w:pStyle w:val="Heading2"/>
        <w:jc w:val="center"/>
        <w:rPr>
          <w:rFonts w:eastAsia="Times New Roman"/>
          <w:b/>
          <w:bCs/>
          <w:color w:val="000000" w:themeColor="text1"/>
          <w:lang w:val="es-ES"/>
        </w:rPr>
      </w:pPr>
      <w:bookmarkStart w:id="2" w:name="_Toc492234447"/>
      <w:r w:rsidRPr="001424F3">
        <w:rPr>
          <w:rFonts w:eastAsia="Times New Roman"/>
          <w:b/>
          <w:bCs/>
          <w:color w:val="000000" w:themeColor="text1"/>
          <w:lang w:val="es-ES"/>
        </w:rPr>
        <w:t>Objetivo general</w:t>
      </w:r>
      <w:bookmarkEnd w:id="2"/>
    </w:p>
    <w:p w14:paraId="04E37C3A" w14:textId="77777777" w:rsidR="001F36E6" w:rsidRPr="001424F3" w:rsidRDefault="001F36E6" w:rsidP="001F36E6">
      <w:pPr>
        <w:pStyle w:val="Normal1"/>
        <w:spacing w:line="360" w:lineRule="auto"/>
        <w:jc w:val="both"/>
        <w:rPr>
          <w:color w:val="000000" w:themeColor="text1"/>
          <w:lang w:val="es-ES"/>
        </w:rPr>
      </w:pPr>
    </w:p>
    <w:p w14:paraId="262168E8" w14:textId="77777777" w:rsidR="001F36E6" w:rsidRPr="001424F3" w:rsidRDefault="001F36E6" w:rsidP="001F36E6">
      <w:pPr>
        <w:pStyle w:val="Normal1"/>
        <w:spacing w:line="360" w:lineRule="auto"/>
        <w:jc w:val="both"/>
        <w:rPr>
          <w:color w:val="000000" w:themeColor="text1"/>
          <w:lang w:val="es-ES"/>
        </w:rPr>
      </w:pPr>
      <w:r w:rsidRPr="001424F3">
        <w:rPr>
          <w:rFonts w:eastAsia="Times New Roman"/>
          <w:color w:val="000000" w:themeColor="text1"/>
          <w:sz w:val="24"/>
          <w:szCs w:val="24"/>
          <w:lang w:val="es-ES"/>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1424F3" w:rsidRDefault="001F36E6" w:rsidP="001F36E6">
      <w:pPr>
        <w:pStyle w:val="Normal1"/>
        <w:spacing w:line="360" w:lineRule="auto"/>
        <w:jc w:val="both"/>
        <w:rPr>
          <w:color w:val="000000" w:themeColor="text1"/>
          <w:lang w:val="es-ES"/>
        </w:rPr>
      </w:pPr>
    </w:p>
    <w:p w14:paraId="3A9315F3" w14:textId="0BC3DC5C" w:rsidR="001F36E6" w:rsidRPr="001424F3" w:rsidRDefault="00280B36" w:rsidP="00280B36">
      <w:pPr>
        <w:pStyle w:val="Heading2"/>
        <w:jc w:val="center"/>
        <w:rPr>
          <w:rFonts w:eastAsia="Times New Roman"/>
          <w:b/>
          <w:bCs/>
          <w:color w:val="000000" w:themeColor="text1"/>
          <w:lang w:val="es-ES"/>
        </w:rPr>
      </w:pPr>
      <w:bookmarkStart w:id="3" w:name="_Toc492234448"/>
      <w:r w:rsidRPr="001424F3">
        <w:rPr>
          <w:rFonts w:eastAsia="Times New Roman"/>
          <w:b/>
          <w:bCs/>
          <w:color w:val="000000" w:themeColor="text1"/>
          <w:lang w:val="es-ES"/>
        </w:rPr>
        <w:t>Objetivos Específicos</w:t>
      </w:r>
      <w:bookmarkEnd w:id="3"/>
    </w:p>
    <w:p w14:paraId="37BDD9A7" w14:textId="77777777" w:rsidR="001F36E6" w:rsidRPr="001424F3" w:rsidRDefault="001F36E6" w:rsidP="001F36E6">
      <w:pPr>
        <w:pStyle w:val="Normal1"/>
        <w:spacing w:line="360" w:lineRule="auto"/>
        <w:jc w:val="both"/>
        <w:rPr>
          <w:color w:val="000000" w:themeColor="text1"/>
          <w:lang w:val="es-ES"/>
        </w:rPr>
      </w:pPr>
    </w:p>
    <w:p w14:paraId="0953B55C" w14:textId="66E6402F" w:rsidR="001F36E6" w:rsidRPr="001424F3" w:rsidRDefault="001F36E6" w:rsidP="006F3672">
      <w:pPr>
        <w:pStyle w:val="Normal1"/>
        <w:numPr>
          <w:ilvl w:val="0"/>
          <w:numId w:val="23"/>
        </w:numPr>
        <w:spacing w:line="360" w:lineRule="auto"/>
        <w:ind w:hanging="360"/>
        <w:contextualSpacing/>
        <w:rPr>
          <w:rFonts w:eastAsia="Times New Roman"/>
          <w:color w:val="000000" w:themeColor="text1"/>
          <w:lang w:val="es-ES"/>
        </w:rPr>
      </w:pPr>
      <w:r w:rsidRPr="001424F3">
        <w:rPr>
          <w:rFonts w:eastAsia="Times New Roman"/>
          <w:color w:val="000000" w:themeColor="text1"/>
          <w:sz w:val="24"/>
          <w:szCs w:val="24"/>
          <w:lang w:val="es-ES"/>
        </w:rPr>
        <w:t>Implementar una herramienta de programac</w:t>
      </w:r>
      <w:r w:rsidR="006D3811" w:rsidRPr="001424F3">
        <w:rPr>
          <w:rFonts w:eastAsia="Times New Roman"/>
          <w:color w:val="000000" w:themeColor="text1"/>
          <w:sz w:val="24"/>
          <w:szCs w:val="24"/>
          <w:lang w:val="es-ES"/>
        </w:rPr>
        <w:t xml:space="preserve">ión de proyecto integrada para </w:t>
      </w:r>
      <w:r w:rsidRPr="001424F3">
        <w:rPr>
          <w:rFonts w:eastAsia="Times New Roman"/>
          <w:color w:val="000000" w:themeColor="text1"/>
          <w:sz w:val="24"/>
          <w:szCs w:val="24"/>
          <w:lang w:val="es-ES"/>
        </w:rPr>
        <w:t>facilitar la gestión del cronograma de un proyecto.</w:t>
      </w:r>
    </w:p>
    <w:p w14:paraId="6B614E28"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mplementar una interfaz que integre la gestión de las comunicaciones del proyecto.</w:t>
      </w:r>
    </w:p>
    <w:p w14:paraId="0F00362B"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mplementar una interfaz que permita el control de los costos del proyecto.</w:t>
      </w:r>
    </w:p>
    <w:p w14:paraId="162AB6D0"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Integrar la gestión del Valor Ganado con la gestión de tareas basando todo el proceso en lo establecido en PMBOK.</w:t>
      </w:r>
    </w:p>
    <w:p w14:paraId="7FB3FCF6"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Gestionar la información generada durante el ciclo de vida del proyecto.</w:t>
      </w:r>
    </w:p>
    <w:p w14:paraId="36FC5A6F"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Implementar una herramienta de código abierto como un aporte para la comunidad.</w:t>
      </w:r>
    </w:p>
    <w:p w14:paraId="5ED56909" w14:textId="3C2B5B7B" w:rsidR="00803C5F" w:rsidRPr="001424F3" w:rsidRDefault="00803C5F">
      <w:pPr>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09751402" w14:textId="6B8D3A02" w:rsidR="00803C5F" w:rsidRPr="001424F3" w:rsidRDefault="00803C5F" w:rsidP="00280B36">
      <w:pPr>
        <w:pStyle w:val="Heading1"/>
        <w:jc w:val="center"/>
        <w:rPr>
          <w:rFonts w:eastAsia="Times New Roman"/>
          <w:b/>
          <w:bCs/>
          <w:color w:val="000000" w:themeColor="text1"/>
          <w:lang w:val="es-ES"/>
        </w:rPr>
      </w:pPr>
      <w:bookmarkStart w:id="4" w:name="_Toc492234449"/>
      <w:r w:rsidRPr="001424F3">
        <w:rPr>
          <w:rFonts w:eastAsia="Times New Roman"/>
          <w:b/>
          <w:bCs/>
          <w:color w:val="000000" w:themeColor="text1"/>
          <w:lang w:val="es-ES"/>
        </w:rPr>
        <w:lastRenderedPageBreak/>
        <w:t>Alcance</w:t>
      </w:r>
      <w:bookmarkEnd w:id="4"/>
    </w:p>
    <w:p w14:paraId="3F2E03F0"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La plataforma tecnológica o herramienta que se pretende desarrollar por medio de este trabajo tendrá como bases las buenas prácticas descritas en PMBOK. </w:t>
      </w:r>
    </w:p>
    <w:p w14:paraId="6359ED45" w14:textId="77777777" w:rsidR="00803C5F" w:rsidRPr="001424F3" w:rsidRDefault="00803C5F" w:rsidP="00803C5F">
      <w:pPr>
        <w:pStyle w:val="Normal1"/>
        <w:spacing w:line="360" w:lineRule="auto"/>
        <w:jc w:val="both"/>
        <w:rPr>
          <w:color w:val="000000" w:themeColor="text1"/>
          <w:lang w:val="es-ES"/>
        </w:rPr>
      </w:pPr>
    </w:p>
    <w:p w14:paraId="0BF05D2A"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Se pretende proporcionar las siguientes funcionalidades:</w:t>
      </w:r>
    </w:p>
    <w:p w14:paraId="1F32D9B8" w14:textId="77777777" w:rsidR="00803C5F" w:rsidRPr="001424F3" w:rsidRDefault="00803C5F" w:rsidP="00803C5F">
      <w:pPr>
        <w:pStyle w:val="Normal1"/>
        <w:spacing w:line="360" w:lineRule="auto"/>
        <w:jc w:val="both"/>
        <w:rPr>
          <w:color w:val="000000" w:themeColor="text1"/>
          <w:lang w:val="es-ES"/>
        </w:rPr>
      </w:pPr>
    </w:p>
    <w:p w14:paraId="7CD729E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reación de un proyecto, incluyendo soporte para adjuntar el acta de constitución.</w:t>
      </w:r>
    </w:p>
    <w:p w14:paraId="6570713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 los involucrados en el proyecto.</w:t>
      </w:r>
    </w:p>
    <w:p w14:paraId="25B53303"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l cronograma.</w:t>
      </w:r>
    </w:p>
    <w:p w14:paraId="3372CB9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Manejo de prioridades en el cronograma.</w:t>
      </w:r>
    </w:p>
    <w:p w14:paraId="55FA117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oporte para técnicas de Compresión del Cronograma: Intensificación y Ejecución rápida.</w:t>
      </w:r>
    </w:p>
    <w:p w14:paraId="757DBEE0"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Gestión de la lista de hitos. </w:t>
      </w:r>
    </w:p>
    <w:p w14:paraId="741088BD" w14:textId="595EC655"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Manejo de notificaciones </w:t>
      </w:r>
      <w:r w:rsidR="00732348" w:rsidRPr="001424F3">
        <w:rPr>
          <w:rFonts w:eastAsia="Times New Roman"/>
          <w:color w:val="000000" w:themeColor="text1"/>
          <w:sz w:val="24"/>
          <w:szCs w:val="24"/>
          <w:lang w:val="es-ES"/>
        </w:rPr>
        <w:t>vía</w:t>
      </w:r>
      <w:r w:rsidRPr="001424F3">
        <w:rPr>
          <w:rFonts w:eastAsia="Times New Roman"/>
          <w:color w:val="000000" w:themeColor="text1"/>
          <w:sz w:val="24"/>
          <w:szCs w:val="24"/>
          <w:lang w:val="es-ES"/>
        </w:rPr>
        <w:t xml:space="preserve"> correo electrónico de las actividades y los hitos. </w:t>
      </w:r>
    </w:p>
    <w:p w14:paraId="395AB41F"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Servicio de mensajería instantánea dentro de la aplicación. </w:t>
      </w:r>
    </w:p>
    <w:p w14:paraId="67BCCDA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Adjunto de archivos al proyecto. </w:t>
      </w:r>
    </w:p>
    <w:p w14:paraId="512B131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ección de documentación integrada.</w:t>
      </w:r>
    </w:p>
    <w:p w14:paraId="7C88C18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gistro de incidentes.</w:t>
      </w:r>
    </w:p>
    <w:p w14:paraId="2576611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alendario de reuniones.</w:t>
      </w:r>
    </w:p>
    <w:p w14:paraId="4978918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Manejo y control de costos.</w:t>
      </w:r>
    </w:p>
    <w:p w14:paraId="31744C93"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 proyecciones del proyecto.</w:t>
      </w:r>
    </w:p>
    <w:p w14:paraId="55AA7D64"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ierre de un proyecto.</w:t>
      </w:r>
    </w:p>
    <w:p w14:paraId="089944F1"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visiones.</w:t>
      </w:r>
    </w:p>
    <w:p w14:paraId="7AF67C55" w14:textId="77777777" w:rsidR="00803C5F" w:rsidRPr="001424F3" w:rsidRDefault="00803C5F" w:rsidP="00803C5F">
      <w:pPr>
        <w:pStyle w:val="Normal1"/>
        <w:spacing w:line="360" w:lineRule="auto"/>
        <w:jc w:val="both"/>
        <w:rPr>
          <w:color w:val="000000" w:themeColor="text1"/>
          <w:lang w:val="es-ES"/>
        </w:rPr>
      </w:pPr>
    </w:p>
    <w:p w14:paraId="5D0CBE37" w14:textId="77777777" w:rsidR="00803C5F" w:rsidRPr="001424F3" w:rsidRDefault="00803C5F" w:rsidP="00280B36">
      <w:pPr>
        <w:pStyle w:val="Heading1"/>
        <w:jc w:val="center"/>
        <w:rPr>
          <w:rFonts w:eastAsia="Times New Roman"/>
          <w:b/>
          <w:bCs/>
          <w:color w:val="000000" w:themeColor="text1"/>
          <w:lang w:val="es-ES"/>
        </w:rPr>
      </w:pPr>
      <w:bookmarkStart w:id="5" w:name="_Toc492234450"/>
      <w:r w:rsidRPr="001424F3">
        <w:rPr>
          <w:rFonts w:eastAsia="Times New Roman"/>
          <w:b/>
          <w:bCs/>
          <w:color w:val="000000" w:themeColor="text1"/>
          <w:lang w:val="es-ES"/>
        </w:rPr>
        <w:t>Limitaciones</w:t>
      </w:r>
      <w:bookmarkEnd w:id="5"/>
    </w:p>
    <w:p w14:paraId="4CEA2F34" w14:textId="77777777" w:rsidR="00803C5F" w:rsidRPr="001424F3" w:rsidRDefault="00803C5F" w:rsidP="00803C5F">
      <w:pPr>
        <w:pStyle w:val="Normal1"/>
        <w:spacing w:line="360" w:lineRule="auto"/>
        <w:jc w:val="both"/>
        <w:rPr>
          <w:color w:val="000000" w:themeColor="text1"/>
          <w:lang w:val="es-ES"/>
        </w:rPr>
      </w:pPr>
    </w:p>
    <w:p w14:paraId="4F21B4F5"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1424F3">
        <w:rPr>
          <w:rFonts w:eastAsia="Times New Roman"/>
          <w:color w:val="000000" w:themeColor="text1"/>
          <w:sz w:val="24"/>
          <w:szCs w:val="24"/>
          <w:lang w:val="es-ES"/>
        </w:rPr>
        <w:lastRenderedPageBreak/>
        <w:t>uso de la plataforma, entre otras razones, se ha decidido limitar el alcance del trabajo, de la siguiente manera:</w:t>
      </w:r>
    </w:p>
    <w:p w14:paraId="5B27F764" w14:textId="77777777" w:rsidR="00803C5F" w:rsidRPr="001424F3" w:rsidRDefault="00803C5F" w:rsidP="00803C5F">
      <w:pPr>
        <w:pStyle w:val="Normal1"/>
        <w:spacing w:line="360" w:lineRule="auto"/>
        <w:jc w:val="both"/>
        <w:rPr>
          <w:color w:val="000000" w:themeColor="text1"/>
          <w:lang w:val="es-ES"/>
        </w:rPr>
      </w:pPr>
    </w:p>
    <w:p w14:paraId="274A8FBF"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La plataforma:</w:t>
      </w:r>
    </w:p>
    <w:p w14:paraId="727952BF" w14:textId="77777777" w:rsidR="00803C5F" w:rsidRPr="001424F3" w:rsidRDefault="00803C5F" w:rsidP="00803C5F">
      <w:pPr>
        <w:pStyle w:val="Normal1"/>
        <w:spacing w:line="360" w:lineRule="auto"/>
        <w:jc w:val="both"/>
        <w:rPr>
          <w:color w:val="000000" w:themeColor="text1"/>
          <w:lang w:val="es-ES"/>
        </w:rPr>
      </w:pPr>
    </w:p>
    <w:p w14:paraId="33686AB7"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realizará un cálculo detallado del presupuesto, sino que, directamente, cada actividad tendrá su costo.</w:t>
      </w:r>
    </w:p>
    <w:p w14:paraId="47D2B5BD"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incluirá la visualización, ni la gestión de diagramas de Gantt.</w:t>
      </w:r>
    </w:p>
    <w:p w14:paraId="7992E388"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manejará relaciones entre tareas o actividades debido a la estrecha relación entre este tipo de constricciones y la metodología de gestión de proyecto utilizada.</w:t>
      </w:r>
    </w:p>
    <w:p w14:paraId="132FCA60"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contemplará la disponibilidad de recursos.</w:t>
      </w:r>
    </w:p>
    <w:p w14:paraId="2B7382FE"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tiene como objetivo considerar conceptos como ruta crítica ni cadena crítica.</w:t>
      </w:r>
    </w:p>
    <w:p w14:paraId="66615606" w14:textId="77777777" w:rsidR="00803C5F" w:rsidRPr="001424F3" w:rsidRDefault="00803C5F" w:rsidP="00803C5F">
      <w:pPr>
        <w:pStyle w:val="Normal1"/>
        <w:spacing w:line="360" w:lineRule="auto"/>
        <w:ind w:left="720"/>
        <w:contextualSpacing/>
        <w:jc w:val="both"/>
        <w:rPr>
          <w:rFonts w:eastAsia="Times New Roman"/>
          <w:color w:val="000000" w:themeColor="text1"/>
          <w:lang w:val="es-ES"/>
        </w:rPr>
      </w:pPr>
    </w:p>
    <w:p w14:paraId="2AB0B48E" w14:textId="77777777" w:rsidR="0043628A" w:rsidRPr="001424F3" w:rsidRDefault="0043628A" w:rsidP="0043628A">
      <w:pPr>
        <w:pStyle w:val="Normal1"/>
        <w:spacing w:line="360" w:lineRule="auto"/>
        <w:jc w:val="both"/>
        <w:rPr>
          <w:rFonts w:eastAsia="Times New Roman"/>
          <w:color w:val="000000" w:themeColor="text1"/>
          <w:sz w:val="24"/>
          <w:szCs w:val="24"/>
          <w:lang w:val="es-ES"/>
        </w:rPr>
      </w:pPr>
    </w:p>
    <w:p w14:paraId="39E3DF60" w14:textId="75FD31ED" w:rsidR="0043628A" w:rsidRPr="001424F3" w:rsidRDefault="0043628A">
      <w:pPr>
        <w:rPr>
          <w:color w:val="000000" w:themeColor="text1"/>
          <w:sz w:val="28"/>
          <w:szCs w:val="28"/>
          <w:lang w:val="es-ES"/>
        </w:rPr>
      </w:pPr>
    </w:p>
    <w:p w14:paraId="4BA292D3" w14:textId="77777777" w:rsidR="0043628A" w:rsidRPr="001424F3" w:rsidRDefault="0043628A">
      <w:pPr>
        <w:rPr>
          <w:color w:val="000000" w:themeColor="text1"/>
          <w:sz w:val="28"/>
          <w:szCs w:val="28"/>
          <w:lang w:val="es-ES"/>
        </w:rPr>
      </w:pPr>
      <w:r w:rsidRPr="001424F3">
        <w:rPr>
          <w:color w:val="000000" w:themeColor="text1"/>
          <w:sz w:val="28"/>
          <w:szCs w:val="28"/>
          <w:lang w:val="es-ES"/>
        </w:rPr>
        <w:br w:type="page"/>
      </w:r>
    </w:p>
    <w:p w14:paraId="72503EAE" w14:textId="0D7138F4" w:rsidR="00DB4BFA" w:rsidRPr="001424F3" w:rsidRDefault="00675BDA" w:rsidP="00280B36">
      <w:pPr>
        <w:pStyle w:val="Heading1"/>
        <w:jc w:val="center"/>
        <w:rPr>
          <w:rFonts w:eastAsia="Times New Roman"/>
          <w:b/>
          <w:bCs/>
          <w:color w:val="000000" w:themeColor="text1"/>
          <w:lang w:val="es-ES"/>
        </w:rPr>
      </w:pPr>
      <w:bookmarkStart w:id="6" w:name="_Toc492234451"/>
      <w:r w:rsidRPr="001424F3">
        <w:rPr>
          <w:rFonts w:eastAsia="Times New Roman"/>
          <w:b/>
          <w:bCs/>
          <w:color w:val="000000" w:themeColor="text1"/>
          <w:lang w:val="es-ES"/>
        </w:rPr>
        <w:lastRenderedPageBreak/>
        <w:t>Conceptos Fundamentales</w:t>
      </w:r>
      <w:bookmarkEnd w:id="6"/>
    </w:p>
    <w:p w14:paraId="0B818A22" w14:textId="77777777" w:rsidR="00DB4BFA" w:rsidRPr="001424F3" w:rsidRDefault="00DB4BFA">
      <w:pPr>
        <w:pStyle w:val="Normal1"/>
        <w:jc w:val="both"/>
        <w:rPr>
          <w:color w:val="000000" w:themeColor="text1"/>
          <w:sz w:val="24"/>
          <w:szCs w:val="24"/>
          <w:lang w:val="es-ES"/>
        </w:rPr>
      </w:pPr>
    </w:p>
    <w:p w14:paraId="34D5C147" w14:textId="4901A998"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07648B33" w14:textId="77777777" w:rsidR="00DB4BFA" w:rsidRPr="001424F3" w:rsidRDefault="00675BDA" w:rsidP="00280B36">
      <w:pPr>
        <w:pStyle w:val="Heading2"/>
        <w:jc w:val="center"/>
        <w:rPr>
          <w:rFonts w:eastAsia="Times New Roman"/>
          <w:b/>
          <w:bCs/>
          <w:color w:val="000000" w:themeColor="text1"/>
          <w:lang w:val="es-ES"/>
        </w:rPr>
      </w:pPr>
      <w:bookmarkStart w:id="7" w:name="_Toc492234452"/>
      <w:r w:rsidRPr="001424F3">
        <w:rPr>
          <w:rFonts w:eastAsia="Times New Roman"/>
          <w:b/>
          <w:bCs/>
          <w:color w:val="000000" w:themeColor="text1"/>
          <w:lang w:val="es-ES"/>
        </w:rPr>
        <w:t>Proyecto</w:t>
      </w:r>
      <w:bookmarkEnd w:id="7"/>
    </w:p>
    <w:p w14:paraId="373CE52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Otro concepto de proyecto expresa lo siguiente:</w:t>
      </w:r>
    </w:p>
    <w:p w14:paraId="23806CF2" w14:textId="77777777" w:rsidR="00675BDA" w:rsidRPr="001424F3" w:rsidRDefault="00675BDA" w:rsidP="00675BDA">
      <w:pPr>
        <w:pStyle w:val="Normal1"/>
        <w:ind w:left="720"/>
        <w:jc w:val="both"/>
        <w:rPr>
          <w:color w:val="000000" w:themeColor="text1"/>
          <w:sz w:val="24"/>
          <w:szCs w:val="24"/>
          <w:lang w:val="es-ES"/>
        </w:rPr>
      </w:pPr>
    </w:p>
    <w:p w14:paraId="10E03E55" w14:textId="573140E7" w:rsidR="00675BDA" w:rsidRPr="001424F3" w:rsidRDefault="00675BDA" w:rsidP="00675BDA">
      <w:pPr>
        <w:pStyle w:val="Normal1"/>
        <w:ind w:left="720"/>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Proyecto es un emprendimiento no repetitivo, caracterizado por una secuencia clara y </w:t>
      </w:r>
      <w:r w:rsidR="00230655" w:rsidRPr="001424F3">
        <w:rPr>
          <w:rFonts w:eastAsia="Times New Roman"/>
          <w:color w:val="000000" w:themeColor="text1"/>
          <w:sz w:val="24"/>
          <w:szCs w:val="24"/>
          <w:lang w:val="es-ES"/>
        </w:rPr>
        <w:t>lógica</w:t>
      </w:r>
      <w:r w:rsidRPr="001424F3">
        <w:rPr>
          <w:rFonts w:eastAsia="Times New Roman"/>
          <w:color w:val="000000" w:themeColor="text1"/>
          <w:sz w:val="24"/>
          <w:szCs w:val="24"/>
          <w:lang w:val="es-ES"/>
        </w:rPr>
        <w:t xml:space="preserve"> de eventos, con inicio, medio y fin, que se destina a alcanzar un objetivo claro y definido, siendo conducido por personas dentro de los </w:t>
      </w:r>
      <w:r w:rsidR="00230655" w:rsidRPr="001424F3">
        <w:rPr>
          <w:rFonts w:eastAsia="Times New Roman"/>
          <w:color w:val="000000" w:themeColor="text1"/>
          <w:sz w:val="24"/>
          <w:szCs w:val="24"/>
          <w:lang w:val="es-ES"/>
        </w:rPr>
        <w:t>parámetros</w:t>
      </w:r>
      <w:r w:rsidRPr="001424F3">
        <w:rPr>
          <w:rFonts w:eastAsia="Times New Roman"/>
          <w:color w:val="000000" w:themeColor="text1"/>
          <w:sz w:val="24"/>
          <w:szCs w:val="24"/>
          <w:lang w:val="es-ES"/>
        </w:rPr>
        <w:t xml:space="preserve"> definidos de tiempo, costo, recursos involucrados y calidad”. (Vargas, p. 167-168, 2008 citado por Terrazas, 2009)</w:t>
      </w:r>
    </w:p>
    <w:p w14:paraId="05C4021F"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4B921E6D"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62465336"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3EF320EC" w14:textId="72D370F5"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lastRenderedPageBreak/>
        <w:t xml:space="preserve">Un proyecto es un esfuerzo temporal que se lleva a cabo para crear un producto, servicio o resultado </w:t>
      </w:r>
      <w:r w:rsidR="002D09FE" w:rsidRPr="001424F3">
        <w:rPr>
          <w:rFonts w:eastAsia="Times New Roman"/>
          <w:color w:val="000000" w:themeColor="text1"/>
          <w:sz w:val="24"/>
          <w:szCs w:val="24"/>
          <w:lang w:val="es-ES"/>
        </w:rPr>
        <w:t>único</w:t>
      </w:r>
      <w:r w:rsidRPr="001424F3">
        <w:rPr>
          <w:rFonts w:eastAsia="Times New Roman"/>
          <w:color w:val="000000" w:themeColor="text1"/>
          <w:sz w:val="24"/>
          <w:szCs w:val="24"/>
          <w:lang w:val="es-ES"/>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1424F3">
        <w:rPr>
          <w:rFonts w:eastAsia="Times New Roman"/>
          <w:color w:val="000000" w:themeColor="text1"/>
          <w:sz w:val="24"/>
          <w:szCs w:val="24"/>
          <w:lang w:val="es-ES"/>
        </w:rPr>
        <w:t>cumplirán</w:t>
      </w:r>
      <w:r w:rsidRPr="001424F3">
        <w:rPr>
          <w:rFonts w:eastAsia="Times New Roman"/>
          <w:color w:val="000000" w:themeColor="text1"/>
          <w:sz w:val="24"/>
          <w:szCs w:val="24"/>
          <w:lang w:val="es-ES"/>
        </w:rPr>
        <w:t xml:space="preserve"> o no pueden ser cumplidos, o cuando ya no existe la necesidad que dio origen al proyecto. Asimismo, se puede poner fin a un proyecto si el cliente (cliente, patrocinador o </w:t>
      </w:r>
      <w:r w:rsidR="002D09FE" w:rsidRPr="001424F3">
        <w:rPr>
          <w:rFonts w:eastAsia="Times New Roman"/>
          <w:color w:val="000000" w:themeColor="text1"/>
          <w:sz w:val="24"/>
          <w:szCs w:val="24"/>
          <w:lang w:val="es-ES"/>
        </w:rPr>
        <w:t>líder</w:t>
      </w:r>
      <w:r w:rsidRPr="001424F3">
        <w:rPr>
          <w:rFonts w:eastAsia="Times New Roman"/>
          <w:color w:val="000000" w:themeColor="text1"/>
          <w:sz w:val="24"/>
          <w:szCs w:val="24"/>
          <w:lang w:val="es-ES"/>
        </w:rPr>
        <w:t xml:space="preserve">) desea terminar el proyecto. Que sea temporal no significa necesariamente que la </w:t>
      </w:r>
      <w:r w:rsidR="002D09FE" w:rsidRPr="001424F3">
        <w:rPr>
          <w:rFonts w:eastAsia="Times New Roman"/>
          <w:color w:val="000000" w:themeColor="text1"/>
          <w:sz w:val="24"/>
          <w:szCs w:val="24"/>
          <w:lang w:val="es-ES"/>
        </w:rPr>
        <w:t>duración</w:t>
      </w:r>
      <w:r w:rsidRPr="001424F3">
        <w:rPr>
          <w:rFonts w:eastAsia="Times New Roman"/>
          <w:color w:val="000000" w:themeColor="text1"/>
          <w:sz w:val="24"/>
          <w:szCs w:val="24"/>
          <w:lang w:val="es-ES"/>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1424F3">
        <w:rPr>
          <w:rFonts w:eastAsia="Times New Roman"/>
          <w:color w:val="000000" w:themeColor="text1"/>
          <w:sz w:val="24"/>
          <w:szCs w:val="24"/>
          <w:lang w:val="es-ES"/>
        </w:rPr>
        <w:t>económicos</w:t>
      </w:r>
      <w:r w:rsidRPr="001424F3">
        <w:rPr>
          <w:rFonts w:eastAsia="Times New Roman"/>
          <w:color w:val="000000" w:themeColor="text1"/>
          <w:sz w:val="24"/>
          <w:szCs w:val="24"/>
          <w:lang w:val="es-ES"/>
        </w:rPr>
        <w:t xml:space="preserve"> y ambientales susceptibles de perdurar mucho </w:t>
      </w:r>
      <w:r w:rsidR="002D09FE" w:rsidRPr="001424F3">
        <w:rPr>
          <w:rFonts w:eastAsia="Times New Roman"/>
          <w:color w:val="000000" w:themeColor="text1"/>
          <w:sz w:val="24"/>
          <w:szCs w:val="24"/>
          <w:lang w:val="es-ES"/>
        </w:rPr>
        <w:t>más</w:t>
      </w:r>
      <w:r w:rsidRPr="001424F3">
        <w:rPr>
          <w:rFonts w:eastAsia="Times New Roman"/>
          <w:color w:val="000000" w:themeColor="text1"/>
          <w:sz w:val="24"/>
          <w:szCs w:val="24"/>
          <w:lang w:val="es-ES"/>
        </w:rPr>
        <w:t xml:space="preserve"> que los propios proyectos (p. 3).</w:t>
      </w:r>
    </w:p>
    <w:p w14:paraId="1042E39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7120DF6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Nuevamente se observan los patrones respecto a la temporalidad del proyecto, al objetivo y se obvia en este caso la dependencia de recursos porque la misma se manifiesta de manera más explícita a lo largo de toda la guía. </w:t>
      </w:r>
    </w:p>
    <w:p w14:paraId="01C169FE" w14:textId="7864AB04"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740BED9E" w14:textId="77777777" w:rsidR="00DB4BFA" w:rsidRPr="001424F3" w:rsidRDefault="00675BDA" w:rsidP="00280B36">
      <w:pPr>
        <w:pStyle w:val="Heading2"/>
        <w:jc w:val="center"/>
        <w:rPr>
          <w:rFonts w:eastAsia="Times New Roman"/>
          <w:b/>
          <w:bCs/>
          <w:color w:val="000000" w:themeColor="text1"/>
          <w:lang w:val="es-ES"/>
        </w:rPr>
      </w:pPr>
      <w:bookmarkStart w:id="8" w:name="_Toc492234453"/>
      <w:r w:rsidRPr="001424F3">
        <w:rPr>
          <w:rFonts w:eastAsia="Times New Roman"/>
          <w:b/>
          <w:bCs/>
          <w:color w:val="000000" w:themeColor="text1"/>
          <w:lang w:val="es-ES"/>
        </w:rPr>
        <w:t>PMI</w:t>
      </w:r>
      <w:bookmarkEnd w:id="8"/>
    </w:p>
    <w:p w14:paraId="25250586" w14:textId="44FB5124"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18519CD4" w14:textId="77777777" w:rsidR="00DB4BFA" w:rsidRPr="001424F3" w:rsidRDefault="00675BDA" w:rsidP="00280B36">
      <w:pPr>
        <w:pStyle w:val="Heading2"/>
        <w:jc w:val="center"/>
        <w:rPr>
          <w:rFonts w:eastAsia="Times New Roman"/>
          <w:b/>
          <w:bCs/>
          <w:color w:val="000000" w:themeColor="text1"/>
          <w:lang w:val="es-ES"/>
        </w:rPr>
      </w:pPr>
      <w:bookmarkStart w:id="9" w:name="_Toc492234454"/>
      <w:r w:rsidRPr="001424F3">
        <w:rPr>
          <w:rFonts w:eastAsia="Times New Roman"/>
          <w:b/>
          <w:bCs/>
          <w:color w:val="000000" w:themeColor="text1"/>
          <w:lang w:val="es-ES"/>
        </w:rPr>
        <w:t>PMBOK</w:t>
      </w:r>
      <w:bookmarkEnd w:id="9"/>
    </w:p>
    <w:p w14:paraId="544A99EC" w14:textId="7F9CFF4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roject Managemen</w:t>
      </w:r>
      <w:r w:rsidR="002D09FE" w:rsidRPr="001424F3">
        <w:rPr>
          <w:rFonts w:eastAsia="Times New Roman"/>
          <w:color w:val="000000" w:themeColor="text1"/>
          <w:sz w:val="24"/>
          <w:szCs w:val="24"/>
          <w:lang w:val="es-ES"/>
        </w:rPr>
        <w:t>t Book of Knowledge, en español</w:t>
      </w:r>
      <w:r w:rsidRPr="001424F3">
        <w:rPr>
          <w:rFonts w:eastAsia="Times New Roman"/>
          <w:color w:val="000000" w:themeColor="text1"/>
          <w:sz w:val="24"/>
          <w:szCs w:val="24"/>
          <w:lang w:val="es-ES"/>
        </w:rPr>
        <w:t xml:space="preserve">,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de los Fundamentos par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del PMBOK). Como lo define PMI (2013), PMBOK es una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que: “proporciona pautas par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individuales y define conceptos relacionados con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Describe asimismo el ciclo de vida de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y los procesos relacionados, </w:t>
      </w:r>
      <w:r w:rsidR="002D09FE" w:rsidRPr="001424F3">
        <w:rPr>
          <w:rFonts w:eastAsia="Times New Roman"/>
          <w:color w:val="000000" w:themeColor="text1"/>
          <w:sz w:val="24"/>
          <w:szCs w:val="24"/>
          <w:lang w:val="es-ES"/>
        </w:rPr>
        <w:t>así</w:t>
      </w:r>
      <w:r w:rsidRPr="001424F3">
        <w:rPr>
          <w:rFonts w:eastAsia="Times New Roman"/>
          <w:color w:val="000000" w:themeColor="text1"/>
          <w:sz w:val="24"/>
          <w:szCs w:val="24"/>
          <w:lang w:val="es-ES"/>
        </w:rPr>
        <w:t xml:space="preserve">́ como el ciclo de vida del proyecto” (p. 3). Como se explica en </w:t>
      </w:r>
      <w:r w:rsidR="002D09FE" w:rsidRPr="001424F3">
        <w:rPr>
          <w:rFonts w:eastAsia="Times New Roman"/>
          <w:color w:val="000000" w:themeColor="text1"/>
          <w:sz w:val="24"/>
          <w:szCs w:val="24"/>
          <w:lang w:val="es-ES"/>
        </w:rPr>
        <w:t>la Guía del PMBOK</w:t>
      </w:r>
      <w:r w:rsidRPr="001424F3">
        <w:rPr>
          <w:rFonts w:eastAsia="Times New Roman"/>
          <w:color w:val="000000" w:themeColor="text1"/>
          <w:sz w:val="24"/>
          <w:szCs w:val="24"/>
          <w:lang w:val="es-ES"/>
        </w:rPr>
        <w:t xml:space="preserve">, su propósito es identificar los conocimientos, procesos, </w:t>
      </w:r>
      <w:r w:rsidRPr="001424F3">
        <w:rPr>
          <w:rFonts w:eastAsia="Times New Roman"/>
          <w:color w:val="000000" w:themeColor="text1"/>
          <w:sz w:val="24"/>
          <w:szCs w:val="24"/>
          <w:lang w:val="es-ES"/>
        </w:rPr>
        <w:lastRenderedPageBreak/>
        <w:t xml:space="preserve">habilidades, herramientas y </w:t>
      </w:r>
      <w:r w:rsidR="002D09FE" w:rsidRPr="001424F3">
        <w:rPr>
          <w:rFonts w:eastAsia="Times New Roman"/>
          <w:color w:val="000000" w:themeColor="text1"/>
          <w:sz w:val="24"/>
          <w:szCs w:val="24"/>
          <w:lang w:val="es-ES"/>
        </w:rPr>
        <w:t>técnicas</w:t>
      </w:r>
      <w:r w:rsidRPr="001424F3">
        <w:rPr>
          <w:rFonts w:eastAsia="Times New Roman"/>
          <w:color w:val="000000" w:themeColor="text1"/>
          <w:sz w:val="24"/>
          <w:szCs w:val="24"/>
          <w:lang w:val="es-ES"/>
        </w:rPr>
        <w:t xml:space="preserve"> que intervengan en el proyecto a fin de que este sea exitoso. Este subconjunto de fundamentos es identificado por la Guia del PMBOK como buenas prácticas. Estos conocimientos y </w:t>
      </w:r>
      <w:r w:rsidR="002D09FE" w:rsidRPr="001424F3">
        <w:rPr>
          <w:rFonts w:eastAsia="Times New Roman"/>
          <w:color w:val="000000" w:themeColor="text1"/>
          <w:sz w:val="24"/>
          <w:szCs w:val="24"/>
          <w:lang w:val="es-ES"/>
        </w:rPr>
        <w:t>prácticas</w:t>
      </w:r>
      <w:r w:rsidRPr="001424F3">
        <w:rPr>
          <w:rFonts w:eastAsia="Times New Roman"/>
          <w:color w:val="000000" w:themeColor="text1"/>
          <w:sz w:val="24"/>
          <w:szCs w:val="24"/>
          <w:lang w:val="es-ES"/>
        </w:rPr>
        <w:t xml:space="preserve"> son aplicables a la </w:t>
      </w:r>
      <w:r w:rsidR="002D09FE" w:rsidRPr="001424F3">
        <w:rPr>
          <w:rFonts w:eastAsia="Times New Roman"/>
          <w:color w:val="000000" w:themeColor="text1"/>
          <w:sz w:val="24"/>
          <w:szCs w:val="24"/>
          <w:lang w:val="es-ES"/>
        </w:rPr>
        <w:t>mayoría</w:t>
      </w:r>
      <w:r w:rsidRPr="001424F3">
        <w:rPr>
          <w:rFonts w:eastAsia="Times New Roman"/>
          <w:color w:val="000000" w:themeColor="text1"/>
          <w:sz w:val="24"/>
          <w:szCs w:val="24"/>
          <w:lang w:val="es-ES"/>
        </w:rPr>
        <w:t xml:space="preserve"> de los proyectos, más </w:t>
      </w:r>
      <w:r w:rsidR="002D09FE" w:rsidRPr="001424F3">
        <w:rPr>
          <w:rFonts w:eastAsia="Times New Roman"/>
          <w:color w:val="000000" w:themeColor="text1"/>
          <w:sz w:val="24"/>
          <w:szCs w:val="24"/>
          <w:lang w:val="es-ES"/>
        </w:rPr>
        <w:t>allá</w:t>
      </w:r>
      <w:r w:rsidRPr="001424F3">
        <w:rPr>
          <w:rFonts w:eastAsia="Times New Roman"/>
          <w:color w:val="000000" w:themeColor="text1"/>
          <w:sz w:val="24"/>
          <w:szCs w:val="24"/>
          <w:lang w:val="es-ES"/>
        </w:rPr>
        <w:t xml:space="preserve"> de la naturaleza de los mismos, pudiendo aumentar las posibilidades de </w:t>
      </w:r>
      <w:r w:rsidR="002D09FE" w:rsidRPr="001424F3">
        <w:rPr>
          <w:rFonts w:eastAsia="Times New Roman"/>
          <w:color w:val="000000" w:themeColor="text1"/>
          <w:sz w:val="24"/>
          <w:szCs w:val="24"/>
          <w:lang w:val="es-ES"/>
        </w:rPr>
        <w:t>éxito</w:t>
      </w:r>
      <w:r w:rsidRPr="001424F3">
        <w:rPr>
          <w:rFonts w:eastAsia="Times New Roman"/>
          <w:color w:val="000000" w:themeColor="text1"/>
          <w:sz w:val="24"/>
          <w:szCs w:val="24"/>
          <w:lang w:val="es-ES"/>
        </w:rPr>
        <w:t xml:space="preserve"> de una amplia variedad de proyectos. Estas buenas prácticas pueden aplicarse de distintas maneras según el criterio de los encargados de la dirección del proyecto. Otro aspecto importante de esta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es que proporciona un vocabulario </w:t>
      </w:r>
      <w:r w:rsidR="002D09FE" w:rsidRPr="001424F3">
        <w:rPr>
          <w:rFonts w:eastAsia="Times New Roman"/>
          <w:color w:val="000000" w:themeColor="text1"/>
          <w:sz w:val="24"/>
          <w:szCs w:val="24"/>
          <w:lang w:val="es-ES"/>
        </w:rPr>
        <w:t>común</w:t>
      </w:r>
      <w:r w:rsidRPr="001424F3">
        <w:rPr>
          <w:rFonts w:eastAsia="Times New Roman"/>
          <w:color w:val="000000" w:themeColor="text1"/>
          <w:sz w:val="24"/>
          <w:szCs w:val="24"/>
          <w:lang w:val="es-ES"/>
        </w:rPr>
        <w:t xml:space="preserve"> para los conceptos relacionados 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el cual puede ser utilizado para </w:t>
      </w:r>
      <w:r w:rsidR="002D09FE" w:rsidRPr="001424F3">
        <w:rPr>
          <w:rFonts w:eastAsia="Times New Roman"/>
          <w:color w:val="000000" w:themeColor="text1"/>
          <w:sz w:val="24"/>
          <w:szCs w:val="24"/>
          <w:lang w:val="es-ES"/>
        </w:rPr>
        <w:t>establecer</w:t>
      </w:r>
      <w:r w:rsidRPr="001424F3">
        <w:rPr>
          <w:rFonts w:eastAsia="Times New Roman"/>
          <w:color w:val="000000" w:themeColor="text1"/>
          <w:sz w:val="24"/>
          <w:szCs w:val="24"/>
          <w:lang w:val="es-ES"/>
        </w:rPr>
        <w:t xml:space="preserve"> una </w:t>
      </w:r>
      <w:r w:rsidR="002D09FE" w:rsidRPr="001424F3">
        <w:rPr>
          <w:rFonts w:eastAsia="Times New Roman"/>
          <w:color w:val="000000" w:themeColor="text1"/>
          <w:sz w:val="24"/>
          <w:szCs w:val="24"/>
          <w:lang w:val="es-ES"/>
        </w:rPr>
        <w:t>comunicación</w:t>
      </w:r>
      <w:r w:rsidRPr="001424F3">
        <w:rPr>
          <w:rFonts w:eastAsia="Times New Roman"/>
          <w:color w:val="000000" w:themeColor="text1"/>
          <w:sz w:val="24"/>
          <w:szCs w:val="24"/>
          <w:lang w:val="es-ES"/>
        </w:rPr>
        <w:t xml:space="preserve"> estandarizada entre las diferentes dependencias involucradas en el proyecto, siendo este vocabulario </w:t>
      </w:r>
      <w:r w:rsidR="002D09FE" w:rsidRPr="001424F3">
        <w:rPr>
          <w:rFonts w:eastAsia="Times New Roman"/>
          <w:color w:val="000000" w:themeColor="text1"/>
          <w:sz w:val="24"/>
          <w:szCs w:val="24"/>
          <w:lang w:val="es-ES"/>
        </w:rPr>
        <w:t>común</w:t>
      </w:r>
      <w:r w:rsidRPr="001424F3">
        <w:rPr>
          <w:rFonts w:eastAsia="Times New Roman"/>
          <w:color w:val="000000" w:themeColor="text1"/>
          <w:sz w:val="24"/>
          <w:szCs w:val="24"/>
          <w:lang w:val="es-ES"/>
        </w:rPr>
        <w:t xml:space="preserve"> esencial en toda disciplina profesional (p. 5). </w:t>
      </w:r>
    </w:p>
    <w:p w14:paraId="4CFFD351" w14:textId="77777777" w:rsidR="00DB4BFA" w:rsidRPr="001424F3" w:rsidRDefault="00675BDA" w:rsidP="00280B36">
      <w:pPr>
        <w:pStyle w:val="Heading2"/>
        <w:jc w:val="center"/>
        <w:rPr>
          <w:rFonts w:eastAsia="Times New Roman"/>
          <w:b/>
          <w:bCs/>
          <w:color w:val="000000" w:themeColor="text1"/>
          <w:lang w:val="es-ES"/>
        </w:rPr>
      </w:pPr>
      <w:bookmarkStart w:id="10" w:name="_Toc492234455"/>
      <w:r w:rsidRPr="001424F3">
        <w:rPr>
          <w:rFonts w:eastAsia="Times New Roman"/>
          <w:b/>
          <w:bCs/>
          <w:color w:val="000000" w:themeColor="text1"/>
          <w:lang w:val="es-ES"/>
        </w:rPr>
        <w:t>Dirección de proyectos</w:t>
      </w:r>
      <w:bookmarkEnd w:id="10"/>
    </w:p>
    <w:p w14:paraId="0D5AA970" w14:textId="772DE58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De acuerdo a PMI (2013),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es la </w:t>
      </w:r>
      <w:r w:rsidR="002D09FE" w:rsidRPr="001424F3">
        <w:rPr>
          <w:rFonts w:eastAsia="Times New Roman"/>
          <w:color w:val="000000" w:themeColor="text1"/>
          <w:sz w:val="24"/>
          <w:szCs w:val="24"/>
          <w:lang w:val="es-ES"/>
        </w:rPr>
        <w:t>aplicación</w:t>
      </w:r>
      <w:r w:rsidRPr="001424F3">
        <w:rPr>
          <w:rFonts w:eastAsia="Times New Roman"/>
          <w:color w:val="000000" w:themeColor="text1"/>
          <w:sz w:val="24"/>
          <w:szCs w:val="24"/>
          <w:lang w:val="es-ES"/>
        </w:rPr>
        <w:t xml:space="preserve"> de conocimientos, habilidades, herramientas y </w:t>
      </w:r>
      <w:r w:rsidR="002D09FE" w:rsidRPr="001424F3">
        <w:rPr>
          <w:rFonts w:eastAsia="Times New Roman"/>
          <w:color w:val="000000" w:themeColor="text1"/>
          <w:sz w:val="24"/>
          <w:szCs w:val="24"/>
          <w:lang w:val="es-ES"/>
        </w:rPr>
        <w:t>técnicas</w:t>
      </w:r>
      <w:r w:rsidRPr="001424F3">
        <w:rPr>
          <w:rFonts w:eastAsia="Times New Roman"/>
          <w:color w:val="000000" w:themeColor="text1"/>
          <w:sz w:val="24"/>
          <w:szCs w:val="24"/>
          <w:lang w:val="es-ES"/>
        </w:rPr>
        <w:t xml:space="preserve"> a las actividades del proyecto para cumplir con los requisitos del mismo” (p. 5).</w:t>
      </w:r>
    </w:p>
    <w:p w14:paraId="58FC44B8" w14:textId="29576246"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Generalmente la dirección de proyectos incluye la identificación de requisitos, organización del equipo de trabajo, manejo del cronograma, manejo de los costos, entre otros (p. 6). </w:t>
      </w:r>
    </w:p>
    <w:p w14:paraId="60E52EEB" w14:textId="77777777" w:rsidR="00DB4BFA" w:rsidRPr="001424F3" w:rsidRDefault="00675BDA" w:rsidP="00280B36">
      <w:pPr>
        <w:pStyle w:val="Heading2"/>
        <w:jc w:val="center"/>
        <w:rPr>
          <w:rFonts w:eastAsia="Times New Roman"/>
          <w:b/>
          <w:bCs/>
          <w:color w:val="000000" w:themeColor="text1"/>
          <w:lang w:val="es-ES"/>
        </w:rPr>
      </w:pPr>
      <w:bookmarkStart w:id="11" w:name="_Toc492234456"/>
      <w:r w:rsidRPr="001424F3">
        <w:rPr>
          <w:rFonts w:eastAsia="Times New Roman"/>
          <w:b/>
          <w:bCs/>
          <w:color w:val="000000" w:themeColor="text1"/>
          <w:lang w:val="es-ES"/>
        </w:rPr>
        <w:t>Director del proyecto</w:t>
      </w:r>
      <w:bookmarkEnd w:id="11"/>
    </w:p>
    <w:p w14:paraId="5345D2AC"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1424F3" w:rsidRDefault="00DB4BFA">
      <w:pPr>
        <w:pStyle w:val="Normal1"/>
        <w:jc w:val="both"/>
        <w:rPr>
          <w:color w:val="000000" w:themeColor="text1"/>
          <w:sz w:val="24"/>
          <w:szCs w:val="24"/>
          <w:lang w:val="es-ES"/>
        </w:rPr>
      </w:pPr>
    </w:p>
    <w:p w14:paraId="53101D8B" w14:textId="77777777" w:rsidR="00DB4BFA" w:rsidRPr="001424F3" w:rsidRDefault="00675BDA" w:rsidP="00280B36">
      <w:pPr>
        <w:pStyle w:val="Heading2"/>
        <w:jc w:val="center"/>
        <w:rPr>
          <w:rFonts w:eastAsia="Times New Roman"/>
          <w:b/>
          <w:bCs/>
          <w:color w:val="000000" w:themeColor="text1"/>
          <w:lang w:val="es-ES"/>
        </w:rPr>
      </w:pPr>
      <w:bookmarkStart w:id="12" w:name="_Toc492234457"/>
      <w:r w:rsidRPr="001424F3">
        <w:rPr>
          <w:rFonts w:eastAsia="Times New Roman"/>
          <w:b/>
          <w:bCs/>
          <w:color w:val="000000" w:themeColor="text1"/>
          <w:lang w:val="es-ES"/>
        </w:rPr>
        <w:t>Equipo del proyecto</w:t>
      </w:r>
      <w:bookmarkEnd w:id="12"/>
    </w:p>
    <w:p w14:paraId="2C4A3EAE"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l concepto equipo del proyecto se refiere al conjunto de personas que trabajan propendiendo a que un proyecto alcance sus objetivos. Cabe enfatizar que en este </w:t>
      </w:r>
      <w:r w:rsidRPr="001424F3">
        <w:rPr>
          <w:rFonts w:eastAsia="Times New Roman"/>
          <w:color w:val="000000" w:themeColor="text1"/>
          <w:sz w:val="24"/>
          <w:szCs w:val="24"/>
          <w:lang w:val="es-ES"/>
        </w:rPr>
        <w:lastRenderedPageBreak/>
        <w:t>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1424F3" w:rsidRDefault="00DB4BFA">
      <w:pPr>
        <w:pStyle w:val="Normal1"/>
        <w:jc w:val="both"/>
        <w:rPr>
          <w:color w:val="000000" w:themeColor="text1"/>
          <w:sz w:val="24"/>
          <w:szCs w:val="24"/>
          <w:lang w:val="es-ES"/>
        </w:rPr>
      </w:pPr>
    </w:p>
    <w:p w14:paraId="2A39345A" w14:textId="77777777" w:rsidR="006D3811" w:rsidRPr="001424F3" w:rsidRDefault="006D3811">
      <w:pPr>
        <w:pStyle w:val="Normal1"/>
        <w:ind w:left="720"/>
        <w:jc w:val="both"/>
        <w:rPr>
          <w:rFonts w:eastAsia="Times New Roman"/>
          <w:color w:val="000000" w:themeColor="text1"/>
          <w:sz w:val="24"/>
          <w:szCs w:val="24"/>
          <w:lang w:val="es-ES"/>
        </w:rPr>
      </w:pPr>
    </w:p>
    <w:p w14:paraId="6F9A1C09" w14:textId="77777777" w:rsidR="006D3811" w:rsidRPr="001424F3" w:rsidRDefault="006D3811">
      <w:pPr>
        <w:pStyle w:val="Normal1"/>
        <w:ind w:left="720"/>
        <w:jc w:val="both"/>
        <w:rPr>
          <w:rFonts w:eastAsia="Times New Roman"/>
          <w:color w:val="000000" w:themeColor="text1"/>
          <w:sz w:val="24"/>
          <w:szCs w:val="24"/>
          <w:lang w:val="es-ES"/>
        </w:rPr>
      </w:pPr>
    </w:p>
    <w:p w14:paraId="151306AF" w14:textId="77777777"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Para PMI (2013):</w:t>
      </w:r>
    </w:p>
    <w:p w14:paraId="15F43427" w14:textId="7183D2FD"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 xml:space="preserve">El equipo del proyecto incluye al director del proyecto y al grupo de individuos que </w:t>
      </w:r>
      <w:r w:rsidR="00230655" w:rsidRPr="001424F3">
        <w:rPr>
          <w:rFonts w:eastAsia="Times New Roman"/>
          <w:color w:val="000000" w:themeColor="text1"/>
          <w:sz w:val="24"/>
          <w:szCs w:val="24"/>
          <w:lang w:val="es-ES"/>
        </w:rPr>
        <w:t>actúan</w:t>
      </w:r>
      <w:r w:rsidRPr="001424F3">
        <w:rPr>
          <w:rFonts w:eastAsia="Times New Roman"/>
          <w:color w:val="000000" w:themeColor="text1"/>
          <w:sz w:val="24"/>
          <w:szCs w:val="24"/>
          <w:lang w:val="es-ES"/>
        </w:rPr>
        <w:t xml:space="preserve"> conjuntamente en la </w:t>
      </w:r>
      <w:r w:rsidR="00230655" w:rsidRPr="001424F3">
        <w:rPr>
          <w:rFonts w:eastAsia="Times New Roman"/>
          <w:color w:val="000000" w:themeColor="text1"/>
          <w:sz w:val="24"/>
          <w:szCs w:val="24"/>
          <w:lang w:val="es-ES"/>
        </w:rPr>
        <w:t>realización</w:t>
      </w:r>
      <w:r w:rsidRPr="001424F3">
        <w:rPr>
          <w:rFonts w:eastAsia="Times New Roman"/>
          <w:color w:val="000000" w:themeColor="text1"/>
          <w:sz w:val="24"/>
          <w:szCs w:val="24"/>
          <w:lang w:val="es-ES"/>
        </w:rPr>
        <w:t xml:space="preserve"> del trabajo del proyecto para alcanzar sus objetivos. El equipo del proyecto incluye al director del proyecto, al personal de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l proyecto y a otros miembros del equipo que desarrollan el trabajo, pero que no necesariamente participan en la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l proyecto. Este equipo está compuesto por individuos procedentes de diferentes grupos, con conocimientos en una materia </w:t>
      </w:r>
      <w:r w:rsidR="00230655" w:rsidRPr="001424F3">
        <w:rPr>
          <w:rFonts w:eastAsia="Times New Roman"/>
          <w:color w:val="000000" w:themeColor="text1"/>
          <w:sz w:val="24"/>
          <w:szCs w:val="24"/>
          <w:lang w:val="es-ES"/>
        </w:rPr>
        <w:t>especifica</w:t>
      </w:r>
      <w:r w:rsidRPr="001424F3">
        <w:rPr>
          <w:rFonts w:eastAsia="Times New Roman"/>
          <w:color w:val="000000" w:themeColor="text1"/>
          <w:sz w:val="24"/>
          <w:szCs w:val="24"/>
          <w:lang w:val="es-ES"/>
        </w:rPr>
        <w:t xml:space="preserve"> o con un conjunto de habilidades </w:t>
      </w:r>
      <w:r w:rsidR="00230655" w:rsidRPr="001424F3">
        <w:rPr>
          <w:rFonts w:eastAsia="Times New Roman"/>
          <w:color w:val="000000" w:themeColor="text1"/>
          <w:sz w:val="24"/>
          <w:szCs w:val="24"/>
          <w:lang w:val="es-ES"/>
        </w:rPr>
        <w:t>especificas</w:t>
      </w:r>
      <w:r w:rsidRPr="001424F3">
        <w:rPr>
          <w:rFonts w:eastAsia="Times New Roman"/>
          <w:color w:val="000000" w:themeColor="text1"/>
          <w:sz w:val="24"/>
          <w:szCs w:val="24"/>
          <w:lang w:val="es-ES"/>
        </w:rPr>
        <w:t xml:space="preserve"> para llevar a cabo el trabajo del proyecto. La estructura y las </w:t>
      </w:r>
      <w:r w:rsidR="00230655" w:rsidRPr="001424F3">
        <w:rPr>
          <w:rFonts w:eastAsia="Times New Roman"/>
          <w:color w:val="000000" w:themeColor="text1"/>
          <w:sz w:val="24"/>
          <w:szCs w:val="24"/>
          <w:lang w:val="es-ES"/>
        </w:rPr>
        <w:t>características</w:t>
      </w:r>
      <w:r w:rsidRPr="001424F3">
        <w:rPr>
          <w:rFonts w:eastAsia="Times New Roman"/>
          <w:color w:val="000000" w:themeColor="text1"/>
          <w:sz w:val="24"/>
          <w:szCs w:val="24"/>
          <w:lang w:val="es-ES"/>
        </w:rPr>
        <w:t xml:space="preserve"> de un equipo de proyecto pueden variar ampliamente, pero una constante es el rol del director del proyecto como </w:t>
      </w:r>
      <w:r w:rsidR="00230655" w:rsidRPr="001424F3">
        <w:rPr>
          <w:rFonts w:eastAsia="Times New Roman"/>
          <w:color w:val="000000" w:themeColor="text1"/>
          <w:sz w:val="24"/>
          <w:szCs w:val="24"/>
          <w:lang w:val="es-ES"/>
        </w:rPr>
        <w:t>líder</w:t>
      </w:r>
      <w:r w:rsidRPr="001424F3">
        <w:rPr>
          <w:rFonts w:eastAsia="Times New Roman"/>
          <w:color w:val="000000" w:themeColor="text1"/>
          <w:sz w:val="24"/>
          <w:szCs w:val="24"/>
          <w:lang w:val="es-ES"/>
        </w:rPr>
        <w:t xml:space="preserve"> del equipo, independientemente de la autoridad que </w:t>
      </w:r>
      <w:r w:rsidR="00230655" w:rsidRPr="001424F3">
        <w:rPr>
          <w:rFonts w:eastAsia="Times New Roman"/>
          <w:color w:val="000000" w:themeColor="text1"/>
          <w:sz w:val="24"/>
          <w:szCs w:val="24"/>
          <w:lang w:val="es-ES"/>
        </w:rPr>
        <w:t>éste</w:t>
      </w:r>
      <w:r w:rsidRPr="001424F3">
        <w:rPr>
          <w:rFonts w:eastAsia="Times New Roman"/>
          <w:color w:val="000000" w:themeColor="text1"/>
          <w:sz w:val="24"/>
          <w:szCs w:val="24"/>
          <w:lang w:val="es-ES"/>
        </w:rPr>
        <w:t xml:space="preserve"> pueda tener sobre sus miembros (p. 35).</w:t>
      </w:r>
    </w:p>
    <w:p w14:paraId="54818812" w14:textId="77777777" w:rsidR="00DB4BFA" w:rsidRPr="001424F3" w:rsidRDefault="00DB4BFA">
      <w:pPr>
        <w:pStyle w:val="Normal1"/>
        <w:jc w:val="both"/>
        <w:rPr>
          <w:color w:val="000000" w:themeColor="text1"/>
          <w:sz w:val="24"/>
          <w:szCs w:val="24"/>
          <w:lang w:val="es-ES"/>
        </w:rPr>
      </w:pPr>
    </w:p>
    <w:p w14:paraId="084DF475" w14:textId="77777777" w:rsidR="00DB4BFA" w:rsidRPr="001424F3" w:rsidRDefault="00675BDA" w:rsidP="00280B36">
      <w:pPr>
        <w:pStyle w:val="Heading2"/>
        <w:jc w:val="center"/>
        <w:rPr>
          <w:rFonts w:eastAsia="Times New Roman"/>
          <w:b/>
          <w:bCs/>
          <w:color w:val="000000" w:themeColor="text1"/>
          <w:lang w:val="es-ES"/>
        </w:rPr>
      </w:pPr>
      <w:bookmarkStart w:id="13" w:name="_Toc492234458"/>
      <w:r w:rsidRPr="001424F3">
        <w:rPr>
          <w:rFonts w:eastAsia="Times New Roman"/>
          <w:b/>
          <w:bCs/>
          <w:color w:val="000000" w:themeColor="text1"/>
          <w:lang w:val="es-ES"/>
        </w:rPr>
        <w:t>Ciclo de vida del proyecto</w:t>
      </w:r>
      <w:bookmarkEnd w:id="13"/>
    </w:p>
    <w:p w14:paraId="31A7DEC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MI (2013) define: “El ciclo de vida de un proyecto es la serie de fases por las que atraviesa un proyecto desde su inicio hasta su cierre” (p. 38).</w:t>
      </w:r>
    </w:p>
    <w:p w14:paraId="101A73EE" w14:textId="77777777" w:rsidR="00DB4BFA" w:rsidRPr="001424F3" w:rsidRDefault="00DB4BFA">
      <w:pPr>
        <w:pStyle w:val="Normal1"/>
        <w:jc w:val="both"/>
        <w:rPr>
          <w:color w:val="000000" w:themeColor="text1"/>
          <w:sz w:val="24"/>
          <w:szCs w:val="24"/>
          <w:lang w:val="es-ES"/>
        </w:rPr>
      </w:pPr>
    </w:p>
    <w:p w14:paraId="61DE19B2" w14:textId="77777777" w:rsidR="00DB4BFA" w:rsidRPr="001424F3" w:rsidRDefault="00675BDA" w:rsidP="00280B36">
      <w:pPr>
        <w:pStyle w:val="Heading2"/>
        <w:jc w:val="center"/>
        <w:rPr>
          <w:rFonts w:eastAsia="Times New Roman"/>
          <w:b/>
          <w:bCs/>
          <w:color w:val="000000" w:themeColor="text1"/>
          <w:lang w:val="es-ES"/>
        </w:rPr>
      </w:pPr>
      <w:bookmarkStart w:id="14" w:name="_Toc492234459"/>
      <w:r w:rsidRPr="001424F3">
        <w:rPr>
          <w:rFonts w:eastAsia="Times New Roman"/>
          <w:b/>
          <w:bCs/>
          <w:color w:val="000000" w:themeColor="text1"/>
          <w:lang w:val="es-ES"/>
        </w:rPr>
        <w:t>Fases del proyecto</w:t>
      </w:r>
      <w:bookmarkEnd w:id="14"/>
    </w:p>
    <w:p w14:paraId="5052B1B6" w14:textId="51F55071"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ara PMI (2013) “Un proyecto se puede dividir en cualquier </w:t>
      </w:r>
      <w:r w:rsidR="00843542" w:rsidRPr="001424F3">
        <w:rPr>
          <w:rFonts w:eastAsia="Times New Roman"/>
          <w:color w:val="000000" w:themeColor="text1"/>
          <w:sz w:val="24"/>
          <w:szCs w:val="24"/>
          <w:lang w:val="es-ES"/>
        </w:rPr>
        <w:t>número</w:t>
      </w:r>
      <w:bookmarkStart w:id="15" w:name="_GoBack"/>
      <w:bookmarkEnd w:id="15"/>
      <w:r w:rsidRPr="001424F3">
        <w:rPr>
          <w:rFonts w:eastAsia="Times New Roman"/>
          <w:color w:val="000000" w:themeColor="text1"/>
          <w:sz w:val="24"/>
          <w:szCs w:val="24"/>
          <w:lang w:val="es-ES"/>
        </w:rPr>
        <w:t xml:space="preserve"> de fases. Una fase del proyecto es un conjunto de actividades del proyecto, relacionadas de manera </w:t>
      </w:r>
      <w:r w:rsidR="00230655" w:rsidRPr="001424F3">
        <w:rPr>
          <w:rFonts w:eastAsia="Times New Roman"/>
          <w:color w:val="000000" w:themeColor="text1"/>
          <w:sz w:val="24"/>
          <w:szCs w:val="24"/>
          <w:lang w:val="es-ES"/>
        </w:rPr>
        <w:t>lógica</w:t>
      </w:r>
      <w:r w:rsidRPr="001424F3">
        <w:rPr>
          <w:rFonts w:eastAsia="Times New Roman"/>
          <w:color w:val="000000" w:themeColor="text1"/>
          <w:sz w:val="24"/>
          <w:szCs w:val="24"/>
          <w:lang w:val="es-ES"/>
        </w:rPr>
        <w:t xml:space="preserve">, que culmina con la </w:t>
      </w:r>
      <w:r w:rsidR="00230655" w:rsidRPr="001424F3">
        <w:rPr>
          <w:rFonts w:eastAsia="Times New Roman"/>
          <w:color w:val="000000" w:themeColor="text1"/>
          <w:sz w:val="24"/>
          <w:szCs w:val="24"/>
          <w:lang w:val="es-ES"/>
        </w:rPr>
        <w:t>finalización</w:t>
      </w:r>
      <w:r w:rsidRPr="001424F3">
        <w:rPr>
          <w:rFonts w:eastAsia="Times New Roman"/>
          <w:color w:val="000000" w:themeColor="text1"/>
          <w:sz w:val="24"/>
          <w:szCs w:val="24"/>
          <w:lang w:val="es-ES"/>
        </w:rPr>
        <w:t xml:space="preserve"> de uno o </w:t>
      </w:r>
      <w:r w:rsidR="00230655" w:rsidRPr="001424F3">
        <w:rPr>
          <w:rFonts w:eastAsia="Times New Roman"/>
          <w:color w:val="000000" w:themeColor="text1"/>
          <w:sz w:val="24"/>
          <w:szCs w:val="24"/>
          <w:lang w:val="es-ES"/>
        </w:rPr>
        <w:t>más</w:t>
      </w:r>
      <w:r w:rsidRPr="001424F3">
        <w:rPr>
          <w:rFonts w:eastAsia="Times New Roman"/>
          <w:color w:val="000000" w:themeColor="text1"/>
          <w:sz w:val="24"/>
          <w:szCs w:val="24"/>
          <w:lang w:val="es-ES"/>
        </w:rPr>
        <w:t xml:space="preserve"> entregables. La </w:t>
      </w:r>
      <w:r w:rsidR="00230655" w:rsidRPr="001424F3">
        <w:rPr>
          <w:rFonts w:eastAsia="Times New Roman"/>
          <w:color w:val="000000" w:themeColor="text1"/>
          <w:sz w:val="24"/>
          <w:szCs w:val="24"/>
          <w:lang w:val="es-ES"/>
        </w:rPr>
        <w:t>estructuración</w:t>
      </w:r>
      <w:r w:rsidRPr="001424F3">
        <w:rPr>
          <w:rFonts w:eastAsia="Times New Roman"/>
          <w:color w:val="000000" w:themeColor="text1"/>
          <w:sz w:val="24"/>
          <w:szCs w:val="24"/>
          <w:lang w:val="es-ES"/>
        </w:rPr>
        <w:t xml:space="preserve"> en fases permite la </w:t>
      </w:r>
      <w:r w:rsidR="00230655" w:rsidRPr="001424F3">
        <w:rPr>
          <w:rFonts w:eastAsia="Times New Roman"/>
          <w:color w:val="000000" w:themeColor="text1"/>
          <w:sz w:val="24"/>
          <w:szCs w:val="24"/>
          <w:lang w:val="es-ES"/>
        </w:rPr>
        <w:t>división</w:t>
      </w:r>
      <w:r w:rsidRPr="001424F3">
        <w:rPr>
          <w:rFonts w:eastAsia="Times New Roman"/>
          <w:color w:val="000000" w:themeColor="text1"/>
          <w:sz w:val="24"/>
          <w:szCs w:val="24"/>
          <w:lang w:val="es-ES"/>
        </w:rPr>
        <w:t xml:space="preserve"> del proyecto en subconjuntos </w:t>
      </w:r>
      <w:r w:rsidR="00230655" w:rsidRPr="001424F3">
        <w:rPr>
          <w:rFonts w:eastAsia="Times New Roman"/>
          <w:color w:val="000000" w:themeColor="text1"/>
          <w:sz w:val="24"/>
          <w:szCs w:val="24"/>
          <w:lang w:val="es-ES"/>
        </w:rPr>
        <w:t>lógicos</w:t>
      </w:r>
      <w:r w:rsidRPr="001424F3">
        <w:rPr>
          <w:rFonts w:eastAsia="Times New Roman"/>
          <w:color w:val="000000" w:themeColor="text1"/>
          <w:sz w:val="24"/>
          <w:szCs w:val="24"/>
          <w:lang w:val="es-ES"/>
        </w:rPr>
        <w:t xml:space="preserve"> para facilitar su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w:t>
      </w:r>
      <w:r w:rsidR="00230655" w:rsidRPr="001424F3">
        <w:rPr>
          <w:rFonts w:eastAsia="Times New Roman"/>
          <w:color w:val="000000" w:themeColor="text1"/>
          <w:sz w:val="24"/>
          <w:szCs w:val="24"/>
          <w:lang w:val="es-ES"/>
        </w:rPr>
        <w:t>planificación</w:t>
      </w:r>
      <w:r w:rsidRPr="001424F3">
        <w:rPr>
          <w:rFonts w:eastAsia="Times New Roman"/>
          <w:color w:val="000000" w:themeColor="text1"/>
          <w:sz w:val="24"/>
          <w:szCs w:val="24"/>
          <w:lang w:val="es-ES"/>
        </w:rPr>
        <w:t xml:space="preserve"> y control.” (p. 41)</w:t>
      </w:r>
    </w:p>
    <w:p w14:paraId="0F7875E0" w14:textId="77777777" w:rsidR="00DB4BFA" w:rsidRPr="001424F3" w:rsidRDefault="00675BDA" w:rsidP="00280B36">
      <w:pPr>
        <w:pStyle w:val="Heading2"/>
        <w:jc w:val="center"/>
        <w:rPr>
          <w:rFonts w:eastAsia="Times New Roman"/>
          <w:b/>
          <w:bCs/>
          <w:color w:val="000000" w:themeColor="text1"/>
          <w:lang w:val="es-ES"/>
        </w:rPr>
      </w:pPr>
      <w:bookmarkStart w:id="16" w:name="_Toc492234460"/>
      <w:r w:rsidRPr="001424F3">
        <w:rPr>
          <w:rFonts w:eastAsia="Times New Roman"/>
          <w:b/>
          <w:bCs/>
          <w:color w:val="000000" w:themeColor="text1"/>
          <w:lang w:val="es-ES"/>
        </w:rPr>
        <w:t>Cronograma</w:t>
      </w:r>
      <w:bookmarkEnd w:id="16"/>
    </w:p>
    <w:p w14:paraId="1B4ED54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1424F3" w:rsidRDefault="00DB4BFA">
      <w:pPr>
        <w:pStyle w:val="Normal1"/>
        <w:jc w:val="both"/>
        <w:rPr>
          <w:color w:val="000000" w:themeColor="text1"/>
          <w:sz w:val="24"/>
          <w:szCs w:val="24"/>
          <w:lang w:val="es-ES"/>
        </w:rPr>
      </w:pPr>
    </w:p>
    <w:p w14:paraId="150B0E8E" w14:textId="77777777" w:rsidR="00DB4BFA" w:rsidRPr="001424F3" w:rsidRDefault="00675BDA" w:rsidP="00280B36">
      <w:pPr>
        <w:pStyle w:val="Heading2"/>
        <w:jc w:val="center"/>
        <w:rPr>
          <w:rFonts w:eastAsia="Times New Roman"/>
          <w:b/>
          <w:bCs/>
          <w:color w:val="000000" w:themeColor="text1"/>
          <w:lang w:val="es-ES"/>
        </w:rPr>
      </w:pPr>
      <w:bookmarkStart w:id="17" w:name="_Toc492234461"/>
      <w:r w:rsidRPr="001424F3">
        <w:rPr>
          <w:rFonts w:eastAsia="Times New Roman"/>
          <w:b/>
          <w:bCs/>
          <w:color w:val="000000" w:themeColor="text1"/>
          <w:lang w:val="es-ES"/>
        </w:rPr>
        <w:t>Costo</w:t>
      </w:r>
      <w:bookmarkEnd w:id="17"/>
    </w:p>
    <w:p w14:paraId="643A1A5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l concepto de costo se relaciona muchas veces a un esfuerzo o trabajo realizado y a un valor cuantitativo que se paga. La RAE (2014) más específicamente define al costo como:</w:t>
      </w:r>
    </w:p>
    <w:p w14:paraId="2411D473" w14:textId="77777777" w:rsidR="00DB4BFA" w:rsidRPr="001424F3" w:rsidRDefault="00DB4BFA">
      <w:pPr>
        <w:pStyle w:val="Normal1"/>
        <w:jc w:val="both"/>
        <w:rPr>
          <w:color w:val="000000" w:themeColor="text1"/>
          <w:sz w:val="24"/>
          <w:szCs w:val="24"/>
          <w:lang w:val="es-ES"/>
        </w:rPr>
      </w:pPr>
    </w:p>
    <w:p w14:paraId="5B100CE1" w14:textId="77777777" w:rsidR="00DB4BFA" w:rsidRPr="001424F3" w:rsidRDefault="00675BDA">
      <w:pPr>
        <w:pStyle w:val="Normal1"/>
        <w:ind w:firstLine="720"/>
        <w:jc w:val="both"/>
        <w:rPr>
          <w:color w:val="000000" w:themeColor="text1"/>
          <w:sz w:val="24"/>
          <w:szCs w:val="24"/>
          <w:lang w:val="es-ES"/>
        </w:rPr>
      </w:pPr>
      <w:r w:rsidRPr="001424F3">
        <w:rPr>
          <w:rFonts w:eastAsia="Times New Roman"/>
          <w:color w:val="000000" w:themeColor="text1"/>
          <w:sz w:val="24"/>
          <w:szCs w:val="24"/>
          <w:lang w:val="es-ES"/>
        </w:rPr>
        <w:t>1. m. Cantidad que se da o se paga por algo.</w:t>
      </w:r>
    </w:p>
    <w:p w14:paraId="11CAEA0F" w14:textId="77777777" w:rsidR="00DB4BFA" w:rsidRPr="001424F3" w:rsidRDefault="00675BDA">
      <w:pPr>
        <w:pStyle w:val="Normal1"/>
        <w:ind w:firstLine="720"/>
        <w:jc w:val="both"/>
        <w:rPr>
          <w:color w:val="000000" w:themeColor="text1"/>
          <w:sz w:val="24"/>
          <w:szCs w:val="24"/>
          <w:lang w:val="es-ES"/>
        </w:rPr>
      </w:pPr>
      <w:r w:rsidRPr="001424F3">
        <w:rPr>
          <w:rFonts w:eastAsia="Times New Roman"/>
          <w:color w:val="000000" w:themeColor="text1"/>
          <w:sz w:val="24"/>
          <w:szCs w:val="24"/>
          <w:lang w:val="es-ES"/>
        </w:rPr>
        <w:t>2. m. Gasto de manutención del trabajador cuando se añade al salario.</w:t>
      </w:r>
    </w:p>
    <w:p w14:paraId="3081FE84" w14:textId="77777777" w:rsidR="00DB4BFA" w:rsidRPr="001424F3" w:rsidRDefault="00DB4BFA">
      <w:pPr>
        <w:pStyle w:val="Normal1"/>
        <w:jc w:val="both"/>
        <w:rPr>
          <w:color w:val="000000" w:themeColor="text1"/>
          <w:sz w:val="24"/>
          <w:szCs w:val="24"/>
          <w:lang w:val="es-ES"/>
        </w:rPr>
      </w:pPr>
    </w:p>
    <w:p w14:paraId="060DE938" w14:textId="5C84F7AA"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n lo que respecta a gestión de presupuesto, el concepto de costo se tomará en la acepción relacionada a un pago cuantitativo. </w:t>
      </w:r>
      <w:r w:rsidR="002D09FE" w:rsidRPr="001424F3">
        <w:rPr>
          <w:rFonts w:eastAsia="Times New Roman"/>
          <w:color w:val="000000" w:themeColor="text1"/>
          <w:sz w:val="24"/>
          <w:szCs w:val="24"/>
          <w:lang w:val="es-ES"/>
        </w:rPr>
        <w:t>Solamente</w:t>
      </w:r>
      <w:r w:rsidRPr="001424F3">
        <w:rPr>
          <w:rFonts w:eastAsia="Times New Roman"/>
          <w:color w:val="000000" w:themeColor="text1"/>
          <w:sz w:val="24"/>
          <w:szCs w:val="24"/>
          <w:lang w:val="es-ES"/>
        </w:rPr>
        <w:t xml:space="preserve"> en algunos casos especiales se utilizará costo como un concepto más estrechamente relacionado al esfuerzo, pero siempre se harán las aclaraciones necesarias.</w:t>
      </w:r>
    </w:p>
    <w:p w14:paraId="5EB8C5F6" w14:textId="77777777" w:rsidR="00DB4BFA" w:rsidRPr="001424F3" w:rsidRDefault="00DB4BFA">
      <w:pPr>
        <w:pStyle w:val="Normal1"/>
        <w:jc w:val="both"/>
        <w:rPr>
          <w:color w:val="000000" w:themeColor="text1"/>
          <w:sz w:val="24"/>
          <w:szCs w:val="24"/>
          <w:lang w:val="es-ES"/>
        </w:rPr>
      </w:pPr>
    </w:p>
    <w:p w14:paraId="718F462E" w14:textId="77777777" w:rsidR="00DB4BFA" w:rsidRPr="001424F3" w:rsidRDefault="00675BDA" w:rsidP="00280B36">
      <w:pPr>
        <w:pStyle w:val="Heading2"/>
        <w:jc w:val="center"/>
        <w:rPr>
          <w:rFonts w:eastAsia="Times New Roman"/>
          <w:b/>
          <w:bCs/>
          <w:color w:val="000000" w:themeColor="text1"/>
          <w:lang w:val="es-ES"/>
        </w:rPr>
      </w:pPr>
      <w:bookmarkStart w:id="18" w:name="_Toc492234462"/>
      <w:r w:rsidRPr="001424F3">
        <w:rPr>
          <w:rFonts w:eastAsia="Times New Roman"/>
          <w:b/>
          <w:bCs/>
          <w:color w:val="000000" w:themeColor="text1"/>
          <w:lang w:val="es-ES"/>
        </w:rPr>
        <w:t>Presupuesto</w:t>
      </w:r>
      <w:bookmarkEnd w:id="18"/>
    </w:p>
    <w:p w14:paraId="20844E6B" w14:textId="41A1240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Según lo expuesto en el libro </w:t>
      </w:r>
      <w:r w:rsidR="002D09FE" w:rsidRPr="001424F3">
        <w:rPr>
          <w:rFonts w:eastAsia="Times New Roman"/>
          <w:color w:val="000000" w:themeColor="text1"/>
          <w:sz w:val="24"/>
          <w:szCs w:val="24"/>
          <w:lang w:val="es-ES"/>
        </w:rPr>
        <w:t>Gestión</w:t>
      </w:r>
      <w:r w:rsidRPr="001424F3">
        <w:rPr>
          <w:rFonts w:eastAsia="Times New Roman"/>
          <w:color w:val="000000" w:themeColor="text1"/>
          <w:sz w:val="24"/>
          <w:szCs w:val="24"/>
          <w:lang w:val="es-ES"/>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25087709" w14:textId="7392F1E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Cabe resaltar el carácter generalizador del presupuesto, si bien un presupuesto puede estar relacionado a una serie de gastos individuales o incluso a otros presupuestos, finalmente lo que se desea obtener es la suma total del dinero asignado.</w:t>
      </w:r>
    </w:p>
    <w:p w14:paraId="50CB47E5" w14:textId="77777777" w:rsidR="00DB4BFA" w:rsidRPr="001424F3" w:rsidRDefault="00675BDA" w:rsidP="00280B36">
      <w:pPr>
        <w:pStyle w:val="Heading2"/>
        <w:jc w:val="center"/>
        <w:rPr>
          <w:rFonts w:eastAsia="Times New Roman"/>
          <w:b/>
          <w:bCs/>
          <w:color w:val="000000" w:themeColor="text1"/>
          <w:lang w:val="es-ES"/>
        </w:rPr>
      </w:pPr>
      <w:bookmarkStart w:id="19" w:name="_Toc492234463"/>
      <w:r w:rsidRPr="001424F3">
        <w:rPr>
          <w:rFonts w:eastAsia="Times New Roman"/>
          <w:b/>
          <w:bCs/>
          <w:color w:val="000000" w:themeColor="text1"/>
          <w:lang w:val="es-ES"/>
        </w:rPr>
        <w:t>Estructura de desglose de trabajo o estructura detallada del trabajo</w:t>
      </w:r>
      <w:bookmarkEnd w:id="19"/>
    </w:p>
    <w:p w14:paraId="7875B89E" w14:textId="65972C7F"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57387ABC" w14:textId="77777777" w:rsidR="00DB4BFA" w:rsidRPr="001424F3" w:rsidRDefault="00675BDA" w:rsidP="00280B36">
      <w:pPr>
        <w:pStyle w:val="Heading2"/>
        <w:jc w:val="center"/>
        <w:rPr>
          <w:rFonts w:eastAsia="Times New Roman"/>
          <w:b/>
          <w:bCs/>
          <w:color w:val="000000" w:themeColor="text1"/>
          <w:lang w:val="es-ES"/>
        </w:rPr>
      </w:pPr>
      <w:bookmarkStart w:id="20" w:name="_Toc492234464"/>
      <w:r w:rsidRPr="001424F3">
        <w:rPr>
          <w:rFonts w:eastAsia="Times New Roman"/>
          <w:b/>
          <w:bCs/>
          <w:color w:val="000000" w:themeColor="text1"/>
          <w:lang w:val="es-ES"/>
        </w:rPr>
        <w:t>Incertidumbre</w:t>
      </w:r>
      <w:bookmarkEnd w:id="20"/>
    </w:p>
    <w:p w14:paraId="2CC96985"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w:t>
      </w:r>
      <w:r w:rsidRPr="001424F3">
        <w:rPr>
          <w:rFonts w:eastAsia="Times New Roman"/>
          <w:color w:val="000000" w:themeColor="text1"/>
          <w:sz w:val="24"/>
          <w:szCs w:val="24"/>
          <w:lang w:val="es-ES"/>
        </w:rPr>
        <w:lastRenderedPageBreak/>
        <w:t xml:space="preserve">con respecto a alcanzar el resultado establecido para el proyecto, no es posible generalizar esa duda debido a que cada proyecto genera un resultado único. </w:t>
      </w:r>
    </w:p>
    <w:p w14:paraId="45E1EA62" w14:textId="77777777" w:rsidR="00DB4BFA" w:rsidRPr="001424F3" w:rsidRDefault="00DB4BFA">
      <w:pPr>
        <w:pStyle w:val="Normal1"/>
        <w:jc w:val="both"/>
        <w:rPr>
          <w:color w:val="000000" w:themeColor="text1"/>
          <w:sz w:val="24"/>
          <w:szCs w:val="24"/>
          <w:lang w:val="es-ES"/>
        </w:rPr>
      </w:pPr>
    </w:p>
    <w:p w14:paraId="370D10D1" w14:textId="77777777" w:rsidR="00196B59" w:rsidRPr="001424F3" w:rsidRDefault="00196B59" w:rsidP="00196B59">
      <w:pPr>
        <w:pStyle w:val="Heading2"/>
        <w:jc w:val="center"/>
        <w:rPr>
          <w:rFonts w:eastAsia="Times New Roman"/>
          <w:b/>
          <w:bCs/>
          <w:color w:val="000000" w:themeColor="text1"/>
          <w:lang w:val="es-ES"/>
        </w:rPr>
      </w:pPr>
      <w:bookmarkStart w:id="21" w:name="_Toc492234465"/>
      <w:r w:rsidRPr="001424F3">
        <w:rPr>
          <w:rFonts w:eastAsia="Times New Roman"/>
          <w:b/>
          <w:bCs/>
          <w:color w:val="000000" w:themeColor="text1"/>
          <w:lang w:val="es-ES"/>
        </w:rPr>
        <w:t>Actividades</w:t>
      </w:r>
      <w:bookmarkEnd w:id="21"/>
    </w:p>
    <w:p w14:paraId="2E8ECAF6" w14:textId="751E39DA" w:rsidR="00196B59" w:rsidRPr="001424F3" w:rsidRDefault="00196B59">
      <w:pPr>
        <w:pStyle w:val="Normal1"/>
        <w:jc w:val="both"/>
        <w:rPr>
          <w:rFonts w:eastAsia="Times New Roman"/>
          <w:color w:val="000000" w:themeColor="text1"/>
          <w:sz w:val="24"/>
          <w:szCs w:val="24"/>
          <w:lang w:val="es-ES"/>
        </w:rPr>
      </w:pPr>
      <w:r w:rsidRPr="001424F3">
        <w:rPr>
          <w:rFonts w:eastAsia="Times New Roman"/>
          <w:color w:val="000000" w:themeColor="text1"/>
          <w:sz w:val="24"/>
          <w:szCs w:val="24"/>
          <w:lang w:val="es-ES"/>
        </w:rPr>
        <w:t>De acuerdo a PMI (2013), las actividades son los componentes básicos de la estructura de desglose del trabajo (p. 152)</w:t>
      </w:r>
      <w:r w:rsidR="00944FF3" w:rsidRPr="001424F3">
        <w:rPr>
          <w:rFonts w:eastAsia="Times New Roman"/>
          <w:color w:val="000000" w:themeColor="text1"/>
          <w:sz w:val="24"/>
          <w:szCs w:val="24"/>
          <w:lang w:val="es-ES"/>
        </w:rPr>
        <w:t>. En la herramienta, se presenta a las actividades como peticiones.</w:t>
      </w:r>
    </w:p>
    <w:p w14:paraId="06E98DFE" w14:textId="77777777" w:rsidR="00DB4BFA" w:rsidRPr="001424F3" w:rsidRDefault="00675BDA" w:rsidP="00280B36">
      <w:pPr>
        <w:pStyle w:val="Heading2"/>
        <w:jc w:val="center"/>
        <w:rPr>
          <w:rFonts w:eastAsia="Times New Roman"/>
          <w:b/>
          <w:bCs/>
          <w:color w:val="000000" w:themeColor="text1"/>
          <w:lang w:val="es-ES"/>
        </w:rPr>
      </w:pPr>
      <w:bookmarkStart w:id="22" w:name="_Toc492234466"/>
      <w:r w:rsidRPr="001424F3">
        <w:rPr>
          <w:rFonts w:eastAsia="Times New Roman"/>
          <w:b/>
          <w:bCs/>
          <w:color w:val="000000" w:themeColor="text1"/>
          <w:lang w:val="es-ES"/>
        </w:rPr>
        <w:t>Hito</w:t>
      </w:r>
      <w:bookmarkEnd w:id="22"/>
    </w:p>
    <w:p w14:paraId="13D213E7" w14:textId="69D43937" w:rsidR="005A1E67" w:rsidRPr="001424F3" w:rsidRDefault="00675BDA">
      <w:pPr>
        <w:pStyle w:val="Normal1"/>
        <w:jc w:val="both"/>
        <w:rPr>
          <w:rFonts w:eastAsia="Times New Roman"/>
          <w:color w:val="000000" w:themeColor="text1"/>
          <w:sz w:val="24"/>
          <w:szCs w:val="24"/>
          <w:lang w:val="es-ES"/>
        </w:rPr>
      </w:pPr>
      <w:r w:rsidRPr="001424F3">
        <w:rPr>
          <w:rFonts w:eastAsia="Times New Roman"/>
          <w:color w:val="000000" w:themeColor="text1"/>
          <w:sz w:val="24"/>
          <w:szCs w:val="24"/>
          <w:lang w:val="es-ES"/>
        </w:rPr>
        <w:t>PMI (2013) señala que “un hito es un punto o evento significativo dentro del proyecto.” (p. 153)</w:t>
      </w:r>
    </w:p>
    <w:p w14:paraId="556B6464" w14:textId="533DC4AE" w:rsidR="002E2AFD" w:rsidRPr="001424F3" w:rsidRDefault="002E2AFD" w:rsidP="002E2AFD">
      <w:pPr>
        <w:pStyle w:val="Heading2"/>
        <w:jc w:val="center"/>
        <w:rPr>
          <w:rFonts w:eastAsia="Times New Roman"/>
          <w:b/>
          <w:bCs/>
          <w:color w:val="000000" w:themeColor="text1"/>
          <w:lang w:val="es-ES"/>
        </w:rPr>
      </w:pPr>
      <w:bookmarkStart w:id="23" w:name="_Toc492234467"/>
      <w:r w:rsidRPr="001424F3">
        <w:rPr>
          <w:rFonts w:eastAsia="Times New Roman"/>
          <w:b/>
          <w:bCs/>
          <w:color w:val="000000" w:themeColor="text1"/>
          <w:lang w:val="es-ES"/>
        </w:rPr>
        <w:t>Tarea</w:t>
      </w:r>
      <w:bookmarkEnd w:id="23"/>
    </w:p>
    <w:p w14:paraId="7B6C2B0D" w14:textId="1ACEE231" w:rsidR="002E2AFD" w:rsidRPr="001424F3" w:rsidRDefault="0068613F" w:rsidP="0068613F">
      <w:pPr>
        <w:rPr>
          <w:rFonts w:ascii="Times New Roman" w:eastAsia="Times New Roman" w:hAnsi="Times New Roman" w:cs="Times New Roman"/>
          <w:color w:val="auto"/>
          <w:sz w:val="24"/>
          <w:szCs w:val="24"/>
          <w:lang w:val="es-ES" w:eastAsia="en-US"/>
        </w:rPr>
      </w:pPr>
      <w:r w:rsidRPr="001424F3">
        <w:rPr>
          <w:rFonts w:eastAsia="Times New Roman"/>
          <w:color w:val="000000" w:themeColor="text1"/>
          <w:sz w:val="24"/>
          <w:szCs w:val="24"/>
          <w:lang w:val="es-ES"/>
        </w:rPr>
        <w:t>Consiste en el “</w:t>
      </w:r>
      <w:r w:rsidRPr="001424F3">
        <w:rPr>
          <w:rFonts w:eastAsia="Times New Roman"/>
          <w:color w:val="auto"/>
          <w:sz w:val="24"/>
          <w:szCs w:val="24"/>
          <w:lang w:val="es-ES" w:eastAsia="en-US"/>
        </w:rPr>
        <w:t>trabajo</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qu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deb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hacers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en</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tiempo</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limitado</w:t>
      </w:r>
      <w:r w:rsidRPr="001424F3">
        <w:rPr>
          <w:rFonts w:eastAsia="Arial Unicode MS"/>
          <w:spacing w:val="4"/>
          <w:sz w:val="24"/>
          <w:szCs w:val="24"/>
          <w:shd w:val="clear" w:color="auto" w:fill="FFFFFF"/>
          <w:lang w:val="es-ES" w:eastAsia="en-US"/>
        </w:rPr>
        <w:t>.</w:t>
      </w:r>
      <w:r w:rsidRPr="001424F3">
        <w:rPr>
          <w:rFonts w:eastAsia="Times New Roman"/>
          <w:color w:val="000000" w:themeColor="text1"/>
          <w:sz w:val="24"/>
          <w:szCs w:val="24"/>
          <w:lang w:val="es-ES"/>
        </w:rPr>
        <w:t>”</w:t>
      </w:r>
      <w:r w:rsidR="00804B77" w:rsidRPr="001424F3">
        <w:rPr>
          <w:rFonts w:eastAsia="Times New Roman"/>
          <w:color w:val="000000" w:themeColor="text1"/>
          <w:sz w:val="24"/>
          <w:szCs w:val="24"/>
          <w:lang w:val="es-ES"/>
        </w:rPr>
        <w:t xml:space="preserve"> </w:t>
      </w:r>
      <w:r w:rsidR="003D730D" w:rsidRPr="001424F3">
        <w:rPr>
          <w:rFonts w:eastAsia="Times New Roman"/>
          <w:color w:val="000000" w:themeColor="text1"/>
          <w:sz w:val="24"/>
          <w:szCs w:val="24"/>
          <w:lang w:val="es-ES"/>
        </w:rPr>
        <w:t>(RAE, 2014).</w:t>
      </w:r>
    </w:p>
    <w:p w14:paraId="5C341693" w14:textId="77777777" w:rsidR="002D09FE" w:rsidRPr="001424F3" w:rsidRDefault="002D09FE">
      <w:pPr>
        <w:pStyle w:val="Normal1"/>
        <w:jc w:val="both"/>
        <w:rPr>
          <w:color w:val="000000" w:themeColor="text1"/>
          <w:sz w:val="24"/>
          <w:szCs w:val="24"/>
          <w:lang w:val="es-ES"/>
        </w:rPr>
      </w:pPr>
    </w:p>
    <w:p w14:paraId="17F2E3B4" w14:textId="6E1A2F18" w:rsidR="00DB4BFA" w:rsidRPr="001424F3" w:rsidRDefault="00280B36" w:rsidP="00280B36">
      <w:pPr>
        <w:pStyle w:val="Heading2"/>
        <w:jc w:val="center"/>
        <w:rPr>
          <w:rFonts w:eastAsia="Times New Roman"/>
          <w:b/>
          <w:bCs/>
          <w:color w:val="000000" w:themeColor="text1"/>
          <w:lang w:val="es-ES"/>
        </w:rPr>
      </w:pPr>
      <w:bookmarkStart w:id="24" w:name="_Toc492234468"/>
      <w:r w:rsidRPr="001424F3">
        <w:rPr>
          <w:rFonts w:eastAsia="Times New Roman"/>
          <w:b/>
          <w:bCs/>
          <w:color w:val="000000" w:themeColor="text1"/>
          <w:lang w:val="es-ES"/>
        </w:rPr>
        <w:t>Gestión del valor ganado</w:t>
      </w:r>
      <w:bookmarkEnd w:id="24"/>
    </w:p>
    <w:p w14:paraId="5C16377F" w14:textId="76E1772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or sus siglas en inglés, EVM (Earned Value Management). PMI (2013) la define como “una </w:t>
      </w:r>
      <w:r w:rsidR="002D09FE" w:rsidRPr="001424F3">
        <w:rPr>
          <w:rFonts w:eastAsia="Times New Roman"/>
          <w:color w:val="000000" w:themeColor="text1"/>
          <w:sz w:val="24"/>
          <w:szCs w:val="24"/>
          <w:lang w:val="es-ES"/>
        </w:rPr>
        <w:t>metodología</w:t>
      </w:r>
      <w:r w:rsidRPr="001424F3">
        <w:rPr>
          <w:rFonts w:eastAsia="Times New Roman"/>
          <w:color w:val="000000" w:themeColor="text1"/>
          <w:sz w:val="24"/>
          <w:szCs w:val="24"/>
          <w:lang w:val="es-ES"/>
        </w:rPr>
        <w:t xml:space="preserve"> que combina medidas de alcance, cronograma y recursos para evaluar el </w:t>
      </w:r>
      <w:r w:rsidR="002D09FE" w:rsidRPr="001424F3">
        <w:rPr>
          <w:rFonts w:eastAsia="Times New Roman"/>
          <w:color w:val="000000" w:themeColor="text1"/>
          <w:sz w:val="24"/>
          <w:szCs w:val="24"/>
          <w:lang w:val="es-ES"/>
        </w:rPr>
        <w:t>desempeño</w:t>
      </w:r>
      <w:r w:rsidRPr="001424F3">
        <w:rPr>
          <w:rFonts w:eastAsia="Times New Roman"/>
          <w:color w:val="000000" w:themeColor="text1"/>
          <w:sz w:val="24"/>
          <w:szCs w:val="24"/>
          <w:lang w:val="es-ES"/>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1424F3" w:rsidRDefault="00DB4BFA">
      <w:pPr>
        <w:pStyle w:val="Normal1"/>
        <w:jc w:val="both"/>
        <w:rPr>
          <w:color w:val="000000" w:themeColor="text1"/>
          <w:sz w:val="24"/>
          <w:szCs w:val="24"/>
          <w:lang w:val="es-ES"/>
        </w:rPr>
      </w:pPr>
    </w:p>
    <w:p w14:paraId="7063FB88" w14:textId="77777777" w:rsidR="00DB4BFA" w:rsidRPr="001424F3" w:rsidRDefault="00675BDA" w:rsidP="00280B36">
      <w:pPr>
        <w:pStyle w:val="Heading2"/>
        <w:jc w:val="center"/>
        <w:rPr>
          <w:rFonts w:eastAsia="Times New Roman"/>
          <w:b/>
          <w:bCs/>
          <w:color w:val="000000" w:themeColor="text1"/>
          <w:lang w:val="es-ES"/>
        </w:rPr>
      </w:pPr>
      <w:bookmarkStart w:id="25" w:name="_Toc492234469"/>
      <w:r w:rsidRPr="001424F3">
        <w:rPr>
          <w:rFonts w:eastAsia="Times New Roman"/>
          <w:b/>
          <w:bCs/>
          <w:color w:val="000000" w:themeColor="text1"/>
          <w:lang w:val="es-ES"/>
        </w:rPr>
        <w:t>Herramienta automatizada de programación de proyecto</w:t>
      </w:r>
      <w:bookmarkEnd w:id="25"/>
    </w:p>
    <w:p w14:paraId="46B57410" w14:textId="77777777"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De acuerdo a PMI (2013):</w:t>
      </w:r>
    </w:p>
    <w:p w14:paraId="3A3253C4" w14:textId="2A4A81D4"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 xml:space="preserve">Las herramientas automatizadas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contienen el modelo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y aceleran el proceso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mediante la </w:t>
      </w:r>
      <w:r w:rsidR="002D09FE" w:rsidRPr="001424F3">
        <w:rPr>
          <w:rFonts w:eastAsia="Times New Roman"/>
          <w:color w:val="000000" w:themeColor="text1"/>
          <w:sz w:val="24"/>
          <w:szCs w:val="24"/>
          <w:lang w:val="es-ES"/>
        </w:rPr>
        <w:t>generación</w:t>
      </w:r>
      <w:r w:rsidRPr="001424F3">
        <w:rPr>
          <w:rFonts w:eastAsia="Times New Roman"/>
          <w:color w:val="000000" w:themeColor="text1"/>
          <w:sz w:val="24"/>
          <w:szCs w:val="24"/>
          <w:lang w:val="es-ES"/>
        </w:rPr>
        <w:t xml:space="preserve"> de fechas de inicio y </w:t>
      </w:r>
      <w:r w:rsidR="002D09FE" w:rsidRPr="001424F3">
        <w:rPr>
          <w:rFonts w:eastAsia="Times New Roman"/>
          <w:color w:val="000000" w:themeColor="text1"/>
          <w:sz w:val="24"/>
          <w:szCs w:val="24"/>
          <w:lang w:val="es-ES"/>
        </w:rPr>
        <w:t>finalización</w:t>
      </w:r>
      <w:r w:rsidRPr="001424F3">
        <w:rPr>
          <w:rFonts w:eastAsia="Times New Roman"/>
          <w:color w:val="000000" w:themeColor="text1"/>
          <w:sz w:val="24"/>
          <w:szCs w:val="24"/>
          <w:lang w:val="es-ES"/>
        </w:rPr>
        <w:t xml:space="preserve"> basadas en las entradas de actividades, los diagramas de red, los recursos y las duraciones de las actividades a </w:t>
      </w:r>
      <w:r w:rsidR="002D09FE" w:rsidRPr="001424F3">
        <w:rPr>
          <w:rFonts w:eastAsia="Times New Roman"/>
          <w:color w:val="000000" w:themeColor="text1"/>
          <w:sz w:val="24"/>
          <w:szCs w:val="24"/>
          <w:lang w:val="es-ES"/>
        </w:rPr>
        <w:t>través</w:t>
      </w:r>
      <w:r w:rsidRPr="001424F3">
        <w:rPr>
          <w:rFonts w:eastAsia="Times New Roman"/>
          <w:color w:val="000000" w:themeColor="text1"/>
          <w:sz w:val="24"/>
          <w:szCs w:val="24"/>
          <w:lang w:val="es-ES"/>
        </w:rPr>
        <w:t xml:space="preserve"> del </w:t>
      </w:r>
      <w:r w:rsidR="002D09FE" w:rsidRPr="001424F3">
        <w:rPr>
          <w:rFonts w:eastAsia="Times New Roman"/>
          <w:color w:val="000000" w:themeColor="text1"/>
          <w:sz w:val="24"/>
          <w:szCs w:val="24"/>
          <w:lang w:val="es-ES"/>
        </w:rPr>
        <w:t>análisis</w:t>
      </w:r>
      <w:r w:rsidRPr="001424F3">
        <w:rPr>
          <w:rFonts w:eastAsia="Times New Roman"/>
          <w:color w:val="000000" w:themeColor="text1"/>
          <w:sz w:val="24"/>
          <w:szCs w:val="24"/>
          <w:lang w:val="es-ES"/>
        </w:rPr>
        <w:t xml:space="preserve"> de la red del cronograma. Una herramienta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se puede utilizar en </w:t>
      </w:r>
      <w:r w:rsidR="002D09FE" w:rsidRPr="001424F3">
        <w:rPr>
          <w:rFonts w:eastAsia="Times New Roman"/>
          <w:color w:val="000000" w:themeColor="text1"/>
          <w:sz w:val="24"/>
          <w:szCs w:val="24"/>
          <w:lang w:val="es-ES"/>
        </w:rPr>
        <w:t>combinación</w:t>
      </w:r>
      <w:r w:rsidRPr="001424F3">
        <w:rPr>
          <w:rFonts w:eastAsia="Times New Roman"/>
          <w:color w:val="000000" w:themeColor="text1"/>
          <w:sz w:val="24"/>
          <w:szCs w:val="24"/>
          <w:lang w:val="es-ES"/>
        </w:rPr>
        <w:t xml:space="preserve"> con otro software de </w:t>
      </w:r>
      <w:r w:rsidR="002D09FE" w:rsidRPr="001424F3">
        <w:rPr>
          <w:rFonts w:eastAsia="Times New Roman"/>
          <w:color w:val="000000" w:themeColor="text1"/>
          <w:sz w:val="24"/>
          <w:szCs w:val="24"/>
          <w:lang w:val="es-ES"/>
        </w:rPr>
        <w:t>gestión</w:t>
      </w:r>
      <w:r w:rsidRPr="001424F3">
        <w:rPr>
          <w:rFonts w:eastAsia="Times New Roman"/>
          <w:color w:val="000000" w:themeColor="text1"/>
          <w:sz w:val="24"/>
          <w:szCs w:val="24"/>
          <w:lang w:val="es-ES"/>
        </w:rPr>
        <w:t xml:space="preserve"> de proyectos, </w:t>
      </w:r>
      <w:r w:rsidR="002D09FE" w:rsidRPr="001424F3">
        <w:rPr>
          <w:rFonts w:eastAsia="Times New Roman"/>
          <w:color w:val="000000" w:themeColor="text1"/>
          <w:sz w:val="24"/>
          <w:szCs w:val="24"/>
          <w:lang w:val="es-ES"/>
        </w:rPr>
        <w:t>así</w:t>
      </w:r>
      <w:r w:rsidRPr="001424F3">
        <w:rPr>
          <w:rFonts w:eastAsia="Times New Roman"/>
          <w:color w:val="000000" w:themeColor="text1"/>
          <w:sz w:val="24"/>
          <w:szCs w:val="24"/>
          <w:lang w:val="es-ES"/>
        </w:rPr>
        <w:t xml:space="preserve">́ como con </w:t>
      </w:r>
      <w:r w:rsidR="002D09FE" w:rsidRPr="001424F3">
        <w:rPr>
          <w:rFonts w:eastAsia="Times New Roman"/>
          <w:color w:val="000000" w:themeColor="text1"/>
          <w:sz w:val="24"/>
          <w:szCs w:val="24"/>
          <w:lang w:val="es-ES"/>
        </w:rPr>
        <w:t>métodos</w:t>
      </w:r>
      <w:r w:rsidRPr="001424F3">
        <w:rPr>
          <w:rFonts w:eastAsia="Times New Roman"/>
          <w:color w:val="000000" w:themeColor="text1"/>
          <w:sz w:val="24"/>
          <w:szCs w:val="24"/>
          <w:lang w:val="es-ES"/>
        </w:rPr>
        <w:t xml:space="preserve"> manuales (p. 181).</w:t>
      </w:r>
    </w:p>
    <w:p w14:paraId="37C46AC2" w14:textId="77777777" w:rsidR="00DB4BFA" w:rsidRPr="001424F3" w:rsidRDefault="00DB4BFA">
      <w:pPr>
        <w:pStyle w:val="Normal1"/>
        <w:jc w:val="both"/>
        <w:rPr>
          <w:color w:val="000000" w:themeColor="text1"/>
          <w:sz w:val="24"/>
          <w:szCs w:val="24"/>
          <w:lang w:val="es-ES"/>
        </w:rPr>
      </w:pPr>
    </w:p>
    <w:p w14:paraId="0540652E" w14:textId="77777777" w:rsidR="00DB4BFA" w:rsidRPr="001424F3" w:rsidRDefault="00675BDA" w:rsidP="00280B36">
      <w:pPr>
        <w:pStyle w:val="Heading2"/>
        <w:jc w:val="center"/>
        <w:rPr>
          <w:rFonts w:eastAsia="Times New Roman"/>
          <w:b/>
          <w:bCs/>
          <w:color w:val="000000" w:themeColor="text1"/>
          <w:lang w:val="es-ES"/>
        </w:rPr>
      </w:pPr>
      <w:bookmarkStart w:id="26" w:name="_Toc492234470"/>
      <w:r w:rsidRPr="001424F3">
        <w:rPr>
          <w:rFonts w:eastAsia="Times New Roman"/>
          <w:b/>
          <w:bCs/>
          <w:color w:val="000000" w:themeColor="text1"/>
          <w:lang w:val="es-ES"/>
        </w:rPr>
        <w:lastRenderedPageBreak/>
        <w:t>Metodologías ágiles</w:t>
      </w:r>
      <w:bookmarkEnd w:id="26"/>
    </w:p>
    <w:p w14:paraId="12763AE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De acuerdo al manifiesto ágil, son las técnicas para la gestión de proyectos, comúnmente de software, basada en cuatro valores principales, los cuales son: </w:t>
      </w:r>
    </w:p>
    <w:p w14:paraId="5CBD80CF"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ndividuos e interacciones sobre procesos y herramientas.</w:t>
      </w:r>
    </w:p>
    <w:p w14:paraId="6D037271"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oftware funcionando sobre documentación extensiva.</w:t>
      </w:r>
    </w:p>
    <w:p w14:paraId="384A52CF"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olaboración con el cliente sobre negociación contractual.</w:t>
      </w:r>
    </w:p>
    <w:p w14:paraId="1657AF7C"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spuesta ante el cambio sobre seguir un plan.</w:t>
      </w:r>
    </w:p>
    <w:p w14:paraId="3CF3EB2F"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stas técnicas promueven el desarrollo sostenible, evaluación y mejoras continuas, la motivación de los miembros del equipo, entre otras (Manifesto for Agile Software Development, 2001).</w:t>
      </w:r>
    </w:p>
    <w:p w14:paraId="74923A52" w14:textId="77777777" w:rsidR="00DB4BFA" w:rsidRPr="001424F3" w:rsidRDefault="00DB4BFA">
      <w:pPr>
        <w:pStyle w:val="Normal1"/>
        <w:jc w:val="both"/>
        <w:rPr>
          <w:color w:val="000000" w:themeColor="text1"/>
          <w:sz w:val="24"/>
          <w:szCs w:val="24"/>
          <w:lang w:val="es-ES"/>
        </w:rPr>
      </w:pPr>
    </w:p>
    <w:p w14:paraId="28D44A3C" w14:textId="77777777" w:rsidR="00DB4BFA" w:rsidRPr="001424F3" w:rsidRDefault="00DB4BFA">
      <w:pPr>
        <w:pStyle w:val="Normal1"/>
        <w:jc w:val="both"/>
        <w:rPr>
          <w:color w:val="000000" w:themeColor="text1"/>
          <w:sz w:val="24"/>
          <w:szCs w:val="24"/>
          <w:lang w:val="es-ES"/>
        </w:rPr>
      </w:pPr>
    </w:p>
    <w:p w14:paraId="7330AFBE" w14:textId="77777777" w:rsidR="00DB4BFA" w:rsidRPr="001424F3" w:rsidRDefault="00DB4BFA">
      <w:pPr>
        <w:pStyle w:val="Normal1"/>
        <w:jc w:val="both"/>
        <w:rPr>
          <w:color w:val="000000" w:themeColor="text1"/>
          <w:sz w:val="24"/>
          <w:szCs w:val="24"/>
          <w:lang w:val="es-ES"/>
        </w:rPr>
      </w:pPr>
    </w:p>
    <w:p w14:paraId="2DD304F6" w14:textId="77777777" w:rsidR="00DB4BFA" w:rsidRPr="001424F3" w:rsidRDefault="00DB4BFA">
      <w:pPr>
        <w:pStyle w:val="Normal1"/>
        <w:jc w:val="both"/>
        <w:rPr>
          <w:color w:val="000000" w:themeColor="text1"/>
          <w:sz w:val="24"/>
          <w:szCs w:val="24"/>
          <w:lang w:val="es-ES"/>
        </w:rPr>
      </w:pPr>
    </w:p>
    <w:p w14:paraId="13720B71" w14:textId="77777777" w:rsidR="00DB4BFA" w:rsidRPr="001424F3" w:rsidRDefault="00DB4BFA">
      <w:pPr>
        <w:pStyle w:val="Normal1"/>
        <w:jc w:val="both"/>
        <w:rPr>
          <w:color w:val="000000" w:themeColor="text1"/>
          <w:sz w:val="24"/>
          <w:szCs w:val="24"/>
          <w:lang w:val="es-ES"/>
        </w:rPr>
      </w:pPr>
    </w:p>
    <w:p w14:paraId="192D98C3" w14:textId="77777777" w:rsidR="00DB4BFA" w:rsidRPr="001424F3" w:rsidRDefault="00DB4BFA">
      <w:pPr>
        <w:pStyle w:val="Normal1"/>
        <w:jc w:val="both"/>
        <w:rPr>
          <w:color w:val="000000" w:themeColor="text1"/>
          <w:sz w:val="24"/>
          <w:szCs w:val="24"/>
          <w:lang w:val="es-ES"/>
        </w:rPr>
      </w:pPr>
    </w:p>
    <w:p w14:paraId="054A38DA" w14:textId="77777777" w:rsidR="00DB4BFA" w:rsidRPr="001424F3" w:rsidRDefault="00DB4BFA">
      <w:pPr>
        <w:pStyle w:val="Normal1"/>
        <w:jc w:val="both"/>
        <w:rPr>
          <w:color w:val="000000" w:themeColor="text1"/>
          <w:sz w:val="24"/>
          <w:szCs w:val="24"/>
          <w:lang w:val="es-ES"/>
        </w:rPr>
      </w:pPr>
    </w:p>
    <w:p w14:paraId="0B73A5AA" w14:textId="77777777" w:rsidR="00DB4BFA" w:rsidRPr="001424F3" w:rsidRDefault="00DB4BFA">
      <w:pPr>
        <w:pStyle w:val="Normal1"/>
        <w:jc w:val="both"/>
        <w:rPr>
          <w:color w:val="000000" w:themeColor="text1"/>
          <w:sz w:val="24"/>
          <w:szCs w:val="24"/>
          <w:lang w:val="es-ES"/>
        </w:rPr>
      </w:pPr>
    </w:p>
    <w:p w14:paraId="6EA73383" w14:textId="77777777" w:rsidR="00DB4BFA" w:rsidRPr="001424F3" w:rsidRDefault="00DB4BFA">
      <w:pPr>
        <w:pStyle w:val="Normal1"/>
        <w:jc w:val="both"/>
        <w:rPr>
          <w:color w:val="000000" w:themeColor="text1"/>
          <w:sz w:val="24"/>
          <w:szCs w:val="24"/>
          <w:lang w:val="es-ES"/>
        </w:rPr>
      </w:pPr>
    </w:p>
    <w:p w14:paraId="1F7010BE" w14:textId="77777777" w:rsidR="00DB4BFA" w:rsidRPr="001424F3" w:rsidRDefault="00DB4BFA">
      <w:pPr>
        <w:pStyle w:val="Normal1"/>
        <w:jc w:val="both"/>
        <w:rPr>
          <w:color w:val="000000" w:themeColor="text1"/>
          <w:sz w:val="24"/>
          <w:szCs w:val="24"/>
          <w:lang w:val="es-ES"/>
        </w:rPr>
      </w:pPr>
    </w:p>
    <w:p w14:paraId="293F0F15" w14:textId="77777777" w:rsidR="00DB4BFA" w:rsidRPr="001424F3" w:rsidRDefault="00DB4BFA">
      <w:pPr>
        <w:pStyle w:val="Normal1"/>
        <w:jc w:val="both"/>
        <w:rPr>
          <w:color w:val="000000" w:themeColor="text1"/>
          <w:sz w:val="24"/>
          <w:szCs w:val="24"/>
          <w:lang w:val="es-ES"/>
        </w:rPr>
      </w:pPr>
    </w:p>
    <w:p w14:paraId="73326C19" w14:textId="77777777" w:rsidR="00DB4BFA" w:rsidRPr="001424F3" w:rsidRDefault="00DB4BFA">
      <w:pPr>
        <w:pStyle w:val="Normal1"/>
        <w:jc w:val="both"/>
        <w:rPr>
          <w:color w:val="000000" w:themeColor="text1"/>
          <w:sz w:val="24"/>
          <w:szCs w:val="24"/>
          <w:lang w:val="es-ES"/>
        </w:rPr>
      </w:pPr>
    </w:p>
    <w:p w14:paraId="7069E241" w14:textId="77777777" w:rsidR="00DB4BFA" w:rsidRPr="001424F3" w:rsidRDefault="00DB4BFA">
      <w:pPr>
        <w:pStyle w:val="Normal1"/>
        <w:jc w:val="both"/>
        <w:rPr>
          <w:color w:val="000000" w:themeColor="text1"/>
          <w:sz w:val="24"/>
          <w:szCs w:val="24"/>
          <w:lang w:val="es-ES"/>
        </w:rPr>
      </w:pPr>
    </w:p>
    <w:p w14:paraId="2919DC76" w14:textId="77777777" w:rsidR="00DB4BFA" w:rsidRPr="001424F3" w:rsidRDefault="00DB4BFA">
      <w:pPr>
        <w:pStyle w:val="Normal1"/>
        <w:jc w:val="both"/>
        <w:rPr>
          <w:color w:val="000000" w:themeColor="text1"/>
          <w:sz w:val="24"/>
          <w:szCs w:val="24"/>
          <w:lang w:val="es-ES"/>
        </w:rPr>
      </w:pPr>
    </w:p>
    <w:p w14:paraId="602B76A7" w14:textId="77777777" w:rsidR="00DB4BFA" w:rsidRPr="001424F3" w:rsidRDefault="00DB4BFA">
      <w:pPr>
        <w:pStyle w:val="Normal1"/>
        <w:jc w:val="both"/>
        <w:rPr>
          <w:color w:val="000000" w:themeColor="text1"/>
          <w:sz w:val="24"/>
          <w:szCs w:val="24"/>
          <w:lang w:val="es-ES"/>
        </w:rPr>
      </w:pPr>
    </w:p>
    <w:p w14:paraId="7E73D20F" w14:textId="77777777" w:rsidR="00DB4BFA" w:rsidRPr="001424F3" w:rsidRDefault="00DB4BFA">
      <w:pPr>
        <w:pStyle w:val="Normal1"/>
        <w:jc w:val="both"/>
        <w:rPr>
          <w:color w:val="000000" w:themeColor="text1"/>
          <w:sz w:val="24"/>
          <w:szCs w:val="24"/>
          <w:lang w:val="es-ES"/>
        </w:rPr>
      </w:pPr>
    </w:p>
    <w:p w14:paraId="3C4E9125" w14:textId="77777777" w:rsidR="00DB4BFA" w:rsidRPr="001424F3" w:rsidRDefault="00DB4BFA">
      <w:pPr>
        <w:pStyle w:val="Normal1"/>
        <w:jc w:val="both"/>
        <w:rPr>
          <w:color w:val="000000" w:themeColor="text1"/>
          <w:sz w:val="24"/>
          <w:szCs w:val="24"/>
          <w:lang w:val="es-ES"/>
        </w:rPr>
      </w:pPr>
    </w:p>
    <w:p w14:paraId="2D23107C" w14:textId="77777777" w:rsidR="00DB4BFA" w:rsidRPr="001424F3" w:rsidRDefault="00DB4BFA">
      <w:pPr>
        <w:pStyle w:val="Normal1"/>
        <w:jc w:val="both"/>
        <w:rPr>
          <w:color w:val="000000" w:themeColor="text1"/>
          <w:sz w:val="24"/>
          <w:szCs w:val="24"/>
          <w:lang w:val="es-ES"/>
        </w:rPr>
      </w:pPr>
    </w:p>
    <w:p w14:paraId="353C28EF" w14:textId="77777777" w:rsidR="00DB4BFA" w:rsidRPr="001424F3" w:rsidRDefault="00675BDA">
      <w:pPr>
        <w:pStyle w:val="Normal1"/>
        <w:rPr>
          <w:color w:val="000000" w:themeColor="text1"/>
          <w:sz w:val="24"/>
          <w:szCs w:val="24"/>
          <w:lang w:val="es-ES"/>
        </w:rPr>
      </w:pPr>
      <w:r w:rsidRPr="001424F3">
        <w:rPr>
          <w:color w:val="000000" w:themeColor="text1"/>
          <w:sz w:val="24"/>
          <w:szCs w:val="24"/>
          <w:lang w:val="es-ES"/>
        </w:rPr>
        <w:br w:type="page"/>
      </w:r>
    </w:p>
    <w:p w14:paraId="36844C29" w14:textId="77777777" w:rsidR="00232D4F" w:rsidRPr="001424F3" w:rsidRDefault="00232D4F" w:rsidP="00232D4F">
      <w:pPr>
        <w:pStyle w:val="Heading1"/>
        <w:jc w:val="center"/>
        <w:rPr>
          <w:rFonts w:eastAsia="Times New Roman"/>
          <w:b/>
          <w:bCs/>
          <w:color w:val="000000" w:themeColor="text1"/>
          <w:lang w:val="es-ES"/>
        </w:rPr>
      </w:pPr>
      <w:bookmarkStart w:id="27" w:name="_Toc462739663"/>
      <w:bookmarkStart w:id="28" w:name="_Toc492234471"/>
      <w:r w:rsidRPr="001424F3">
        <w:rPr>
          <w:rFonts w:eastAsia="Times New Roman"/>
          <w:b/>
          <w:bCs/>
          <w:color w:val="000000" w:themeColor="text1"/>
          <w:lang w:val="es-ES"/>
        </w:rPr>
        <w:lastRenderedPageBreak/>
        <w:t>Estado del arte</w:t>
      </w:r>
      <w:bookmarkEnd w:id="27"/>
      <w:bookmarkEnd w:id="28"/>
    </w:p>
    <w:p w14:paraId="0C6A939E" w14:textId="77777777" w:rsidR="00232D4F" w:rsidRPr="001424F3" w:rsidRDefault="00232D4F" w:rsidP="00232D4F">
      <w:pPr>
        <w:pStyle w:val="Heading2"/>
        <w:jc w:val="center"/>
        <w:rPr>
          <w:rFonts w:eastAsia="Times New Roman"/>
          <w:b/>
          <w:bCs/>
          <w:color w:val="000000" w:themeColor="text1"/>
          <w:lang w:val="es-ES"/>
        </w:rPr>
      </w:pPr>
      <w:bookmarkStart w:id="29" w:name="_Toc462739664"/>
      <w:bookmarkStart w:id="30" w:name="_Toc492234472"/>
      <w:r w:rsidRPr="001424F3">
        <w:rPr>
          <w:rFonts w:eastAsia="Times New Roman"/>
          <w:b/>
          <w:bCs/>
          <w:color w:val="000000" w:themeColor="text1"/>
          <w:lang w:val="es-ES"/>
        </w:rPr>
        <w:t>Precedentes y Contexto Cronológico de la Gestión del Valor</w:t>
      </w:r>
      <w:bookmarkEnd w:id="29"/>
      <w:bookmarkEnd w:id="30"/>
    </w:p>
    <w:p w14:paraId="6FADDC41" w14:textId="77777777" w:rsidR="00232D4F" w:rsidRPr="001424F3" w:rsidRDefault="00232D4F" w:rsidP="00232D4F">
      <w:pPr>
        <w:rPr>
          <w:rFonts w:eastAsia="Times New Roman"/>
          <w:color w:val="000000" w:themeColor="text1"/>
          <w:lang w:val="es-ES"/>
        </w:rPr>
      </w:pPr>
    </w:p>
    <w:p w14:paraId="5161D334" w14:textId="77777777" w:rsidR="00EB3782" w:rsidRPr="001424F3" w:rsidRDefault="00EB3782" w:rsidP="00EB3782">
      <w:pPr>
        <w:jc w:val="both"/>
        <w:rPr>
          <w:color w:val="000000" w:themeColor="text1"/>
          <w:lang w:val="es-ES"/>
        </w:rPr>
      </w:pPr>
      <w:r w:rsidRPr="001424F3">
        <w:rPr>
          <w:color w:val="000000" w:themeColor="text1"/>
          <w:lang w:val="es-ES"/>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1424F3" w:rsidRDefault="00CE00CC" w:rsidP="00CE00CC">
      <w:pPr>
        <w:pStyle w:val="Heading3"/>
        <w:jc w:val="both"/>
        <w:rPr>
          <w:rFonts w:eastAsia="Times New Roman"/>
          <w:lang w:val="es-ES"/>
        </w:rPr>
      </w:pPr>
      <w:bookmarkStart w:id="31" w:name="_Toc492234473"/>
      <w:r w:rsidRPr="001424F3">
        <w:rPr>
          <w:rFonts w:eastAsia="Times New Roman"/>
          <w:b/>
          <w:bCs/>
          <w:lang w:val="es-ES"/>
        </w:rPr>
        <w:t>Origen:</w:t>
      </w:r>
      <w:bookmarkEnd w:id="31"/>
      <w:r w:rsidRPr="001424F3">
        <w:rPr>
          <w:rFonts w:eastAsia="Times New Roman"/>
          <w:b/>
          <w:bCs/>
          <w:lang w:val="es-ES"/>
        </w:rPr>
        <w:t xml:space="preserve"> </w:t>
      </w:r>
    </w:p>
    <w:p w14:paraId="144BF35F" w14:textId="4F72B98D"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r w:rsidR="008A3FA7" w:rsidRPr="001424F3">
        <w:rPr>
          <w:rFonts w:ascii="Arial" w:hAnsi="Arial" w:cs="Arial"/>
          <w:color w:val="000000" w:themeColor="text1"/>
          <w:sz w:val="22"/>
          <w:szCs w:val="22"/>
          <w:lang w:val="es-ES" w:eastAsia="es-ES"/>
        </w:rPr>
        <w:t xml:space="preserve">Kwak, Y. y Anbari, F. </w:t>
      </w:r>
      <w:r w:rsidRPr="001424F3">
        <w:rPr>
          <w:rFonts w:ascii="Arial" w:hAnsi="Arial" w:cs="Arial"/>
          <w:color w:val="000000" w:themeColor="text1"/>
          <w:sz w:val="22"/>
          <w:szCs w:val="22"/>
          <w:lang w:val="es-ES" w:eastAsia="es-ES"/>
        </w:rPr>
        <w:t>(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27C0EEA4" w:rsidR="00EB3782" w:rsidRPr="001424F3" w:rsidRDefault="00EB3782" w:rsidP="00EB3782">
      <w:pPr>
        <w:jc w:val="both"/>
        <w:rPr>
          <w:color w:val="000000" w:themeColor="text1"/>
          <w:lang w:val="es-ES"/>
        </w:rPr>
      </w:pPr>
      <w:r w:rsidRPr="001424F3">
        <w:rPr>
          <w:color w:val="000000" w:themeColor="text1"/>
          <w:lang w:val="es-ES"/>
        </w:rPr>
        <w:t>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Administración Nacional de la Aeronáutica y del Espacio  de los Estados Unidos, también conocida como NASA por sus siglas en inglés, National Aeronautics and Space Administration</w:t>
      </w:r>
      <w:r w:rsidR="004839D1" w:rsidRPr="001424F3">
        <w:rPr>
          <w:color w:val="000000" w:themeColor="text1"/>
          <w:lang w:val="es-ES"/>
        </w:rPr>
        <w:t>.</w:t>
      </w:r>
    </w:p>
    <w:p w14:paraId="4122893B" w14:textId="77777777" w:rsidR="00EB3782" w:rsidRPr="001424F3" w:rsidRDefault="00EB3782" w:rsidP="00EB3782">
      <w:pPr>
        <w:jc w:val="both"/>
        <w:rPr>
          <w:color w:val="000000" w:themeColor="text1"/>
          <w:lang w:val="es-ES"/>
        </w:rPr>
      </w:pPr>
    </w:p>
    <w:p w14:paraId="64F775BF" w14:textId="17F57BC1" w:rsidR="00EB3782" w:rsidRPr="001424F3" w:rsidRDefault="00593643" w:rsidP="00EB3782">
      <w:pPr>
        <w:jc w:val="both"/>
        <w:rPr>
          <w:color w:val="000000" w:themeColor="text1"/>
          <w:lang w:val="es-ES"/>
        </w:rPr>
      </w:pPr>
      <w:r w:rsidRPr="001424F3">
        <w:rPr>
          <w:color w:val="000000" w:themeColor="text1"/>
          <w:lang w:val="es-ES"/>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1424F3">
        <w:rPr>
          <w:color w:val="000000" w:themeColor="text1"/>
          <w:lang w:val="es-ES"/>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Con esto se puede concluir que las técnicas PERT/COST eran los predecesores de EVM, </w:t>
      </w:r>
      <w:r w:rsidR="00EB3782" w:rsidRPr="001424F3">
        <w:rPr>
          <w:color w:val="000000" w:themeColor="text1"/>
          <w:lang w:val="es-ES"/>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Pr="001424F3" w:rsidRDefault="00EB3782" w:rsidP="00EB3782">
      <w:pPr>
        <w:jc w:val="both"/>
        <w:rPr>
          <w:color w:val="000000" w:themeColor="text1"/>
          <w:lang w:val="es-ES"/>
        </w:rPr>
      </w:pPr>
    </w:p>
    <w:p w14:paraId="66BF3299" w14:textId="68E1AF4E" w:rsidR="00EB3782" w:rsidRPr="001424F3" w:rsidRDefault="00016DDB" w:rsidP="00EB3782">
      <w:pPr>
        <w:jc w:val="both"/>
        <w:rPr>
          <w:color w:val="000000" w:themeColor="text1"/>
          <w:lang w:val="es-ES"/>
        </w:rPr>
      </w:pPr>
      <w:r w:rsidRPr="001424F3">
        <w:rPr>
          <w:color w:val="000000" w:themeColor="text1"/>
          <w:lang w:val="es-ES"/>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sidRPr="001424F3">
        <w:rPr>
          <w:color w:val="000000" w:themeColor="text1"/>
          <w:lang w:val="es-ES"/>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Pr="001424F3" w:rsidRDefault="00EB3782" w:rsidP="00EB3782">
      <w:pPr>
        <w:jc w:val="both"/>
        <w:rPr>
          <w:color w:val="000000" w:themeColor="text1"/>
          <w:lang w:val="es-ES"/>
        </w:rPr>
      </w:pPr>
    </w:p>
    <w:p w14:paraId="6C4C2443" w14:textId="195746A8" w:rsidR="00EB3782" w:rsidRPr="001424F3" w:rsidRDefault="00EB3782" w:rsidP="00EB3782">
      <w:pPr>
        <w:jc w:val="both"/>
        <w:rPr>
          <w:color w:val="000000" w:themeColor="text1"/>
          <w:lang w:val="es-ES"/>
        </w:rPr>
      </w:pPr>
      <w:r w:rsidRPr="001424F3">
        <w:rPr>
          <w:color w:val="000000" w:themeColor="text1"/>
          <w:lang w:val="es-ES"/>
        </w:rPr>
        <w:t xml:space="preserve">En términos históricos se puede establecer de forma aproximada el origen de principios de gestión primitivos que en algún momento podrían evolucionar a lo que es la Gestión del Valor Ganado. </w:t>
      </w:r>
      <w:r w:rsidR="00D25508" w:rsidRPr="001424F3">
        <w:rPr>
          <w:color w:val="000000" w:themeColor="text1"/>
          <w:lang w:val="es-ES"/>
        </w:rPr>
        <w:t xml:space="preserve">Según </w:t>
      </w:r>
      <w:r w:rsidR="00FF2622" w:rsidRPr="001424F3">
        <w:rPr>
          <w:color w:val="000000" w:themeColor="text1"/>
          <w:lang w:val="es-ES"/>
        </w:rPr>
        <w:t xml:space="preserve">Kwak, Y. y Anbari, F. </w:t>
      </w:r>
      <w:r w:rsidRPr="001424F3">
        <w:rPr>
          <w:color w:val="000000" w:themeColor="text1"/>
          <w:lang w:val="es-ES"/>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Pr="001424F3" w:rsidRDefault="00EB3782" w:rsidP="00EB3782">
      <w:pPr>
        <w:jc w:val="both"/>
        <w:rPr>
          <w:color w:val="000000" w:themeColor="text1"/>
          <w:lang w:val="es-ES"/>
        </w:rPr>
      </w:pPr>
    </w:p>
    <w:p w14:paraId="74E33413" w14:textId="200C1848" w:rsidR="00EB3782" w:rsidRPr="001424F3" w:rsidRDefault="007409F1" w:rsidP="00EB3782">
      <w:pPr>
        <w:jc w:val="both"/>
        <w:rPr>
          <w:color w:val="000000" w:themeColor="text1"/>
          <w:lang w:val="es-ES"/>
        </w:rPr>
      </w:pPr>
      <w:r w:rsidRPr="001424F3">
        <w:rPr>
          <w:color w:val="000000" w:themeColor="text1"/>
          <w:lang w:val="es-ES"/>
        </w:rPr>
        <w:t>H</w:t>
      </w:r>
      <w:r w:rsidR="00EB3782" w:rsidRPr="001424F3">
        <w:rPr>
          <w:color w:val="000000" w:themeColor="text1"/>
          <w:lang w:val="es-ES"/>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sidRPr="001424F3">
        <w:rPr>
          <w:color w:val="000000" w:themeColor="text1"/>
          <w:lang w:val="es-ES"/>
        </w:rPr>
        <w:t>cuánto</w:t>
      </w:r>
      <w:r w:rsidR="00EB3782" w:rsidRPr="001424F3">
        <w:rPr>
          <w:color w:val="000000" w:themeColor="text1"/>
          <w:lang w:val="es-ES"/>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sidRPr="001424F3">
        <w:rPr>
          <w:color w:val="000000" w:themeColor="text1"/>
          <w:lang w:val="es-ES"/>
        </w:rPr>
        <w:t>más</w:t>
      </w:r>
      <w:r w:rsidR="00EB3782" w:rsidRPr="001424F3">
        <w:rPr>
          <w:color w:val="000000" w:themeColor="text1"/>
          <w:lang w:val="es-ES"/>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Pr="001424F3" w:rsidRDefault="00EB3782" w:rsidP="00EB3782">
      <w:pPr>
        <w:jc w:val="both"/>
        <w:rPr>
          <w:color w:val="000000" w:themeColor="text1"/>
          <w:lang w:val="es-ES"/>
        </w:rPr>
      </w:pPr>
      <w:r w:rsidRPr="001424F3">
        <w:rPr>
          <w:color w:val="000000" w:themeColor="text1"/>
          <w:lang w:val="es-ES"/>
        </w:rPr>
        <w:t xml:space="preserve">Además Wayne (2000) expone que los primeros intentos de resolver estos problemas de gestión de las mencionadas instituciones de defensa, más específicamente, problemas de </w:t>
      </w:r>
      <w:r w:rsidRPr="001424F3">
        <w:rPr>
          <w:color w:val="000000" w:themeColor="text1"/>
          <w:lang w:val="es-ES"/>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Pr="001424F3" w:rsidRDefault="00EB3782" w:rsidP="00EB3782">
      <w:pPr>
        <w:jc w:val="both"/>
        <w:rPr>
          <w:color w:val="000000" w:themeColor="text1"/>
          <w:lang w:val="es-ES"/>
        </w:rPr>
      </w:pPr>
    </w:p>
    <w:p w14:paraId="50FE1D79" w14:textId="1633144A" w:rsidR="00EB3782" w:rsidRPr="001424F3" w:rsidRDefault="00EB3782" w:rsidP="00EB3782">
      <w:pPr>
        <w:jc w:val="both"/>
        <w:rPr>
          <w:color w:val="000000" w:themeColor="text1"/>
          <w:lang w:val="es-ES"/>
        </w:rPr>
      </w:pPr>
      <w:r w:rsidRPr="001424F3">
        <w:rPr>
          <w:color w:val="000000" w:themeColor="text1"/>
          <w:lang w:val="es-ES"/>
        </w:rPr>
        <w:t xml:space="preserve">Finalmente se hace conocer una metodología con una relación más directa con la Gestión del Valor Ganado. </w:t>
      </w:r>
      <w:r w:rsidR="001A2430" w:rsidRPr="001424F3">
        <w:rPr>
          <w:color w:val="000000" w:themeColor="text1"/>
          <w:lang w:val="es-ES"/>
        </w:rPr>
        <w:t xml:space="preserve">Kwak, Y. y Anbari, F. </w:t>
      </w:r>
      <w:r w:rsidRPr="001424F3">
        <w:rPr>
          <w:color w:val="000000" w:themeColor="text1"/>
          <w:lang w:val="es-ES"/>
        </w:rPr>
        <w:t>(2011) la Gestión del Valor Ganado es una metodología de gestión para integrar el alcance al cronograma y recursos y para la medición del rendimiento y progreso del proyecto, la cual inició históricamente como Cost/Schedule Control System Criteria, C/SCSC, en español Sistema de Control y Planificación de Costo Cronograma o Criterios de Sistema de Control Costo/Cronograma, por el Departamento de Defensa de los Estados Unidos en los 1960s (p. 2). Los sucesos que llevaron a la adopción del C/SCSC son explicados a mayor nivel de detalle a continuación.</w:t>
      </w:r>
    </w:p>
    <w:p w14:paraId="3FBD7BA8" w14:textId="77777777" w:rsidR="00EB3782" w:rsidRPr="001424F3" w:rsidRDefault="00EB3782" w:rsidP="00EB3782">
      <w:pPr>
        <w:jc w:val="both"/>
        <w:rPr>
          <w:color w:val="000000" w:themeColor="text1"/>
          <w:lang w:val="es-ES"/>
        </w:rPr>
      </w:pPr>
    </w:p>
    <w:p w14:paraId="633DA78F" w14:textId="77777777" w:rsidR="00EB3782" w:rsidRPr="001424F3" w:rsidRDefault="00EB3782" w:rsidP="00EB3782">
      <w:pPr>
        <w:jc w:val="both"/>
        <w:rPr>
          <w:color w:val="000000" w:themeColor="text1"/>
          <w:lang w:val="es-ES"/>
        </w:rPr>
      </w:pPr>
      <w:r w:rsidRPr="001424F3">
        <w:rPr>
          <w:color w:val="000000" w:themeColor="text1"/>
          <w:lang w:val="es-ES"/>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Pr="001424F3" w:rsidRDefault="00EB3782" w:rsidP="00EB3782">
      <w:pPr>
        <w:jc w:val="both"/>
        <w:rPr>
          <w:color w:val="000000" w:themeColor="text1"/>
          <w:lang w:val="es-ES"/>
        </w:rPr>
      </w:pPr>
    </w:p>
    <w:p w14:paraId="1665FADA" w14:textId="5C8D61AD" w:rsidR="00EB3782" w:rsidRPr="001424F3" w:rsidRDefault="00EB3782" w:rsidP="00EB3782">
      <w:pPr>
        <w:jc w:val="both"/>
        <w:rPr>
          <w:color w:val="000000" w:themeColor="text1"/>
          <w:lang w:val="es-ES"/>
        </w:rPr>
      </w:pPr>
      <w:r w:rsidRPr="001424F3">
        <w:rPr>
          <w:color w:val="000000" w:themeColor="text1"/>
          <w:lang w:val="es-ES"/>
        </w:rPr>
        <w:t xml:space="preserve">Según Wayn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sidRPr="001424F3">
        <w:rPr>
          <w:color w:val="000000" w:themeColor="text1"/>
          <w:lang w:val="es-ES"/>
        </w:rPr>
        <w:t>prácticas</w:t>
      </w:r>
      <w:r w:rsidRPr="001424F3">
        <w:rPr>
          <w:color w:val="000000" w:themeColor="text1"/>
          <w:lang w:val="es-ES"/>
        </w:rPr>
        <w:t xml:space="preserve"> utilizadas por las empresas americanas que lideraban el mercado. Estas investigaciones fueron realizadas por un conjunto de pioneros liderados por un oficial de la Fuerza Aérea, el señor Hans “Whitey” Driessnack. Así fue como la Fuerza Aérea pudo capturar de cierta manera las </w:t>
      </w:r>
      <w:r w:rsidR="00213959" w:rsidRPr="001424F3">
        <w:rPr>
          <w:color w:val="000000" w:themeColor="text1"/>
          <w:lang w:val="es-ES"/>
        </w:rPr>
        <w:t>prácticas</w:t>
      </w:r>
      <w:r w:rsidRPr="001424F3">
        <w:rPr>
          <w:color w:val="000000" w:themeColor="text1"/>
          <w:lang w:val="es-ES"/>
        </w:rPr>
        <w:t xml:space="preserve"> y utilizarlas como puntos de referencia o criterios de gestión efectiva en las especificaciones de los Criterios de Sistema de Control Costo/Cronograma, C/SCSC.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sidRPr="001424F3">
        <w:rPr>
          <w:color w:val="000000" w:themeColor="text1"/>
          <w:lang w:val="es-ES"/>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C/SCSC. Esto hizo que C/SCSC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Pr="001424F3" w:rsidRDefault="00EB3782" w:rsidP="00EB3782">
      <w:pPr>
        <w:jc w:val="both"/>
        <w:rPr>
          <w:color w:val="000000" w:themeColor="text1"/>
          <w:lang w:val="es-ES"/>
        </w:rPr>
      </w:pPr>
      <w:r w:rsidRPr="001424F3">
        <w:rPr>
          <w:color w:val="000000" w:themeColor="text1"/>
          <w:lang w:val="es-ES"/>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1424F3" w:rsidRDefault="00B66F74"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r w:rsidR="00CA2DC2" w:rsidRPr="001424F3">
        <w:rPr>
          <w:rFonts w:ascii="Arial" w:hAnsi="Arial" w:cs="Arial"/>
          <w:color w:val="000000" w:themeColor="text1"/>
          <w:sz w:val="22"/>
          <w:szCs w:val="22"/>
          <w:lang w:val="es-ES" w:eastAsia="es-ES"/>
        </w:rPr>
        <w:t xml:space="preserve">Kwak, Y. y Anbari, F. </w:t>
      </w:r>
      <w:r w:rsidR="00EB3782" w:rsidRPr="001424F3">
        <w:rPr>
          <w:rFonts w:ascii="Arial" w:hAnsi="Arial" w:cs="Arial"/>
          <w:color w:val="000000" w:themeColor="text1"/>
          <w:sz w:val="22"/>
          <w:szCs w:val="22"/>
          <w:lang w:val="es-ES"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Pr="001424F3" w:rsidRDefault="00CE00CC" w:rsidP="00CE00CC">
      <w:pPr>
        <w:pStyle w:val="Heading3"/>
        <w:jc w:val="both"/>
        <w:rPr>
          <w:rFonts w:eastAsia="Times New Roman"/>
          <w:b/>
          <w:bCs/>
          <w:lang w:val="es-ES"/>
        </w:rPr>
      </w:pPr>
    </w:p>
    <w:p w14:paraId="2B7DD5C3" w14:textId="0FC57650" w:rsidR="00EB3782" w:rsidRPr="001424F3" w:rsidRDefault="00CE00CC" w:rsidP="00CE00CC">
      <w:pPr>
        <w:pStyle w:val="Heading3"/>
        <w:jc w:val="both"/>
        <w:rPr>
          <w:rFonts w:eastAsia="Times New Roman"/>
          <w:b/>
          <w:bCs/>
          <w:lang w:val="es-ES"/>
        </w:rPr>
      </w:pPr>
      <w:bookmarkStart w:id="32" w:name="_Toc492234474"/>
      <w:r w:rsidRPr="001424F3">
        <w:rPr>
          <w:rFonts w:eastAsia="Times New Roman"/>
          <w:b/>
          <w:bCs/>
          <w:lang w:val="es-ES"/>
        </w:rPr>
        <w:t>Primeros desafíos:</w:t>
      </w:r>
      <w:bookmarkEnd w:id="32"/>
      <w:r w:rsidRPr="001424F3">
        <w:rPr>
          <w:rFonts w:eastAsia="Times New Roman"/>
          <w:b/>
          <w:bCs/>
          <w:lang w:val="es-ES"/>
        </w:rPr>
        <w:t xml:space="preserve"> </w:t>
      </w:r>
    </w:p>
    <w:p w14:paraId="37ECBC36" w14:textId="77777777" w:rsidR="00CE00CC" w:rsidRPr="001424F3" w:rsidRDefault="00CE00CC" w:rsidP="00CE00CC">
      <w:pPr>
        <w:pStyle w:val="Normal1"/>
        <w:rPr>
          <w:lang w:val="es-ES"/>
        </w:rPr>
      </w:pPr>
    </w:p>
    <w:p w14:paraId="5CFE9D85" w14:textId="6AF854E2" w:rsidR="00EB3782" w:rsidRPr="001424F3" w:rsidRDefault="00EB3782" w:rsidP="00EB3782">
      <w:pPr>
        <w:jc w:val="both"/>
        <w:rPr>
          <w:color w:val="000000" w:themeColor="text1"/>
          <w:lang w:val="es-ES"/>
        </w:rPr>
      </w:pPr>
      <w:r w:rsidRPr="001424F3">
        <w:rPr>
          <w:color w:val="000000" w:themeColor="text1"/>
          <w:lang w:val="es-ES"/>
        </w:rPr>
        <w:t>Como se puede notar dadas las</w:t>
      </w:r>
      <w:r w:rsidR="005E7169" w:rsidRPr="001424F3">
        <w:rPr>
          <w:color w:val="000000" w:themeColor="text1"/>
          <w:lang w:val="es-ES"/>
        </w:rPr>
        <w:t xml:space="preserve"> distintas </w:t>
      </w:r>
      <w:r w:rsidRPr="001424F3">
        <w:rPr>
          <w:color w:val="000000" w:themeColor="text1"/>
          <w:lang w:val="es-ES"/>
        </w:rPr>
        <w:t>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Pr="001424F3" w:rsidRDefault="00EB3782" w:rsidP="00EB3782">
      <w:pPr>
        <w:jc w:val="both"/>
        <w:rPr>
          <w:color w:val="000000" w:themeColor="text1"/>
          <w:lang w:val="es-ES"/>
        </w:rPr>
      </w:pPr>
    </w:p>
    <w:p w14:paraId="7785DA48" w14:textId="2FA2B365" w:rsidR="00EB3782" w:rsidRPr="001424F3" w:rsidRDefault="005E7169" w:rsidP="00EB3782">
      <w:pPr>
        <w:jc w:val="both"/>
        <w:rPr>
          <w:color w:val="000000" w:themeColor="text1"/>
          <w:lang w:val="es-ES"/>
        </w:rPr>
      </w:pPr>
      <w:r w:rsidRPr="001424F3">
        <w:rPr>
          <w:color w:val="000000" w:themeColor="text1"/>
          <w:lang w:val="es-ES"/>
        </w:rPr>
        <w:t>De acuerdo a,</w:t>
      </w:r>
      <w:r w:rsidR="00EB3782" w:rsidRPr="001424F3">
        <w:rPr>
          <w:color w:val="000000" w:themeColor="text1"/>
          <w:lang w:val="es-ES"/>
        </w:rPr>
        <w:t xml:space="preserve"> Wayne (2000) en Junio de 1970 se realizó una reunión en Andrews Air Force Base  donde conferenciantes tanto de parte de la industria como de parte del </w:t>
      </w:r>
      <w:r w:rsidR="00EB3782" w:rsidRPr="001424F3">
        <w:rPr>
          <w:color w:val="000000" w:themeColor="text1"/>
          <w:lang w:val="es-ES"/>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Pr="001424F3" w:rsidRDefault="00EB3782" w:rsidP="00EB3782">
      <w:pPr>
        <w:jc w:val="both"/>
        <w:rPr>
          <w:color w:val="000000" w:themeColor="text1"/>
          <w:lang w:val="es-ES"/>
        </w:rPr>
      </w:pPr>
    </w:p>
    <w:p w14:paraId="576F2693" w14:textId="016CF653" w:rsidR="00EB3782" w:rsidRPr="001424F3" w:rsidRDefault="007409F1" w:rsidP="00EB3782">
      <w:pPr>
        <w:jc w:val="both"/>
        <w:rPr>
          <w:color w:val="000000" w:themeColor="text1"/>
          <w:lang w:val="es-ES"/>
        </w:rPr>
      </w:pPr>
      <w:r w:rsidRPr="001424F3">
        <w:rPr>
          <w:color w:val="000000" w:themeColor="text1"/>
          <w:lang w:val="es-ES"/>
        </w:rPr>
        <w:t>Un desafío recurrente que tienen las instituciones de defensa es el de realizar programas o proyectos qu</w:t>
      </w:r>
      <w:r w:rsidR="007D3FF0" w:rsidRPr="001424F3">
        <w:rPr>
          <w:color w:val="000000" w:themeColor="text1"/>
          <w:lang w:val="es-ES"/>
        </w:rPr>
        <w:t>e nunca antes se han realizado. U</w:t>
      </w:r>
      <w:r w:rsidRPr="001424F3">
        <w:rPr>
          <w:color w:val="000000" w:themeColor="text1"/>
          <w:lang w:val="es-ES"/>
        </w:rPr>
        <w:t xml:space="preserve">n claro ejemplo de esto es el del </w:t>
      </w:r>
      <w:r w:rsidR="00EB3782" w:rsidRPr="001424F3">
        <w:rPr>
          <w:color w:val="000000" w:themeColor="text1"/>
          <w:lang w:val="es-ES"/>
        </w:rPr>
        <w:t xml:space="preserve">avión combatiente Raptor F-22 de la Fuerza Aérea de los Estados unidos, en avanzado desarrollo en los años 2000 para reemplazar el F-15. </w:t>
      </w:r>
      <w:r w:rsidRPr="001424F3">
        <w:rPr>
          <w:color w:val="000000" w:themeColor="text1"/>
          <w:lang w:val="es-ES"/>
        </w:rPr>
        <w:t>De acuerdo a Wayne (2000) l</w:t>
      </w:r>
      <w:r w:rsidR="00EB3782" w:rsidRPr="001424F3">
        <w:rPr>
          <w:color w:val="000000" w:themeColor="text1"/>
          <w:lang w:val="es-ES"/>
        </w:rPr>
        <w:t xml:space="preserve">a Fuerza Aérea requiere que el F-22 vuele más rápido que la velocidad del sonido sin utilizar sistemas de postcombustión de alto consumo de combustibl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sidRPr="001424F3">
        <w:rPr>
          <w:color w:val="000000" w:themeColor="text1"/>
          <w:lang w:val="es-ES"/>
        </w:rPr>
        <w:t>público</w:t>
      </w:r>
      <w:r w:rsidR="00EB3782" w:rsidRPr="001424F3">
        <w:rPr>
          <w:color w:val="000000" w:themeColor="text1"/>
          <w:lang w:val="es-ES"/>
        </w:rPr>
        <w:t xml:space="preserve">, al no tener precios establecidos en el mercado. </w:t>
      </w:r>
      <w:r w:rsidRPr="001424F3">
        <w:rPr>
          <w:color w:val="000000" w:themeColor="text1"/>
          <w:lang w:val="es-ES"/>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sidRPr="001424F3">
        <w:rPr>
          <w:color w:val="000000" w:themeColor="text1"/>
          <w:lang w:val="es-ES"/>
        </w:rPr>
        <w:t>Este tipo de entorno propició el éxito de EVM, la manera más efectiva conocida, de integrar el alcance del trabajo, los cronogramas y recursos con el riesgo de gestión (p. 2).</w:t>
      </w:r>
    </w:p>
    <w:p w14:paraId="701B951D" w14:textId="77777777" w:rsidR="00EB3782" w:rsidRPr="001424F3" w:rsidRDefault="00EB3782" w:rsidP="00EB3782">
      <w:pPr>
        <w:jc w:val="both"/>
        <w:rPr>
          <w:color w:val="000000" w:themeColor="text1"/>
          <w:lang w:val="es-ES"/>
        </w:rPr>
      </w:pPr>
    </w:p>
    <w:p w14:paraId="2EDBA8C8" w14:textId="68D469D3" w:rsidR="00CE00CC" w:rsidRPr="001424F3" w:rsidRDefault="00CE00CC" w:rsidP="00CE00CC">
      <w:pPr>
        <w:pStyle w:val="Heading3"/>
        <w:jc w:val="both"/>
        <w:rPr>
          <w:rFonts w:eastAsia="Times New Roman"/>
          <w:lang w:val="es-ES"/>
        </w:rPr>
      </w:pPr>
      <w:bookmarkStart w:id="33" w:name="_Toc492234475"/>
      <w:r w:rsidRPr="001424F3">
        <w:rPr>
          <w:rFonts w:eastAsia="Times New Roman"/>
          <w:b/>
          <w:bCs/>
          <w:lang w:val="es-ES"/>
        </w:rPr>
        <w:t>Evolución:</w:t>
      </w:r>
      <w:bookmarkEnd w:id="33"/>
      <w:r w:rsidRPr="001424F3">
        <w:rPr>
          <w:rFonts w:eastAsia="Times New Roman"/>
          <w:b/>
          <w:bCs/>
          <w:lang w:val="es-ES"/>
        </w:rPr>
        <w:t xml:space="preserve"> </w:t>
      </w:r>
    </w:p>
    <w:p w14:paraId="57F3EF0F" w14:textId="77777777" w:rsidR="00EB3782" w:rsidRPr="001424F3" w:rsidRDefault="00EB3782" w:rsidP="00EB3782">
      <w:pPr>
        <w:jc w:val="both"/>
        <w:rPr>
          <w:color w:val="000000" w:themeColor="text1"/>
          <w:lang w:val="es-ES"/>
        </w:rPr>
      </w:pPr>
    </w:p>
    <w:p w14:paraId="4426E64B" w14:textId="77777777" w:rsidR="00EB3782" w:rsidRPr="001424F3" w:rsidRDefault="00EB3782" w:rsidP="00EB3782">
      <w:pPr>
        <w:jc w:val="both"/>
        <w:rPr>
          <w:color w:val="000000" w:themeColor="text1"/>
          <w:lang w:val="es-ES"/>
        </w:rPr>
      </w:pPr>
      <w:r w:rsidRPr="001424F3">
        <w:rPr>
          <w:color w:val="000000" w:themeColor="text1"/>
          <w:lang w:val="es-ES"/>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sidRPr="001424F3">
        <w:rPr>
          <w:color w:val="000000" w:themeColor="text1"/>
          <w:lang w:val="es-ES"/>
        </w:rPr>
        <w:lastRenderedPageBreak/>
        <w:t xml:space="preserve">llegaron al Pentágono trayendo nuevas iniciativas de gestión, las cuales en algunos casos eran nuevas como fugaces (p. 2). </w:t>
      </w:r>
    </w:p>
    <w:p w14:paraId="235DAEE7" w14:textId="77777777" w:rsidR="00EB3782" w:rsidRPr="001424F3" w:rsidRDefault="00EB3782" w:rsidP="00EB3782">
      <w:pPr>
        <w:jc w:val="both"/>
        <w:rPr>
          <w:color w:val="000000" w:themeColor="text1"/>
          <w:lang w:val="es-ES"/>
        </w:rPr>
      </w:pPr>
    </w:p>
    <w:p w14:paraId="5C0B9DB9" w14:textId="3F706031" w:rsidR="00EB3782" w:rsidRPr="001424F3" w:rsidRDefault="00EB3782" w:rsidP="00EB3782">
      <w:pPr>
        <w:jc w:val="both"/>
        <w:rPr>
          <w:color w:val="000000" w:themeColor="text1"/>
          <w:lang w:val="es-ES"/>
        </w:rPr>
      </w:pPr>
      <w:r w:rsidRPr="001424F3">
        <w:rPr>
          <w:color w:val="000000" w:themeColor="text1"/>
          <w:lang w:val="es-ES"/>
        </w:rPr>
        <w:t xml:space="preserve">Así fue como la típica política con bases en supervisión afectó negativamente incluso al C/SCSC, sin embargo, según Wayne (2000) a inicios de los años 1980, el señor </w:t>
      </w:r>
      <w:r w:rsidR="00033CB3" w:rsidRPr="001424F3">
        <w:rPr>
          <w:color w:val="000000" w:themeColor="text1"/>
          <w:lang w:val="es-ES"/>
        </w:rPr>
        <w:t xml:space="preserve">Gaylord E. Christle Director Adjunto de Gestión de Adquisiciones de la Oficina del Subsecretario de Defensa (Adquisición, Tecnología y Logística), </w:t>
      </w:r>
      <w:r w:rsidRPr="001424F3">
        <w:rPr>
          <w:color w:val="000000" w:themeColor="text1"/>
          <w:lang w:val="es-ES"/>
        </w:rPr>
        <w:t>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Pr="001424F3" w:rsidRDefault="00EB3782" w:rsidP="00EB3782">
      <w:pPr>
        <w:jc w:val="both"/>
        <w:rPr>
          <w:color w:val="000000" w:themeColor="text1"/>
          <w:lang w:val="es-ES"/>
        </w:rPr>
      </w:pPr>
    </w:p>
    <w:p w14:paraId="4F30FDFB" w14:textId="42DF62E4" w:rsidR="00EB3782" w:rsidRPr="001424F3" w:rsidRDefault="00EB3782" w:rsidP="00EB3782">
      <w:pPr>
        <w:jc w:val="both"/>
        <w:rPr>
          <w:color w:val="000000" w:themeColor="text1"/>
          <w:lang w:val="es-ES"/>
        </w:rPr>
      </w:pPr>
      <w:r w:rsidRPr="001424F3">
        <w:rPr>
          <w:color w:val="000000" w:themeColor="text1"/>
          <w:lang w:val="es-ES"/>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Navy’s A-12 “Avenger”. El señor Christle trajo la atención de la administración superior, desencadenando una serie de eventos que llevarían a cancelar este programa de billones de dólares. </w:t>
      </w:r>
    </w:p>
    <w:p w14:paraId="0EE1A26B" w14:textId="77777777" w:rsidR="00EB3782" w:rsidRPr="001424F3" w:rsidRDefault="00EB3782" w:rsidP="00EB3782">
      <w:pPr>
        <w:jc w:val="both"/>
        <w:rPr>
          <w:color w:val="000000" w:themeColor="text1"/>
          <w:lang w:val="es-ES"/>
        </w:rPr>
      </w:pPr>
    </w:p>
    <w:p w14:paraId="47E93232" w14:textId="4BFBCC66" w:rsidR="00CE00CC" w:rsidRPr="001424F3" w:rsidRDefault="00CE00CC" w:rsidP="00CE00CC">
      <w:pPr>
        <w:pStyle w:val="Heading3"/>
        <w:jc w:val="both"/>
        <w:rPr>
          <w:rFonts w:eastAsia="Times New Roman"/>
          <w:lang w:val="es-ES"/>
        </w:rPr>
      </w:pPr>
      <w:bookmarkStart w:id="34" w:name="_Toc492234476"/>
      <w:r w:rsidRPr="001424F3">
        <w:rPr>
          <w:rFonts w:eastAsia="Times New Roman"/>
          <w:b/>
          <w:bCs/>
          <w:lang w:val="es-ES"/>
        </w:rPr>
        <w:t>Políticas, legislaciones y documentaciones:</w:t>
      </w:r>
      <w:bookmarkEnd w:id="34"/>
      <w:r w:rsidRPr="001424F3">
        <w:rPr>
          <w:rFonts w:eastAsia="Times New Roman"/>
          <w:b/>
          <w:bCs/>
          <w:lang w:val="es-ES"/>
        </w:rPr>
        <w:t xml:space="preserve"> </w:t>
      </w:r>
    </w:p>
    <w:p w14:paraId="7E2C1B5E" w14:textId="77777777" w:rsidR="00EB3782" w:rsidRPr="001424F3" w:rsidRDefault="00EB3782" w:rsidP="00EB3782">
      <w:pPr>
        <w:jc w:val="both"/>
        <w:rPr>
          <w:color w:val="000000" w:themeColor="text1"/>
          <w:lang w:val="es-ES"/>
        </w:rPr>
      </w:pPr>
    </w:p>
    <w:p w14:paraId="7D22D2EA" w14:textId="0649B019" w:rsidR="00EB3782" w:rsidRPr="001424F3" w:rsidRDefault="00EB3782" w:rsidP="00EB3782">
      <w:pPr>
        <w:jc w:val="both"/>
        <w:rPr>
          <w:color w:val="000000" w:themeColor="text1"/>
          <w:lang w:val="es-ES"/>
        </w:rPr>
      </w:pPr>
      <w:r w:rsidRPr="001424F3">
        <w:rPr>
          <w:color w:val="000000" w:themeColor="text1"/>
          <w:lang w:val="es-ES"/>
        </w:rPr>
        <w:t xml:space="preserve">También en lo que respecta a las políticas o a la influencia que pueden tener las políticas internas, principalmente en instituciones del gobierno, en promover la implementación de la Gestión del Valor Ganado, </w:t>
      </w:r>
      <w:r w:rsidR="00995FD2" w:rsidRPr="001424F3">
        <w:rPr>
          <w:color w:val="000000" w:themeColor="text1"/>
          <w:lang w:val="es-ES"/>
        </w:rPr>
        <w:t xml:space="preserve">Kwak, Y. y Anbari, F. </w:t>
      </w:r>
      <w:r w:rsidRPr="001424F3">
        <w:rPr>
          <w:color w:val="000000" w:themeColor="text1"/>
          <w:lang w:val="es-ES"/>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Por otro lado, respecto a las legislaciones </w:t>
      </w:r>
      <w:r w:rsidR="00995FD2" w:rsidRPr="001424F3">
        <w:rPr>
          <w:rFonts w:ascii="Arial" w:hAnsi="Arial" w:cs="Arial"/>
          <w:color w:val="000000" w:themeColor="text1"/>
          <w:sz w:val="22"/>
          <w:szCs w:val="22"/>
          <w:lang w:val="es-ES" w:eastAsia="es-ES"/>
        </w:rPr>
        <w:t xml:space="preserve">Kwak, Y. y Anbari, F. </w:t>
      </w:r>
      <w:r w:rsidRPr="001424F3">
        <w:rPr>
          <w:rFonts w:ascii="Arial" w:hAnsi="Arial" w:cs="Arial"/>
          <w:color w:val="000000" w:themeColor="text1"/>
          <w:sz w:val="22"/>
          <w:szCs w:val="22"/>
          <w:lang w:val="es-ES"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Government Performance and Results Act. Actualmente las regulaciones, guías y políticas internas siguen redefiniendo e intentando describir </w:t>
      </w:r>
      <w:r w:rsidR="000A28BD" w:rsidRPr="001424F3">
        <w:rPr>
          <w:rFonts w:ascii="Arial" w:hAnsi="Arial" w:cs="Arial"/>
          <w:color w:val="000000" w:themeColor="text1"/>
          <w:sz w:val="22"/>
          <w:szCs w:val="22"/>
          <w:lang w:val="es-ES" w:eastAsia="es-ES"/>
        </w:rPr>
        <w:t>cómo</w:t>
      </w:r>
      <w:r w:rsidRPr="001424F3">
        <w:rPr>
          <w:rFonts w:ascii="Arial" w:hAnsi="Arial" w:cs="Arial"/>
          <w:color w:val="000000" w:themeColor="text1"/>
          <w:sz w:val="22"/>
          <w:szCs w:val="22"/>
          <w:lang w:val="es-ES" w:eastAsia="es-ES"/>
        </w:rPr>
        <w:t xml:space="preserve"> implementar EVMS en proyectos del gobierno basados en el estándar de la industria (p. 4). </w:t>
      </w:r>
    </w:p>
    <w:p w14:paraId="420D3161" w14:textId="6BBE1806" w:rsidR="00EB3782" w:rsidRPr="001424F3" w:rsidRDefault="009A61A0"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lastRenderedPageBreak/>
        <w:t xml:space="preserve">Kwak, Y. y Anbari, F. </w:t>
      </w:r>
      <w:r w:rsidR="00EB3782" w:rsidRPr="001424F3">
        <w:rPr>
          <w:rFonts w:ascii="Arial" w:hAnsi="Arial" w:cs="Arial"/>
          <w:color w:val="000000" w:themeColor="text1"/>
          <w:sz w:val="22"/>
          <w:szCs w:val="22"/>
          <w:lang w:val="es-ES" w:eastAsia="es-ES"/>
        </w:rPr>
        <w:t>(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Por otro lado respecto a guías y documentaciones, </w:t>
      </w:r>
      <w:r w:rsidR="00B06FC1" w:rsidRPr="001424F3">
        <w:rPr>
          <w:rFonts w:ascii="Arial" w:hAnsi="Arial" w:cs="Arial"/>
          <w:color w:val="000000" w:themeColor="text1"/>
          <w:sz w:val="22"/>
          <w:szCs w:val="22"/>
          <w:lang w:val="es-ES" w:eastAsia="es-ES"/>
        </w:rPr>
        <w:t xml:space="preserve">Kwak, Y. y Anbari, F. </w:t>
      </w:r>
      <w:r w:rsidRPr="001424F3">
        <w:rPr>
          <w:rFonts w:ascii="Arial" w:hAnsi="Arial" w:cs="Arial"/>
          <w:color w:val="000000" w:themeColor="text1"/>
          <w:sz w:val="22"/>
          <w:szCs w:val="22"/>
          <w:lang w:val="es-ES"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Pr="001424F3" w:rsidRDefault="00CE00CC" w:rsidP="00CE00CC">
      <w:pPr>
        <w:pStyle w:val="Heading3"/>
        <w:jc w:val="both"/>
        <w:rPr>
          <w:rFonts w:eastAsia="Times New Roman"/>
          <w:b/>
          <w:bCs/>
          <w:lang w:val="es-ES"/>
        </w:rPr>
      </w:pPr>
    </w:p>
    <w:p w14:paraId="0312CEB1" w14:textId="3890C5A1" w:rsidR="00CE00CC" w:rsidRPr="001424F3" w:rsidRDefault="00CE00CC" w:rsidP="00CE00CC">
      <w:pPr>
        <w:pStyle w:val="Heading3"/>
        <w:jc w:val="both"/>
        <w:rPr>
          <w:rFonts w:eastAsia="Times New Roman"/>
          <w:lang w:val="es-ES"/>
        </w:rPr>
      </w:pPr>
      <w:bookmarkStart w:id="35" w:name="_Toc492234477"/>
      <w:r w:rsidRPr="001424F3">
        <w:rPr>
          <w:rFonts w:eastAsia="Times New Roman"/>
          <w:b/>
          <w:bCs/>
          <w:lang w:val="es-ES"/>
        </w:rPr>
        <w:t>Inserción en la industria y adopción:</w:t>
      </w:r>
      <w:bookmarkEnd w:id="35"/>
      <w:r w:rsidRPr="001424F3">
        <w:rPr>
          <w:rFonts w:eastAsia="Times New Roman"/>
          <w:b/>
          <w:bCs/>
          <w:lang w:val="es-ES"/>
        </w:rPr>
        <w:t xml:space="preserve"> </w:t>
      </w:r>
    </w:p>
    <w:p w14:paraId="0BED3DEA" w14:textId="77777777" w:rsidR="00EB3782" w:rsidRPr="001424F3" w:rsidRDefault="00EB3782" w:rsidP="00EB3782">
      <w:pPr>
        <w:jc w:val="both"/>
        <w:rPr>
          <w:color w:val="000000" w:themeColor="text1"/>
          <w:lang w:val="es-ES"/>
        </w:rPr>
      </w:pPr>
    </w:p>
    <w:p w14:paraId="276D0251" w14:textId="2A9A5E91" w:rsidR="00EB3782" w:rsidRPr="001424F3" w:rsidRDefault="00EB3782" w:rsidP="00EB3782">
      <w:pPr>
        <w:jc w:val="both"/>
        <w:rPr>
          <w:color w:val="000000" w:themeColor="text1"/>
          <w:lang w:val="es-ES"/>
        </w:rPr>
      </w:pPr>
      <w:r w:rsidRPr="001424F3">
        <w:rPr>
          <w:color w:val="000000" w:themeColor="text1"/>
          <w:lang w:val="es-ES"/>
        </w:rPr>
        <w:t xml:space="preserve">Para que se </w:t>
      </w:r>
      <w:r w:rsidR="000A28BD" w:rsidRPr="001424F3">
        <w:rPr>
          <w:color w:val="000000" w:themeColor="text1"/>
          <w:lang w:val="es-ES"/>
        </w:rPr>
        <w:t>dé</w:t>
      </w:r>
      <w:r w:rsidRPr="001424F3">
        <w:rPr>
          <w:color w:val="000000" w:themeColor="text1"/>
          <w:lang w:val="es-ES"/>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sidRPr="001424F3">
        <w:rPr>
          <w:color w:val="000000" w:themeColor="text1"/>
          <w:lang w:val="es-ES"/>
        </w:rPr>
        <w:t>la cancelación del mismo fue considerada</w:t>
      </w:r>
      <w:r w:rsidRPr="001424F3">
        <w:rPr>
          <w:color w:val="000000" w:themeColor="text1"/>
          <w:lang w:val="es-ES"/>
        </w:rPr>
        <w:t xml:space="preserve"> seriamente y tanto la carrera como la reputación de civiles y militantes fue </w:t>
      </w:r>
      <w:r w:rsidR="003D4169" w:rsidRPr="001424F3">
        <w:rPr>
          <w:color w:val="000000" w:themeColor="text1"/>
          <w:lang w:val="es-ES"/>
        </w:rPr>
        <w:t xml:space="preserve">afectada de forma negativa </w:t>
      </w:r>
      <w:r w:rsidRPr="001424F3">
        <w:rPr>
          <w:color w:val="000000" w:themeColor="text1"/>
          <w:lang w:val="es-ES"/>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Pr="001424F3" w:rsidRDefault="00EB3782" w:rsidP="00EB3782">
      <w:pPr>
        <w:jc w:val="both"/>
        <w:rPr>
          <w:color w:val="000000" w:themeColor="text1"/>
          <w:lang w:val="es-ES"/>
        </w:rPr>
      </w:pPr>
    </w:p>
    <w:p w14:paraId="11AA8CD7" w14:textId="77777777" w:rsidR="00EB3782" w:rsidRPr="001424F3" w:rsidRDefault="00EB3782" w:rsidP="00EB3782">
      <w:pPr>
        <w:jc w:val="both"/>
        <w:rPr>
          <w:color w:val="000000" w:themeColor="text1"/>
          <w:lang w:val="es-ES"/>
        </w:rPr>
      </w:pPr>
      <w:r w:rsidRPr="001424F3">
        <w:rPr>
          <w:color w:val="000000" w:themeColor="text1"/>
          <w:lang w:val="es-ES"/>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1424F3" w:rsidRDefault="00F0263B"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Kwak, Y. y Anbari, F.</w:t>
      </w:r>
      <w:r w:rsidR="00EB3782" w:rsidRPr="001424F3">
        <w:rPr>
          <w:rFonts w:ascii="Arial" w:hAnsi="Arial" w:cs="Arial"/>
          <w:color w:val="000000" w:themeColor="text1"/>
          <w:sz w:val="22"/>
          <w:szCs w:val="22"/>
          <w:lang w:val="es-ES"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r w:rsidR="00F0263B" w:rsidRPr="001424F3">
        <w:rPr>
          <w:rFonts w:ascii="Arial" w:hAnsi="Arial" w:cs="Arial"/>
          <w:color w:val="000000" w:themeColor="text1"/>
          <w:sz w:val="22"/>
          <w:szCs w:val="22"/>
          <w:lang w:val="es-ES" w:eastAsia="es-ES"/>
        </w:rPr>
        <w:t xml:space="preserve">Kwak, Y. y Anbari, F. </w:t>
      </w:r>
      <w:r w:rsidRPr="001424F3">
        <w:rPr>
          <w:rFonts w:ascii="Arial" w:hAnsi="Arial" w:cs="Arial"/>
          <w:color w:val="000000" w:themeColor="text1"/>
          <w:sz w:val="22"/>
          <w:szCs w:val="22"/>
          <w:lang w:val="es-ES" w:eastAsia="es-ES"/>
        </w:rPr>
        <w:t xml:space="preserve">(2011) en febrero de 1997,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w:t>
      </w:r>
      <w:r w:rsidRPr="001424F3">
        <w:rPr>
          <w:rFonts w:ascii="Arial" w:hAnsi="Arial" w:cs="Arial"/>
          <w:color w:val="000000" w:themeColor="text1"/>
          <w:sz w:val="22"/>
          <w:szCs w:val="22"/>
          <w:lang w:val="es-ES"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1424F3" w:rsidRDefault="008B1F17"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r w:rsidR="00EC2D54" w:rsidRPr="001424F3">
        <w:rPr>
          <w:rFonts w:ascii="Arial" w:hAnsi="Arial" w:cs="Arial"/>
          <w:color w:val="000000" w:themeColor="text1"/>
          <w:sz w:val="22"/>
          <w:szCs w:val="22"/>
          <w:lang w:val="es-ES" w:eastAsia="es-ES"/>
        </w:rPr>
        <w:t xml:space="preserve">Kwak, Y. y Anbari, F. </w:t>
      </w:r>
      <w:r w:rsidR="00EB3782" w:rsidRPr="001424F3">
        <w:rPr>
          <w:rFonts w:ascii="Arial" w:hAnsi="Arial" w:cs="Arial"/>
          <w:color w:val="000000" w:themeColor="text1"/>
          <w:sz w:val="22"/>
          <w:szCs w:val="22"/>
          <w:lang w:val="es-ES" w:eastAsia="es-ES"/>
        </w:rPr>
        <w:t>(2011) a inicios de 1998,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Pr="001424F3" w:rsidRDefault="00EB3782" w:rsidP="00EB3782">
      <w:pPr>
        <w:jc w:val="both"/>
        <w:rPr>
          <w:color w:val="000000" w:themeColor="text1"/>
          <w:lang w:val="es-ES"/>
        </w:rPr>
      </w:pPr>
      <w:r w:rsidRPr="001424F3">
        <w:rPr>
          <w:color w:val="000000" w:themeColor="text1"/>
          <w:lang w:val="es-ES"/>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1999 (p. 3).</w:t>
      </w:r>
    </w:p>
    <w:p w14:paraId="2AEA4B35" w14:textId="4BFB5443"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r w:rsidR="0018188A" w:rsidRPr="001424F3">
        <w:rPr>
          <w:rFonts w:ascii="Arial" w:hAnsi="Arial" w:cs="Arial"/>
          <w:color w:val="000000" w:themeColor="text1"/>
          <w:sz w:val="22"/>
          <w:szCs w:val="22"/>
          <w:lang w:val="es-ES" w:eastAsia="es-ES"/>
        </w:rPr>
        <w:t xml:space="preserve">Kwak, Y. y Anbari, F. </w:t>
      </w:r>
      <w:r w:rsidRPr="001424F3">
        <w:rPr>
          <w:rFonts w:ascii="Arial" w:hAnsi="Arial" w:cs="Arial"/>
          <w:color w:val="000000" w:themeColor="text1"/>
          <w:sz w:val="22"/>
          <w:szCs w:val="22"/>
          <w:lang w:val="es-ES"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Pr="001424F3" w:rsidRDefault="00EB3782" w:rsidP="00EB3782">
      <w:pPr>
        <w:jc w:val="both"/>
        <w:rPr>
          <w:color w:val="000000" w:themeColor="text1"/>
          <w:lang w:val="es-ES"/>
        </w:rPr>
      </w:pPr>
      <w:r w:rsidRPr="001424F3">
        <w:rPr>
          <w:color w:val="000000" w:themeColor="text1"/>
          <w:lang w:val="es-ES"/>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Pr="001424F3" w:rsidRDefault="00EB3782" w:rsidP="00EB3782">
      <w:pPr>
        <w:jc w:val="both"/>
        <w:rPr>
          <w:color w:val="000000" w:themeColor="text1"/>
          <w:lang w:val="es-ES"/>
        </w:rPr>
      </w:pPr>
    </w:p>
    <w:p w14:paraId="59D5688C" w14:textId="77777777" w:rsidR="00EB3782" w:rsidRPr="001424F3" w:rsidRDefault="00EB3782" w:rsidP="00EB3782">
      <w:pPr>
        <w:jc w:val="both"/>
        <w:rPr>
          <w:color w:val="000000" w:themeColor="text1"/>
          <w:lang w:val="es-ES"/>
        </w:rPr>
      </w:pPr>
      <w:r w:rsidRPr="001424F3">
        <w:rPr>
          <w:color w:val="000000" w:themeColor="text1"/>
          <w:lang w:val="es-ES"/>
        </w:rPr>
        <w:t xml:space="preserve">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w:t>
      </w:r>
      <w:r w:rsidRPr="001424F3">
        <w:rPr>
          <w:color w:val="000000" w:themeColor="text1"/>
          <w:lang w:val="es-ES"/>
        </w:rPr>
        <w:lastRenderedPageBreak/>
        <w:t>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Pr="001424F3" w:rsidRDefault="00EB3782" w:rsidP="00EB3782">
      <w:pPr>
        <w:jc w:val="both"/>
        <w:rPr>
          <w:color w:val="000000" w:themeColor="text1"/>
          <w:lang w:val="es-ES"/>
        </w:rPr>
      </w:pPr>
    </w:p>
    <w:p w14:paraId="2C095C23" w14:textId="77777777" w:rsidR="00EB3782" w:rsidRPr="001424F3" w:rsidRDefault="00EB3782" w:rsidP="00EB3782">
      <w:pPr>
        <w:jc w:val="both"/>
        <w:rPr>
          <w:color w:val="000000" w:themeColor="text1"/>
          <w:lang w:val="es-ES"/>
        </w:rPr>
      </w:pPr>
      <w:r w:rsidRPr="001424F3">
        <w:rPr>
          <w:color w:val="000000" w:themeColor="text1"/>
          <w:lang w:val="es-ES"/>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Pr="001424F3" w:rsidRDefault="00EB3782" w:rsidP="00EB3782">
      <w:pPr>
        <w:jc w:val="both"/>
        <w:rPr>
          <w:color w:val="000000" w:themeColor="text1"/>
          <w:lang w:val="es-ES"/>
        </w:rPr>
      </w:pPr>
    </w:p>
    <w:p w14:paraId="4005D335" w14:textId="77777777" w:rsidR="00EB3782" w:rsidRPr="001424F3" w:rsidRDefault="00EB3782" w:rsidP="00EB3782">
      <w:pPr>
        <w:jc w:val="both"/>
        <w:rPr>
          <w:color w:val="000000" w:themeColor="text1"/>
          <w:lang w:val="es-ES"/>
        </w:rPr>
      </w:pPr>
      <w:r w:rsidRPr="001424F3">
        <w:rPr>
          <w:color w:val="000000" w:themeColor="text1"/>
          <w:lang w:val="es-ES"/>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Pr="001424F3" w:rsidRDefault="00EB3782" w:rsidP="00EB3782">
      <w:pPr>
        <w:jc w:val="both"/>
        <w:rPr>
          <w:color w:val="000000" w:themeColor="text1"/>
          <w:lang w:val="es-ES"/>
        </w:rPr>
      </w:pPr>
    </w:p>
    <w:p w14:paraId="05B2590D" w14:textId="77777777" w:rsidR="00EB3782" w:rsidRPr="001424F3" w:rsidRDefault="00EB3782" w:rsidP="00EB3782">
      <w:pPr>
        <w:jc w:val="both"/>
        <w:rPr>
          <w:color w:val="000000" w:themeColor="text1"/>
          <w:lang w:val="es-ES"/>
        </w:rPr>
      </w:pPr>
      <w:r w:rsidRPr="001424F3">
        <w:rPr>
          <w:color w:val="000000" w:themeColor="text1"/>
          <w:lang w:val="es-ES"/>
        </w:rPr>
        <w:t>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Los contratos en total fueron completados el 66% y representaron el 72,8 $ millones de dólares en valor objetivo. Los contratos A-12 y C-17 de desarrollo por sí solos ya habían superado en más que eso unos años atrás.</w:t>
      </w:r>
    </w:p>
    <w:p w14:paraId="260EF5A8" w14:textId="69481F02" w:rsidR="00EB3782" w:rsidRPr="001424F3" w:rsidRDefault="00EB3782" w:rsidP="00EB3782">
      <w:pPr>
        <w:jc w:val="both"/>
        <w:rPr>
          <w:color w:val="000000" w:themeColor="text1"/>
          <w:lang w:val="es-ES"/>
        </w:rPr>
      </w:pPr>
    </w:p>
    <w:p w14:paraId="26F2EEC5" w14:textId="23166356" w:rsidR="00EB3782" w:rsidRPr="001424F3" w:rsidRDefault="00EB3782" w:rsidP="00EB3782">
      <w:pPr>
        <w:spacing w:line="240" w:lineRule="auto"/>
        <w:jc w:val="both"/>
        <w:rPr>
          <w:color w:val="000000" w:themeColor="text1"/>
          <w:lang w:val="es-ES"/>
        </w:rPr>
      </w:pPr>
      <w:r w:rsidRPr="001424F3">
        <w:rPr>
          <w:color w:val="000000" w:themeColor="text1"/>
          <w:lang w:val="es-ES"/>
        </w:rPr>
        <w:t xml:space="preserve">Como lo expone Wayne (2000) el éxito </w:t>
      </w:r>
      <w:r w:rsidR="00F2579F" w:rsidRPr="001424F3">
        <w:rPr>
          <w:color w:val="000000" w:themeColor="text1"/>
          <w:lang w:val="es-ES"/>
        </w:rPr>
        <w:t xml:space="preserve">de EVM </w:t>
      </w:r>
      <w:r w:rsidRPr="001424F3">
        <w:rPr>
          <w:color w:val="000000" w:themeColor="text1"/>
          <w:lang w:val="es-ES"/>
        </w:rPr>
        <w:t>se extendió a programas</w:t>
      </w:r>
      <w:r w:rsidR="00325EEB" w:rsidRPr="001424F3">
        <w:rPr>
          <w:color w:val="000000" w:themeColor="text1"/>
          <w:lang w:val="es-ES"/>
        </w:rPr>
        <w:t xml:space="preserve"> de defensa</w:t>
      </w:r>
      <w:r w:rsidRPr="001424F3">
        <w:rPr>
          <w:color w:val="000000" w:themeColor="text1"/>
          <w:lang w:val="es-ES"/>
        </w:rPr>
        <w:t xml:space="preserve">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la vida de fatiga de la estructura del avión (p. 3).</w:t>
      </w:r>
    </w:p>
    <w:p w14:paraId="50BED302" w14:textId="417BF250" w:rsidR="00EB3782" w:rsidRPr="001424F3" w:rsidRDefault="001E604E"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Kwak, Y. y Anbari, F.</w:t>
      </w:r>
      <w:r w:rsidR="00EB3782" w:rsidRPr="001424F3">
        <w:rPr>
          <w:rFonts w:ascii="Arial" w:hAnsi="Arial" w:cs="Arial"/>
          <w:color w:val="000000" w:themeColor="text1"/>
          <w:sz w:val="22"/>
          <w:szCs w:val="22"/>
          <w:lang w:val="es-ES"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1702A708" w14:textId="69A513F7"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Como lo menciona </w:t>
      </w:r>
      <w:r w:rsidR="004A1B3E" w:rsidRPr="001424F3">
        <w:rPr>
          <w:rFonts w:ascii="Arial" w:hAnsi="Arial" w:cs="Arial"/>
          <w:color w:val="000000" w:themeColor="text1"/>
          <w:sz w:val="22"/>
          <w:szCs w:val="22"/>
          <w:lang w:val="es-ES" w:eastAsia="es-ES"/>
        </w:rPr>
        <w:t xml:space="preserve">Kwak, Y. y Anbari, F. </w:t>
      </w:r>
      <w:r w:rsidRPr="001424F3">
        <w:rPr>
          <w:rFonts w:ascii="Arial" w:hAnsi="Arial" w:cs="Arial"/>
          <w:color w:val="000000" w:themeColor="text1"/>
          <w:sz w:val="22"/>
          <w:szCs w:val="22"/>
          <w:lang w:val="es-ES" w:eastAsia="es-ES"/>
        </w:rPr>
        <w:t>(2011) hoy en día es obligatorio e</w:t>
      </w:r>
      <w:r w:rsidR="007409F1" w:rsidRPr="001424F3">
        <w:rPr>
          <w:rFonts w:ascii="Arial" w:hAnsi="Arial" w:cs="Arial"/>
          <w:color w:val="000000" w:themeColor="text1"/>
          <w:sz w:val="22"/>
          <w:szCs w:val="22"/>
          <w:lang w:val="es-ES" w:eastAsia="es-ES"/>
        </w:rPr>
        <w:t xml:space="preserve">n muchos </w:t>
      </w:r>
      <w:r w:rsidRPr="001424F3">
        <w:rPr>
          <w:rFonts w:ascii="Arial" w:hAnsi="Arial" w:cs="Arial"/>
          <w:color w:val="000000" w:themeColor="text1"/>
          <w:sz w:val="22"/>
          <w:szCs w:val="22"/>
          <w:lang w:val="es-ES" w:eastAsia="es-ES"/>
        </w:rPr>
        <w:t xml:space="preserve"> programas y proyectos del gobierno de los Estados Unidos (p. 2).</w:t>
      </w:r>
      <w:r w:rsidR="001F3729" w:rsidRPr="001424F3">
        <w:rPr>
          <w:rFonts w:ascii="Arial" w:hAnsi="Arial" w:cs="Arial"/>
          <w:color w:val="000000" w:themeColor="text1"/>
          <w:sz w:val="22"/>
          <w:szCs w:val="22"/>
          <w:lang w:val="es-ES" w:eastAsia="es-ES"/>
        </w:rPr>
        <w:t xml:space="preserve"> </w:t>
      </w:r>
      <w:r w:rsidRPr="001424F3">
        <w:rPr>
          <w:rFonts w:ascii="Arial" w:hAnsi="Arial" w:cs="Arial"/>
          <w:color w:val="000000" w:themeColor="text1"/>
          <w:sz w:val="22"/>
          <w:szCs w:val="22"/>
          <w:lang w:val="es-ES"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1424F3" w:rsidRDefault="00307FFE"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Kwak, Y. y Anbari, F.</w:t>
      </w:r>
      <w:r w:rsidR="00EB3782" w:rsidRPr="001424F3">
        <w:rPr>
          <w:rFonts w:ascii="Arial" w:hAnsi="Arial" w:cs="Arial"/>
          <w:color w:val="000000" w:themeColor="text1"/>
          <w:sz w:val="22"/>
          <w:szCs w:val="22"/>
          <w:lang w:val="es-ES" w:eastAsia="es-ES"/>
        </w:rPr>
        <w:t xml:space="preserve"> (2011) mencionan que existen ejemplos de visible fallas en grandes proyectos o programas públicos. En Estados Unidos, en el año 2008 se reportó que de </w:t>
      </w:r>
      <w:r w:rsidR="00EB3782" w:rsidRPr="001424F3">
        <w:rPr>
          <w:rFonts w:ascii="Arial" w:hAnsi="Arial" w:cs="Arial"/>
          <w:color w:val="000000" w:themeColor="text1"/>
          <w:sz w:val="22"/>
          <w:szCs w:val="22"/>
          <w:lang w:val="es-ES"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1424F3" w:rsidRDefault="0012408E" w:rsidP="00B1257E">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Kwak, Y. y Anbari, F.</w:t>
      </w:r>
      <w:r w:rsidR="00EB3782" w:rsidRPr="001424F3">
        <w:rPr>
          <w:rFonts w:ascii="Arial" w:hAnsi="Arial" w:cs="Arial"/>
          <w:color w:val="000000" w:themeColor="text1"/>
          <w:sz w:val="22"/>
          <w:szCs w:val="22"/>
          <w:lang w:val="es-ES" w:eastAsia="es-ES"/>
        </w:rPr>
        <w:t xml:space="preserve">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1424F3" w:rsidRDefault="00291C67" w:rsidP="00B1257E">
      <w:pPr>
        <w:pStyle w:val="NormalWeb"/>
        <w:jc w:val="both"/>
        <w:rPr>
          <w:rFonts w:ascii="Arial" w:hAnsi="Arial" w:cs="Arial"/>
          <w:color w:val="000000" w:themeColor="text1"/>
          <w:sz w:val="22"/>
          <w:szCs w:val="22"/>
          <w:lang w:val="es-ES" w:eastAsia="es-ES"/>
        </w:rPr>
      </w:pPr>
    </w:p>
    <w:p w14:paraId="6FFF34DB" w14:textId="77777777" w:rsidR="00232D4F" w:rsidRPr="001424F3" w:rsidRDefault="00232D4F" w:rsidP="00232D4F">
      <w:pPr>
        <w:pStyle w:val="Heading2"/>
        <w:jc w:val="center"/>
        <w:rPr>
          <w:rFonts w:eastAsia="Times New Roman"/>
          <w:b/>
          <w:bCs/>
          <w:color w:val="000000" w:themeColor="text1"/>
          <w:lang w:val="es-ES"/>
        </w:rPr>
      </w:pPr>
      <w:bookmarkStart w:id="36" w:name="_Toc492234478"/>
      <w:r w:rsidRPr="001424F3">
        <w:rPr>
          <w:rFonts w:eastAsia="Times New Roman"/>
          <w:b/>
          <w:bCs/>
          <w:color w:val="000000" w:themeColor="text1"/>
          <w:lang w:val="es-ES"/>
        </w:rPr>
        <w:t>Herramientas de Gestión de Proyectos y Tareas</w:t>
      </w:r>
      <w:bookmarkEnd w:id="36"/>
    </w:p>
    <w:p w14:paraId="2C9BB9A9" w14:textId="77777777" w:rsidR="00232D4F" w:rsidRPr="001424F3" w:rsidRDefault="00232D4F" w:rsidP="00232D4F">
      <w:pPr>
        <w:rPr>
          <w:rFonts w:eastAsia="Times New Roman"/>
          <w:color w:val="000000" w:themeColor="text1"/>
          <w:lang w:val="es-ES"/>
        </w:rPr>
      </w:pPr>
    </w:p>
    <w:p w14:paraId="6D2E44DC" w14:textId="77777777" w:rsidR="00232D4F" w:rsidRPr="001424F3" w:rsidRDefault="00232D4F" w:rsidP="00232D4F">
      <w:pPr>
        <w:jc w:val="both"/>
        <w:rPr>
          <w:color w:val="000000" w:themeColor="text1"/>
          <w:lang w:val="es-ES"/>
        </w:rPr>
      </w:pPr>
      <w:r w:rsidRPr="001424F3">
        <w:rPr>
          <w:color w:val="000000" w:themeColor="text1"/>
          <w:lang w:val="es-ES"/>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1424F3" w:rsidRDefault="00232D4F" w:rsidP="00232D4F">
      <w:pPr>
        <w:jc w:val="both"/>
        <w:rPr>
          <w:color w:val="000000" w:themeColor="text1"/>
          <w:lang w:val="es-ES"/>
        </w:rPr>
      </w:pPr>
      <w:r w:rsidRPr="001424F3">
        <w:rPr>
          <w:color w:val="000000" w:themeColor="text1"/>
          <w:lang w:val="es-E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1424F3" w:rsidRDefault="00232D4F" w:rsidP="00232D4F">
      <w:pPr>
        <w:jc w:val="both"/>
        <w:rPr>
          <w:color w:val="000000" w:themeColor="text1"/>
          <w:lang w:val="es-ES"/>
        </w:rPr>
      </w:pPr>
      <w:r w:rsidRPr="001424F3">
        <w:rPr>
          <w:color w:val="000000" w:themeColor="text1"/>
          <w:lang w:val="es-E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1424F3" w:rsidRDefault="00232D4F" w:rsidP="00232D4F">
      <w:pPr>
        <w:jc w:val="both"/>
        <w:rPr>
          <w:color w:val="000000" w:themeColor="text1"/>
          <w:lang w:val="es-ES"/>
        </w:rPr>
      </w:pPr>
      <w:r w:rsidRPr="001424F3">
        <w:rPr>
          <w:color w:val="000000" w:themeColor="text1"/>
          <w:lang w:val="es-E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1424F3" w:rsidRDefault="00232D4F" w:rsidP="00232D4F">
      <w:pPr>
        <w:jc w:val="both"/>
        <w:rPr>
          <w:color w:val="000000" w:themeColor="text1"/>
          <w:lang w:val="es-ES"/>
        </w:rPr>
      </w:pPr>
      <w:r w:rsidRPr="001424F3">
        <w:rPr>
          <w:color w:val="000000" w:themeColor="text1"/>
          <w:lang w:val="es-ES"/>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1424F3">
        <w:rPr>
          <w:color w:val="000000" w:themeColor="text1"/>
          <w:lang w:val="es-ES"/>
        </w:rPr>
        <w:lastRenderedPageBreak/>
        <w:t xml:space="preserve">contenido generalmente en formato HTML (Lenguaje de marcas de hipertexto) al cliente, este tipo de páginas puede ser servida por el navegador. </w:t>
      </w:r>
    </w:p>
    <w:p w14:paraId="2C3B23B5" w14:textId="77777777" w:rsidR="00232D4F" w:rsidRPr="001424F3" w:rsidRDefault="00232D4F" w:rsidP="00232D4F">
      <w:pPr>
        <w:jc w:val="both"/>
        <w:rPr>
          <w:color w:val="000000" w:themeColor="text1"/>
          <w:lang w:val="es-ES"/>
        </w:rPr>
      </w:pPr>
      <w:r w:rsidRPr="001424F3">
        <w:rPr>
          <w:color w:val="000000" w:themeColor="text1"/>
          <w:lang w:val="es-ES"/>
        </w:rPr>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1424F3">
        <w:rPr>
          <w:color w:val="000000" w:themeColor="text1"/>
          <w:lang w:val="es-ES"/>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1424F3" w:rsidRDefault="00232D4F" w:rsidP="00232D4F">
      <w:pPr>
        <w:jc w:val="both"/>
        <w:rPr>
          <w:color w:val="000000" w:themeColor="text1"/>
          <w:lang w:val="es-ES"/>
        </w:rPr>
      </w:pPr>
      <w:r w:rsidRPr="001424F3">
        <w:rPr>
          <w:color w:val="000000" w:themeColor="text1"/>
          <w:lang w:val="es-E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1424F3" w:rsidRDefault="00232D4F" w:rsidP="00232D4F">
      <w:pPr>
        <w:jc w:val="both"/>
        <w:rPr>
          <w:color w:val="000000" w:themeColor="text1"/>
          <w:lang w:val="es-ES"/>
        </w:rPr>
      </w:pPr>
      <w:r w:rsidRPr="001424F3">
        <w:rPr>
          <w:color w:val="000000" w:themeColor="text1"/>
          <w:lang w:val="es-ES"/>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1424F3" w:rsidRDefault="00232D4F" w:rsidP="00232D4F">
      <w:pPr>
        <w:jc w:val="both"/>
        <w:rPr>
          <w:color w:val="000000" w:themeColor="text1"/>
          <w:lang w:val="es-ES"/>
        </w:rPr>
      </w:pPr>
      <w:r w:rsidRPr="001424F3">
        <w:rPr>
          <w:color w:val="000000" w:themeColor="text1"/>
          <w:lang w:val="es-ES"/>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1424F3" w:rsidRDefault="00232D4F" w:rsidP="00232D4F">
      <w:pPr>
        <w:jc w:val="both"/>
        <w:rPr>
          <w:color w:val="000000" w:themeColor="text1"/>
          <w:lang w:val="es-ES"/>
        </w:rPr>
      </w:pPr>
      <w:r w:rsidRPr="001424F3">
        <w:rPr>
          <w:color w:val="000000" w:themeColor="text1"/>
          <w:lang w:val="es-E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1424F3">
        <w:rPr>
          <w:color w:val="000000" w:themeColor="text1"/>
          <w:lang w:val="es-ES"/>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1424F3" w:rsidRDefault="00232D4F" w:rsidP="00232D4F">
      <w:pPr>
        <w:jc w:val="both"/>
        <w:rPr>
          <w:color w:val="000000" w:themeColor="text1"/>
          <w:lang w:val="es-ES"/>
        </w:rPr>
      </w:pPr>
      <w:r w:rsidRPr="001424F3">
        <w:rPr>
          <w:color w:val="000000" w:themeColor="text1"/>
          <w:lang w:val="es-E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1424F3" w:rsidRDefault="00232D4F" w:rsidP="00232D4F">
      <w:pPr>
        <w:jc w:val="both"/>
        <w:rPr>
          <w:color w:val="000000" w:themeColor="text1"/>
          <w:lang w:val="es-ES"/>
        </w:rPr>
      </w:pPr>
      <w:r w:rsidRPr="001424F3">
        <w:rPr>
          <w:color w:val="000000" w:themeColor="text1"/>
          <w:lang w:val="es-ES"/>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1424F3" w:rsidRDefault="00232D4F" w:rsidP="00232D4F">
      <w:pPr>
        <w:jc w:val="both"/>
        <w:rPr>
          <w:color w:val="000000" w:themeColor="text1"/>
          <w:lang w:val="es-ES"/>
        </w:rPr>
      </w:pPr>
      <w:r w:rsidRPr="001424F3">
        <w:rPr>
          <w:color w:val="000000" w:themeColor="text1"/>
          <w:lang w:val="es-ES"/>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1424F3" w:rsidRDefault="00232D4F" w:rsidP="00232D4F">
      <w:pPr>
        <w:jc w:val="both"/>
        <w:rPr>
          <w:color w:val="000000" w:themeColor="text1"/>
          <w:lang w:val="es-ES"/>
        </w:rPr>
      </w:pPr>
      <w:r w:rsidRPr="001424F3">
        <w:rPr>
          <w:color w:val="000000" w:themeColor="text1"/>
          <w:lang w:val="es-E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1424F3">
        <w:rPr>
          <w:color w:val="000000" w:themeColor="text1"/>
          <w:lang w:val="es-ES"/>
        </w:rPr>
        <w:lastRenderedPageBreak/>
        <w:t xml:space="preserve">enfoque principal de esta parte del estudio) y cuenta con las desventajas de herramientas de escritorio expuestas más arriba. </w:t>
      </w:r>
    </w:p>
    <w:p w14:paraId="5F46FE21" w14:textId="77777777" w:rsidR="00232D4F" w:rsidRPr="001424F3" w:rsidRDefault="00232D4F" w:rsidP="00232D4F">
      <w:pPr>
        <w:jc w:val="both"/>
        <w:rPr>
          <w:color w:val="000000" w:themeColor="text1"/>
          <w:lang w:val="es-ES"/>
        </w:rPr>
      </w:pPr>
      <w:r w:rsidRPr="001424F3">
        <w:rPr>
          <w:color w:val="000000" w:themeColor="text1"/>
          <w:lang w:val="es-ES"/>
        </w:rPr>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1424F3" w:rsidRDefault="00232D4F" w:rsidP="00232D4F">
      <w:pPr>
        <w:jc w:val="both"/>
        <w:rPr>
          <w:color w:val="000000" w:themeColor="text1"/>
          <w:lang w:val="es-ES"/>
        </w:rPr>
      </w:pPr>
      <w:r w:rsidRPr="001424F3">
        <w:rPr>
          <w:color w:val="000000" w:themeColor="text1"/>
          <w:lang w:val="es-ES"/>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1424F3" w:rsidRDefault="00232D4F" w:rsidP="00232D4F">
      <w:pPr>
        <w:jc w:val="both"/>
        <w:rPr>
          <w:color w:val="000000" w:themeColor="text1"/>
          <w:lang w:val="es-ES"/>
        </w:rPr>
      </w:pPr>
      <w:r w:rsidRPr="001424F3">
        <w:rPr>
          <w:color w:val="000000" w:themeColor="text1"/>
          <w:lang w:val="es-ES"/>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1424F3" w:rsidRDefault="00232D4F" w:rsidP="00232D4F">
      <w:pPr>
        <w:jc w:val="both"/>
        <w:rPr>
          <w:color w:val="000000" w:themeColor="text1"/>
          <w:lang w:val="es-ES"/>
        </w:rPr>
      </w:pPr>
      <w:r w:rsidRPr="001424F3">
        <w:rPr>
          <w:color w:val="000000" w:themeColor="text1"/>
          <w:lang w:val="es-ES"/>
        </w:rPr>
        <w:t>Las herramientas Atlassian Jira, Basecamp, Podio y Trello son aplicaciones web, a diferencia de MS Project que es una aplicación de escritorio.</w:t>
      </w:r>
    </w:p>
    <w:p w14:paraId="10DDE89D" w14:textId="77777777" w:rsidR="00232D4F" w:rsidRPr="001424F3" w:rsidRDefault="00232D4F" w:rsidP="00232D4F">
      <w:pPr>
        <w:jc w:val="both"/>
        <w:rPr>
          <w:color w:val="000000" w:themeColor="text1"/>
          <w:lang w:val="es-ES"/>
        </w:rPr>
      </w:pPr>
      <w:r w:rsidRPr="001424F3">
        <w:rPr>
          <w:color w:val="000000" w:themeColor="text1"/>
          <w:lang w:val="es-ES"/>
        </w:rPr>
        <w:t xml:space="preserve">Si se dirige el enfoque hacia las 5 herramientas de gestión de proyectos con más clientes (Barrish, 2015) se encuentra en primer lugar con alrededor de 880.000 clientes, MS Project. </w:t>
      </w:r>
    </w:p>
    <w:p w14:paraId="2C319AF0" w14:textId="77777777" w:rsidR="00232D4F" w:rsidRPr="001424F3" w:rsidRDefault="00232D4F" w:rsidP="00232D4F">
      <w:pPr>
        <w:jc w:val="both"/>
        <w:rPr>
          <w:color w:val="000000" w:themeColor="text1"/>
          <w:lang w:val="es-ES"/>
        </w:rPr>
      </w:pPr>
      <w:r w:rsidRPr="001424F3">
        <w:rPr>
          <w:color w:val="000000" w:themeColor="text1"/>
          <w:lang w:val="es-ES"/>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1424F3" w:rsidRDefault="00232D4F" w:rsidP="00232D4F">
      <w:pPr>
        <w:jc w:val="both"/>
        <w:rPr>
          <w:color w:val="000000" w:themeColor="text1"/>
          <w:lang w:val="es-ES"/>
        </w:rPr>
      </w:pPr>
      <w:r w:rsidRPr="001424F3">
        <w:rPr>
          <w:color w:val="000000" w:themeColor="text1"/>
          <w:lang w:val="es-ES"/>
        </w:rPr>
        <w:t xml:space="preserve">A continuación en el tercer lugar de esta lista, con alrededor de 500.000 clientes, se encuentra Podio, cuyas prestaciones y costos ya fueron mencionados anteriormente. </w:t>
      </w:r>
    </w:p>
    <w:p w14:paraId="72769515" w14:textId="77777777" w:rsidR="00232D4F" w:rsidRPr="001424F3" w:rsidRDefault="00232D4F" w:rsidP="00232D4F">
      <w:pPr>
        <w:jc w:val="both"/>
        <w:rPr>
          <w:color w:val="000000" w:themeColor="text1"/>
          <w:lang w:val="es-ES"/>
        </w:rPr>
      </w:pPr>
      <w:r w:rsidRPr="001424F3">
        <w:rPr>
          <w:color w:val="000000" w:themeColor="text1"/>
          <w:lang w:val="es-ES"/>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1424F3" w:rsidRDefault="00232D4F" w:rsidP="00232D4F">
      <w:pPr>
        <w:jc w:val="both"/>
        <w:rPr>
          <w:color w:val="000000" w:themeColor="text1"/>
          <w:lang w:val="es-ES"/>
        </w:rPr>
      </w:pPr>
      <w:r w:rsidRPr="001424F3">
        <w:rPr>
          <w:color w:val="000000" w:themeColor="text1"/>
          <w:lang w:val="es-ES"/>
        </w:rPr>
        <w:t xml:space="preserve">En el quinto lugar entre las 5 aplicaciones con más clientes se encuentra Freedcamp, con aproximadamente 340.000 clientes. La herramienta ofrece manejo de tareas, trabajo colaborativo, archivos compartidos, notificaciones via correo electrónico entre otras </w:t>
      </w:r>
      <w:r w:rsidRPr="001424F3">
        <w:rPr>
          <w:color w:val="000000" w:themeColor="text1"/>
          <w:lang w:val="es-ES"/>
        </w:rPr>
        <w:lastRenderedPageBreak/>
        <w:t xml:space="preserve">funcionalidades (Barrish, 2015). Freedcamp ofrece una versión gratuita con prestaciones limitadas en cuanto al manejo de tareas, ofreciendo ciertas funcionalidades extras con costo adicional, los cuales dependen de la funcionalidad específica (Freedcamp, 2016). </w:t>
      </w:r>
    </w:p>
    <w:p w14:paraId="6AF4D316" w14:textId="77777777" w:rsidR="00232D4F" w:rsidRPr="001424F3" w:rsidRDefault="00232D4F" w:rsidP="00232D4F">
      <w:pPr>
        <w:jc w:val="both"/>
        <w:rPr>
          <w:color w:val="000000" w:themeColor="text1"/>
          <w:lang w:val="es-ES"/>
        </w:rPr>
      </w:pPr>
      <w:r w:rsidRPr="001424F3">
        <w:rPr>
          <w:color w:val="000000" w:themeColor="text1"/>
          <w:lang w:val="es-ES"/>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1424F3" w:rsidRDefault="00232D4F" w:rsidP="00232D4F">
      <w:pPr>
        <w:jc w:val="both"/>
        <w:rPr>
          <w:color w:val="000000" w:themeColor="text1"/>
          <w:lang w:val="es-ES"/>
        </w:rPr>
      </w:pPr>
      <w:r w:rsidRPr="001424F3">
        <w:rPr>
          <w:color w:val="000000" w:themeColor="text1"/>
          <w:lang w:val="es-ES"/>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1424F3" w:rsidRDefault="00232D4F" w:rsidP="00232D4F">
      <w:pPr>
        <w:jc w:val="both"/>
        <w:rPr>
          <w:color w:val="000000" w:themeColor="text1"/>
          <w:lang w:val="es-ES"/>
        </w:rPr>
      </w:pPr>
      <w:r w:rsidRPr="001424F3">
        <w:rPr>
          <w:color w:val="000000" w:themeColor="text1"/>
          <w:lang w:val="es-ES"/>
        </w:rPr>
        <w:t xml:space="preserve">Entre las herramientas web analizadas, tanto de pago como gratuitas, no se han encontrado opciones que ofrezcan la gestión del valor ganado como una funcionalidad por defecto. </w:t>
      </w:r>
    </w:p>
    <w:p w14:paraId="1A5AE43C" w14:textId="77777777" w:rsidR="00232D4F" w:rsidRPr="001424F3" w:rsidRDefault="00232D4F" w:rsidP="00E1208B">
      <w:pPr>
        <w:jc w:val="both"/>
        <w:rPr>
          <w:color w:val="000000" w:themeColor="text1"/>
          <w:lang w:val="es-ES"/>
        </w:rPr>
      </w:pPr>
      <w:r w:rsidRPr="001424F3">
        <w:rPr>
          <w:color w:val="000000" w:themeColor="text1"/>
          <w:lang w:val="es-E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1424F3">
        <w:rPr>
          <w:color w:val="000000" w:themeColor="text1"/>
          <w:sz w:val="20"/>
          <w:szCs w:val="20"/>
          <w:lang w:val="es-ES"/>
        </w:rPr>
        <w:t>Nai-Chieh, W., Chiao-Ping, B., Shun-Yuan, Y., &amp; Pao-Sheng, W., 2016)</w:t>
      </w:r>
      <w:r w:rsidRPr="001424F3">
        <w:rPr>
          <w:color w:val="000000" w:themeColor="text1"/>
          <w:lang w:val="es-E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1424F3" w:rsidRDefault="00232D4F" w:rsidP="00E1208B">
      <w:pPr>
        <w:jc w:val="both"/>
        <w:rPr>
          <w:rFonts w:eastAsia="Times New Roman"/>
          <w:color w:val="000000" w:themeColor="text1"/>
          <w:lang w:val="es-ES"/>
        </w:rPr>
      </w:pPr>
      <w:r w:rsidRPr="001424F3">
        <w:rPr>
          <w:rFonts w:eastAsia="Times New Roman"/>
          <w:color w:val="000000" w:themeColor="text1"/>
          <w:lang w:val="es-E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1424F3" w:rsidRDefault="00232D4F" w:rsidP="00E1208B">
      <w:pPr>
        <w:pStyle w:val="Normal1"/>
        <w:jc w:val="both"/>
        <w:rPr>
          <w:color w:val="000000" w:themeColor="text1"/>
          <w:sz w:val="24"/>
          <w:szCs w:val="24"/>
          <w:lang w:val="es-ES"/>
        </w:rPr>
      </w:pPr>
    </w:p>
    <w:p w14:paraId="10DD2AEB" w14:textId="77777777" w:rsidR="00232D4F" w:rsidRPr="001424F3" w:rsidRDefault="00232D4F" w:rsidP="00E1208B">
      <w:pPr>
        <w:jc w:val="both"/>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6DF94ED8" w14:textId="5A684E04" w:rsidR="0092328F" w:rsidRPr="001424F3" w:rsidRDefault="0092328F" w:rsidP="0092328F">
      <w:pPr>
        <w:pStyle w:val="Heading1"/>
        <w:jc w:val="center"/>
        <w:rPr>
          <w:rFonts w:eastAsia="Times New Roman"/>
          <w:b/>
          <w:bCs/>
          <w:color w:val="000000" w:themeColor="text1"/>
          <w:lang w:val="es-ES"/>
        </w:rPr>
      </w:pPr>
      <w:bookmarkStart w:id="37" w:name="_Toc492234479"/>
      <w:r w:rsidRPr="001424F3">
        <w:rPr>
          <w:rFonts w:eastAsia="Times New Roman"/>
          <w:b/>
          <w:bCs/>
          <w:color w:val="000000" w:themeColor="text1"/>
          <w:lang w:val="es-ES"/>
        </w:rPr>
        <w:lastRenderedPageBreak/>
        <w:t xml:space="preserve">Marco </w:t>
      </w:r>
      <w:r w:rsidR="006D3811" w:rsidRPr="001424F3">
        <w:rPr>
          <w:rFonts w:eastAsia="Times New Roman"/>
          <w:b/>
          <w:bCs/>
          <w:color w:val="000000" w:themeColor="text1"/>
          <w:lang w:val="es-ES"/>
        </w:rPr>
        <w:t>metodológico</w:t>
      </w:r>
      <w:bookmarkEnd w:id="37"/>
    </w:p>
    <w:p w14:paraId="2F83451C" w14:textId="77777777" w:rsidR="007E4C95" w:rsidRPr="001424F3" w:rsidRDefault="0092328F" w:rsidP="009232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1424F3" w:rsidRDefault="007E4C95" w:rsidP="0092328F">
      <w:pPr>
        <w:pStyle w:val="NormalWeb"/>
        <w:spacing w:before="0" w:beforeAutospacing="0" w:after="0" w:afterAutospacing="0"/>
        <w:jc w:val="both"/>
        <w:rPr>
          <w:lang w:val="es-ES"/>
        </w:rPr>
      </w:pPr>
      <w:r w:rsidRPr="001424F3">
        <w:rPr>
          <w:rFonts w:ascii="Arial" w:hAnsi="Arial" w:cs="Arial"/>
          <w:color w:val="000000"/>
          <w:lang w:val="es-ES"/>
        </w:rPr>
        <w:t xml:space="preserve">Siguiendo lo establecido por el Manifesto Agil (2001), Scrum prioriza las entregas de partes funcionales en periodos cortos que denomina Sprints. </w:t>
      </w:r>
      <w:r w:rsidR="0092328F" w:rsidRPr="001424F3">
        <w:rPr>
          <w:rFonts w:ascii="Arial" w:hAnsi="Arial" w:cs="Arial"/>
          <w:color w:val="000000"/>
          <w:lang w:val="es-ES"/>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1424F3" w:rsidRDefault="0092328F" w:rsidP="0092328F">
      <w:pPr>
        <w:pStyle w:val="Heading2"/>
        <w:jc w:val="center"/>
        <w:rPr>
          <w:rFonts w:eastAsia="Times New Roman"/>
          <w:b/>
          <w:bCs/>
          <w:color w:val="000000" w:themeColor="text1"/>
          <w:lang w:val="es-ES"/>
        </w:rPr>
      </w:pPr>
      <w:bookmarkStart w:id="38" w:name="_Toc492234480"/>
      <w:r w:rsidRPr="001424F3">
        <w:rPr>
          <w:rFonts w:eastAsia="Times New Roman"/>
          <w:b/>
          <w:bCs/>
          <w:color w:val="000000" w:themeColor="text1"/>
          <w:lang w:val="es-ES"/>
        </w:rPr>
        <w:t>Herramientas</w:t>
      </w:r>
      <w:bookmarkEnd w:id="38"/>
    </w:p>
    <w:p w14:paraId="51500452"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t xml:space="preserve">Las herramientas utilizadas para el desarrollo de la aplicación fueron: </w:t>
      </w:r>
    </w:p>
    <w:p w14:paraId="05C2A678"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Gitlab: Repositorio gratuito de código fuente (Gitlab, 2016). </w:t>
      </w:r>
    </w:p>
    <w:p w14:paraId="09625089"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igital Ocean: Proveedor de uso pago de servidores en la nube (DigitalOcean, 2016).</w:t>
      </w:r>
    </w:p>
    <w:p w14:paraId="1BB8458E" w14:textId="77777777" w:rsidR="0092328F" w:rsidRPr="001424F3" w:rsidRDefault="0092328F" w:rsidP="0092328F">
      <w:pPr>
        <w:rPr>
          <w:rFonts w:ascii="Times New Roman" w:eastAsia="Times New Roman" w:hAnsi="Times New Roman" w:cs="Times New Roman"/>
          <w:color w:val="auto"/>
          <w:lang w:val="es-ES"/>
        </w:rPr>
      </w:pPr>
    </w:p>
    <w:p w14:paraId="07510B64"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7B3BC334" w14:textId="77777777" w:rsidR="00A56CBA" w:rsidRPr="001424F3" w:rsidRDefault="00A56CBA" w:rsidP="00A56CBA">
      <w:pPr>
        <w:pStyle w:val="Heading2"/>
        <w:jc w:val="center"/>
        <w:rPr>
          <w:rFonts w:eastAsia="Times New Roman"/>
          <w:b/>
          <w:bCs/>
          <w:color w:val="000000" w:themeColor="text1"/>
          <w:lang w:val="es-ES"/>
        </w:rPr>
      </w:pPr>
      <w:bookmarkStart w:id="39" w:name="_Toc478369703"/>
      <w:bookmarkStart w:id="40" w:name="_Toc492234481"/>
      <w:r w:rsidRPr="001424F3">
        <w:rPr>
          <w:rFonts w:eastAsia="Times New Roman"/>
          <w:b/>
          <w:bCs/>
          <w:color w:val="000000" w:themeColor="text1"/>
          <w:lang w:val="es-ES"/>
        </w:rPr>
        <w:t>Planeamiento de Sprints</w:t>
      </w:r>
      <w:bookmarkEnd w:id="39"/>
      <w:bookmarkEnd w:id="40"/>
    </w:p>
    <w:p w14:paraId="3EBCA6BD" w14:textId="77777777" w:rsidR="00A56CBA" w:rsidRPr="001424F3" w:rsidRDefault="00A56CBA" w:rsidP="00A56CBA">
      <w:pPr>
        <w:pStyle w:val="Heading3"/>
        <w:jc w:val="both"/>
        <w:rPr>
          <w:rFonts w:eastAsia="Times New Roman"/>
          <w:lang w:val="es-ES"/>
        </w:rPr>
      </w:pPr>
      <w:bookmarkStart w:id="41" w:name="_Toc478369704"/>
      <w:bookmarkStart w:id="42" w:name="_Toc492234482"/>
      <w:r w:rsidRPr="001424F3">
        <w:rPr>
          <w:rFonts w:eastAsia="Times New Roman"/>
          <w:b/>
          <w:bCs/>
          <w:lang w:val="es-ES"/>
        </w:rPr>
        <w:t>Sprint #1</w:t>
      </w:r>
      <w:bookmarkEnd w:id="41"/>
      <w:bookmarkEnd w:id="42"/>
    </w:p>
    <w:p w14:paraId="66557C72"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78940ECE" w14:textId="77777777" w:rsidR="00A56CBA" w:rsidRPr="001424F3" w:rsidRDefault="00A56CBA" w:rsidP="00A56CBA">
      <w:pPr>
        <w:pStyle w:val="NormalWeb"/>
        <w:numPr>
          <w:ilvl w:val="0"/>
          <w:numId w:val="27"/>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vestigación y prueba de librerías para el desarrollo de la herramienta.</w:t>
      </w:r>
    </w:p>
    <w:p w14:paraId="6308FC8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3 semanas.</w:t>
      </w:r>
    </w:p>
    <w:p w14:paraId="6ACCC572"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3 de febrero de 2016.</w:t>
      </w:r>
    </w:p>
    <w:p w14:paraId="4CBF90A9"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26 de febrero de 2016.</w:t>
      </w:r>
    </w:p>
    <w:p w14:paraId="6C1D931C" w14:textId="77777777" w:rsidR="00A56CBA" w:rsidRPr="001424F3" w:rsidRDefault="00A56CBA" w:rsidP="00A56CBA">
      <w:pPr>
        <w:pStyle w:val="Heading3"/>
        <w:jc w:val="both"/>
        <w:rPr>
          <w:rFonts w:eastAsia="Times New Roman"/>
          <w:lang w:val="es-ES"/>
        </w:rPr>
      </w:pPr>
      <w:bookmarkStart w:id="43" w:name="_Toc478369705"/>
      <w:bookmarkStart w:id="44" w:name="_Toc492234483"/>
      <w:r w:rsidRPr="001424F3">
        <w:rPr>
          <w:rFonts w:eastAsia="Times New Roman"/>
          <w:b/>
          <w:bCs/>
          <w:lang w:val="es-ES"/>
        </w:rPr>
        <w:t>Sprint #2</w:t>
      </w:r>
      <w:bookmarkEnd w:id="43"/>
      <w:bookmarkEnd w:id="44"/>
    </w:p>
    <w:p w14:paraId="45A192B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 xml:space="preserve">Trabajo realizado: </w:t>
      </w:r>
    </w:p>
    <w:p w14:paraId="6285F534"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nvestigación de herramientas existentes. </w:t>
      </w:r>
    </w:p>
    <w:p w14:paraId="481CC8B9"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Puesta a punto y despliegue de la herramienta básica de control de tareas en un servidor en la nube (versión 0.0.1).</w:t>
      </w:r>
    </w:p>
    <w:p w14:paraId="134D2C3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2 semanas.</w:t>
      </w:r>
    </w:p>
    <w:p w14:paraId="12A5E6A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 de marzo de 2016.</w:t>
      </w:r>
    </w:p>
    <w:p w14:paraId="018DDEF3"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16 de marzo de 2016.</w:t>
      </w:r>
    </w:p>
    <w:p w14:paraId="3AAEBAB0" w14:textId="77777777" w:rsidR="00A56CBA" w:rsidRPr="001424F3" w:rsidRDefault="00A56CBA" w:rsidP="00A56CBA">
      <w:pPr>
        <w:pStyle w:val="Heading3"/>
        <w:jc w:val="both"/>
        <w:rPr>
          <w:rFonts w:eastAsia="Times New Roman"/>
          <w:lang w:val="es-ES"/>
        </w:rPr>
      </w:pPr>
      <w:bookmarkStart w:id="45" w:name="_Toc478369706"/>
      <w:bookmarkStart w:id="46" w:name="_Toc492234484"/>
      <w:r w:rsidRPr="001424F3">
        <w:rPr>
          <w:rFonts w:eastAsia="Times New Roman"/>
          <w:b/>
          <w:bCs/>
          <w:lang w:val="es-ES"/>
        </w:rPr>
        <w:t>Sprint #3</w:t>
      </w:r>
      <w:bookmarkEnd w:id="45"/>
      <w:bookmarkEnd w:id="46"/>
      <w:r w:rsidRPr="001424F3">
        <w:rPr>
          <w:rFonts w:eastAsia="Times New Roman"/>
          <w:b/>
          <w:bCs/>
          <w:lang w:val="es-ES"/>
        </w:rPr>
        <w:t xml:space="preserve"> </w:t>
      </w:r>
    </w:p>
    <w:p w14:paraId="5C3CC46F"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2248BB1B"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Redacción del estado del arte. </w:t>
      </w:r>
    </w:p>
    <w:p w14:paraId="5B3EBA0C"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dacción de conceptos fundamentales.</w:t>
      </w:r>
    </w:p>
    <w:p w14:paraId="107443E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3 semanas.</w:t>
      </w:r>
    </w:p>
    <w:p w14:paraId="575D3A0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7 de marzo de 2016.</w:t>
      </w:r>
    </w:p>
    <w:p w14:paraId="2E87DADD"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6 de abril de 2016.</w:t>
      </w:r>
    </w:p>
    <w:p w14:paraId="2CE40C3B" w14:textId="77777777" w:rsidR="00A56CBA" w:rsidRPr="001424F3" w:rsidRDefault="00A56CBA" w:rsidP="00A56CBA">
      <w:pPr>
        <w:pStyle w:val="Heading3"/>
        <w:jc w:val="both"/>
        <w:rPr>
          <w:rFonts w:eastAsia="Times New Roman"/>
          <w:lang w:val="es-ES"/>
        </w:rPr>
      </w:pPr>
      <w:bookmarkStart w:id="47" w:name="_Toc478369707"/>
      <w:bookmarkStart w:id="48" w:name="_Toc492234485"/>
      <w:r w:rsidRPr="001424F3">
        <w:rPr>
          <w:rFonts w:eastAsia="Times New Roman"/>
          <w:b/>
          <w:bCs/>
          <w:lang w:val="es-ES"/>
        </w:rPr>
        <w:t>Sprint #4</w:t>
      </w:r>
      <w:bookmarkEnd w:id="47"/>
      <w:bookmarkEnd w:id="48"/>
      <w:r w:rsidRPr="001424F3">
        <w:rPr>
          <w:rFonts w:eastAsia="Times New Roman"/>
          <w:b/>
          <w:bCs/>
          <w:lang w:val="es-ES"/>
        </w:rPr>
        <w:t xml:space="preserve"> </w:t>
      </w:r>
    </w:p>
    <w:p w14:paraId="43B5F2E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363435A0" w14:textId="77777777" w:rsidR="00A56CBA" w:rsidRPr="001424F3" w:rsidRDefault="00A56CBA" w:rsidP="00A56CBA">
      <w:pPr>
        <w:pStyle w:val="NormalWeb"/>
        <w:numPr>
          <w:ilvl w:val="0"/>
          <w:numId w:val="29"/>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reación de datos iniciales de la herramienta.</w:t>
      </w:r>
    </w:p>
    <w:p w14:paraId="0BFA0D53" w14:textId="77777777" w:rsidR="00A56CBA" w:rsidRPr="001424F3" w:rsidRDefault="00A56CBA" w:rsidP="00A56CBA">
      <w:pPr>
        <w:pStyle w:val="NormalWeb"/>
        <w:numPr>
          <w:ilvl w:val="0"/>
          <w:numId w:val="29"/>
        </w:numPr>
        <w:spacing w:before="0" w:beforeAutospacing="0" w:after="0" w:afterAutospacing="0"/>
        <w:jc w:val="both"/>
        <w:textAlignment w:val="baseline"/>
        <w:rPr>
          <w:lang w:val="es-ES"/>
        </w:rPr>
      </w:pPr>
      <w:r w:rsidRPr="001424F3">
        <w:rPr>
          <w:rFonts w:ascii="Arial" w:hAnsi="Arial" w:cs="Arial"/>
          <w:color w:val="000000"/>
          <w:lang w:val="es-ES"/>
        </w:rPr>
        <w:t>Redacción del marco metodológico.</w:t>
      </w:r>
    </w:p>
    <w:p w14:paraId="12DDE699" w14:textId="77777777" w:rsidR="00A56CBA" w:rsidRPr="001424F3" w:rsidRDefault="00A56CBA" w:rsidP="00A56CBA">
      <w:pPr>
        <w:pStyle w:val="NormalWeb"/>
        <w:spacing w:before="0" w:beforeAutospacing="0" w:after="0" w:afterAutospacing="0"/>
        <w:jc w:val="both"/>
        <w:textAlignment w:val="baseline"/>
        <w:rPr>
          <w:lang w:val="es-ES"/>
        </w:rPr>
      </w:pPr>
      <w:r w:rsidRPr="001424F3">
        <w:rPr>
          <w:rFonts w:ascii="Arial" w:hAnsi="Arial" w:cs="Arial"/>
          <w:color w:val="000000"/>
          <w:lang w:val="es-ES"/>
        </w:rPr>
        <w:t>Duración: 3 semanas.</w:t>
      </w:r>
    </w:p>
    <w:p w14:paraId="65E42CF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3 de abril de 2016.</w:t>
      </w:r>
    </w:p>
    <w:p w14:paraId="7D9DA7BD"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lastRenderedPageBreak/>
        <w:t>Fin: 4 de mayo de 2016.</w:t>
      </w:r>
    </w:p>
    <w:p w14:paraId="2438FDB7" w14:textId="77777777" w:rsidR="00A56CBA" w:rsidRPr="001424F3" w:rsidRDefault="00A56CBA" w:rsidP="00A56CBA">
      <w:pPr>
        <w:pStyle w:val="Heading3"/>
        <w:jc w:val="both"/>
        <w:rPr>
          <w:rFonts w:eastAsia="Times New Roman"/>
          <w:b/>
          <w:bCs/>
          <w:lang w:val="es-ES"/>
        </w:rPr>
      </w:pPr>
      <w:bookmarkStart w:id="49" w:name="_Toc478369708"/>
      <w:bookmarkStart w:id="50" w:name="_Toc492234486"/>
      <w:r w:rsidRPr="001424F3">
        <w:rPr>
          <w:rFonts w:eastAsia="Times New Roman"/>
          <w:b/>
          <w:bCs/>
          <w:lang w:val="es-ES"/>
        </w:rPr>
        <w:t>Sprint #5</w:t>
      </w:r>
      <w:bookmarkEnd w:id="49"/>
      <w:bookmarkEnd w:id="50"/>
    </w:p>
    <w:p w14:paraId="396A194B" w14:textId="77777777" w:rsidR="00A56CBA" w:rsidRPr="001424F3" w:rsidRDefault="00A56CBA" w:rsidP="00A56CBA">
      <w:pPr>
        <w:pStyle w:val="Normal1"/>
        <w:rPr>
          <w:sz w:val="24"/>
          <w:szCs w:val="24"/>
          <w:lang w:val="es-ES"/>
        </w:rPr>
      </w:pPr>
      <w:r w:rsidRPr="001424F3">
        <w:rPr>
          <w:sz w:val="24"/>
          <w:szCs w:val="24"/>
          <w:lang w:val="es-ES"/>
        </w:rPr>
        <w:t xml:space="preserve">Trabajo realizado: </w:t>
      </w:r>
    </w:p>
    <w:p w14:paraId="3659147C" w14:textId="77777777" w:rsidR="00A56CBA" w:rsidRPr="001424F3" w:rsidRDefault="00A56CBA" w:rsidP="00A56CBA">
      <w:pPr>
        <w:pStyle w:val="ListParagraph"/>
        <w:numPr>
          <w:ilvl w:val="0"/>
          <w:numId w:val="45"/>
        </w:numPr>
        <w:rPr>
          <w:sz w:val="24"/>
          <w:szCs w:val="24"/>
          <w:lang w:val="es-ES"/>
        </w:rPr>
      </w:pPr>
      <w:r w:rsidRPr="001424F3">
        <w:rPr>
          <w:sz w:val="24"/>
          <w:szCs w:val="24"/>
          <w:lang w:val="es-ES"/>
        </w:rPr>
        <w:t>Documentación de la gestión del valor ganado parte I:</w:t>
      </w:r>
    </w:p>
    <w:p w14:paraId="1273A268"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Elementos fundamentales.</w:t>
      </w:r>
    </w:p>
    <w:p w14:paraId="792A1C96"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Técnicas de medición.</w:t>
      </w:r>
    </w:p>
    <w:p w14:paraId="5F979828" w14:textId="77777777" w:rsidR="00A56CBA" w:rsidRPr="001424F3" w:rsidRDefault="00A56CBA" w:rsidP="00A56CBA">
      <w:pPr>
        <w:rPr>
          <w:sz w:val="24"/>
          <w:szCs w:val="24"/>
          <w:lang w:val="es-ES"/>
        </w:rPr>
      </w:pPr>
      <w:r w:rsidRPr="001424F3">
        <w:rPr>
          <w:sz w:val="24"/>
          <w:szCs w:val="24"/>
          <w:lang w:val="es-ES"/>
        </w:rPr>
        <w:t>Duración: 2 semanas.</w:t>
      </w:r>
    </w:p>
    <w:p w14:paraId="55B52580" w14:textId="77777777" w:rsidR="00A56CBA" w:rsidRPr="001424F3" w:rsidRDefault="00A56CBA" w:rsidP="00A56CBA">
      <w:pPr>
        <w:rPr>
          <w:sz w:val="24"/>
          <w:szCs w:val="24"/>
          <w:lang w:val="es-ES"/>
        </w:rPr>
      </w:pPr>
      <w:r w:rsidRPr="001424F3">
        <w:rPr>
          <w:sz w:val="24"/>
          <w:szCs w:val="24"/>
          <w:lang w:val="es-ES"/>
        </w:rPr>
        <w:t>Inicio: 6 de mayo de 2016.</w:t>
      </w:r>
    </w:p>
    <w:p w14:paraId="216C79B7" w14:textId="77777777" w:rsidR="00A56CBA" w:rsidRPr="001424F3" w:rsidRDefault="00A56CBA" w:rsidP="00A56CBA">
      <w:pPr>
        <w:rPr>
          <w:sz w:val="24"/>
          <w:szCs w:val="24"/>
          <w:lang w:val="es-ES"/>
        </w:rPr>
      </w:pPr>
      <w:r w:rsidRPr="001424F3">
        <w:rPr>
          <w:sz w:val="24"/>
          <w:szCs w:val="24"/>
          <w:lang w:val="es-ES"/>
        </w:rPr>
        <w:t>Fin: 20 de mayo de 2016.</w:t>
      </w:r>
    </w:p>
    <w:p w14:paraId="59862FA1" w14:textId="77777777" w:rsidR="00A56CBA" w:rsidRPr="001424F3" w:rsidRDefault="00A56CBA" w:rsidP="00A56CBA">
      <w:pPr>
        <w:pStyle w:val="Heading3"/>
        <w:jc w:val="both"/>
        <w:rPr>
          <w:rFonts w:eastAsia="Times New Roman"/>
          <w:b/>
          <w:bCs/>
          <w:lang w:val="es-ES"/>
        </w:rPr>
      </w:pPr>
      <w:bookmarkStart w:id="51" w:name="_Toc478369709"/>
      <w:bookmarkStart w:id="52" w:name="_Toc492234487"/>
      <w:r w:rsidRPr="001424F3">
        <w:rPr>
          <w:rFonts w:eastAsia="Times New Roman"/>
          <w:b/>
          <w:bCs/>
          <w:lang w:val="es-ES"/>
        </w:rPr>
        <w:t>Sprint #6</w:t>
      </w:r>
      <w:bookmarkEnd w:id="51"/>
      <w:bookmarkEnd w:id="52"/>
    </w:p>
    <w:p w14:paraId="0BDE1EA4" w14:textId="77777777" w:rsidR="00A56CBA" w:rsidRPr="001424F3" w:rsidRDefault="00A56CBA" w:rsidP="00A56CBA">
      <w:pPr>
        <w:pStyle w:val="Normal1"/>
        <w:rPr>
          <w:sz w:val="24"/>
          <w:szCs w:val="24"/>
          <w:lang w:val="es-ES"/>
        </w:rPr>
      </w:pPr>
      <w:r w:rsidRPr="001424F3">
        <w:rPr>
          <w:sz w:val="24"/>
          <w:szCs w:val="24"/>
          <w:lang w:val="es-ES"/>
        </w:rPr>
        <w:t xml:space="preserve">Trabajo realizado: </w:t>
      </w:r>
    </w:p>
    <w:p w14:paraId="634A2350" w14:textId="77777777" w:rsidR="00A56CBA" w:rsidRPr="001424F3" w:rsidRDefault="00A56CBA" w:rsidP="00A56CBA">
      <w:pPr>
        <w:pStyle w:val="ListParagraph"/>
        <w:numPr>
          <w:ilvl w:val="0"/>
          <w:numId w:val="45"/>
        </w:numPr>
        <w:rPr>
          <w:sz w:val="24"/>
          <w:szCs w:val="24"/>
          <w:lang w:val="es-ES"/>
        </w:rPr>
      </w:pPr>
      <w:r w:rsidRPr="001424F3">
        <w:rPr>
          <w:sz w:val="24"/>
          <w:szCs w:val="24"/>
          <w:lang w:val="es-ES"/>
        </w:rPr>
        <w:t>Documentación de la gestión del valor ganado parte II:</w:t>
      </w:r>
    </w:p>
    <w:p w14:paraId="2E399492"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Relación entre los elementos fundamentales.</w:t>
      </w:r>
    </w:p>
    <w:p w14:paraId="72057D14"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Variaciones, índices y proyecciones.</w:t>
      </w:r>
    </w:p>
    <w:p w14:paraId="579C5283" w14:textId="77777777" w:rsidR="00A56CBA" w:rsidRPr="001424F3" w:rsidRDefault="00A56CBA" w:rsidP="00A56CBA">
      <w:pPr>
        <w:rPr>
          <w:sz w:val="24"/>
          <w:szCs w:val="24"/>
          <w:lang w:val="es-ES"/>
        </w:rPr>
      </w:pPr>
      <w:r w:rsidRPr="001424F3">
        <w:rPr>
          <w:sz w:val="24"/>
          <w:szCs w:val="24"/>
          <w:lang w:val="es-ES"/>
        </w:rPr>
        <w:t>Duración: 2 semanas.</w:t>
      </w:r>
    </w:p>
    <w:p w14:paraId="23165B4F" w14:textId="77777777" w:rsidR="00A56CBA" w:rsidRPr="001424F3" w:rsidRDefault="00A56CBA" w:rsidP="00A56CBA">
      <w:pPr>
        <w:rPr>
          <w:sz w:val="24"/>
          <w:szCs w:val="24"/>
          <w:lang w:val="es-ES"/>
        </w:rPr>
      </w:pPr>
      <w:r w:rsidRPr="001424F3">
        <w:rPr>
          <w:sz w:val="24"/>
          <w:szCs w:val="24"/>
          <w:lang w:val="es-ES"/>
        </w:rPr>
        <w:t>Inicio: 21 de mayo de 2016.</w:t>
      </w:r>
    </w:p>
    <w:p w14:paraId="2BB9B8DF" w14:textId="77777777" w:rsidR="00A56CBA" w:rsidRPr="001424F3" w:rsidRDefault="00A56CBA" w:rsidP="00A56CBA">
      <w:pPr>
        <w:rPr>
          <w:sz w:val="24"/>
          <w:szCs w:val="24"/>
          <w:lang w:val="es-ES"/>
        </w:rPr>
      </w:pPr>
      <w:r w:rsidRPr="001424F3">
        <w:rPr>
          <w:sz w:val="24"/>
          <w:szCs w:val="24"/>
          <w:lang w:val="es-ES"/>
        </w:rPr>
        <w:t>Fin: 6 de junio de 2016.</w:t>
      </w:r>
    </w:p>
    <w:p w14:paraId="0EF60E51" w14:textId="77777777" w:rsidR="00A56CBA" w:rsidRPr="001424F3" w:rsidRDefault="00A56CBA" w:rsidP="00A56CBA">
      <w:pPr>
        <w:rPr>
          <w:sz w:val="24"/>
          <w:szCs w:val="24"/>
          <w:lang w:val="es-ES"/>
        </w:rPr>
      </w:pPr>
    </w:p>
    <w:p w14:paraId="109001F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Primera entrega parcial: 7 de junio de 2016.</w:t>
      </w:r>
    </w:p>
    <w:p w14:paraId="7FA7E73F" w14:textId="77777777" w:rsidR="00A56CBA" w:rsidRPr="001424F3" w:rsidRDefault="00A56CBA" w:rsidP="00A56CBA">
      <w:pPr>
        <w:pStyle w:val="Heading3"/>
        <w:jc w:val="both"/>
        <w:rPr>
          <w:rFonts w:eastAsia="Times New Roman"/>
          <w:lang w:val="es-ES"/>
        </w:rPr>
      </w:pPr>
      <w:bookmarkStart w:id="53" w:name="_Toc478369710"/>
      <w:bookmarkStart w:id="54" w:name="_Toc492234488"/>
      <w:r w:rsidRPr="001424F3">
        <w:rPr>
          <w:rFonts w:eastAsia="Times New Roman"/>
          <w:b/>
          <w:bCs/>
          <w:lang w:val="es-ES"/>
        </w:rPr>
        <w:t>Sprint #7</w:t>
      </w:r>
      <w:bookmarkEnd w:id="53"/>
      <w:bookmarkEnd w:id="54"/>
    </w:p>
    <w:p w14:paraId="675F548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4F3A5D3D" w14:textId="77777777" w:rsidR="00A56CBA" w:rsidRPr="001424F3" w:rsidRDefault="00A56CBA" w:rsidP="00A56CBA">
      <w:pPr>
        <w:pStyle w:val="NormalWeb"/>
        <w:numPr>
          <w:ilvl w:val="0"/>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l backend de la gestión del valor ganado.</w:t>
      </w:r>
    </w:p>
    <w:p w14:paraId="0D17CEB8"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anejo de fechas estimativas.</w:t>
      </w:r>
    </w:p>
    <w:p w14:paraId="65622F59"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anejo de AC, PV.</w:t>
      </w:r>
    </w:p>
    <w:p w14:paraId="02BF669E"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Filtros de búsqueda.</w:t>
      </w:r>
    </w:p>
    <w:p w14:paraId="03D0637D"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Opciones de gestión del EVM.</w:t>
      </w:r>
    </w:p>
    <w:p w14:paraId="6C856CB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5A8325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junio de 2016.</w:t>
      </w:r>
    </w:p>
    <w:p w14:paraId="30A0E39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28 de junio de 2016.</w:t>
      </w:r>
    </w:p>
    <w:p w14:paraId="2747EE79" w14:textId="77777777" w:rsidR="00A56CBA" w:rsidRPr="001424F3" w:rsidRDefault="00A56CBA" w:rsidP="00A56CBA">
      <w:pPr>
        <w:pStyle w:val="Heading3"/>
        <w:jc w:val="both"/>
        <w:rPr>
          <w:rFonts w:eastAsia="Times New Roman"/>
          <w:b/>
          <w:bCs/>
          <w:lang w:val="es-ES"/>
        </w:rPr>
      </w:pPr>
      <w:bookmarkStart w:id="55" w:name="_Toc478369711"/>
      <w:bookmarkStart w:id="56" w:name="_Toc492234489"/>
      <w:r w:rsidRPr="001424F3">
        <w:rPr>
          <w:rFonts w:eastAsia="Times New Roman"/>
          <w:b/>
          <w:bCs/>
          <w:lang w:val="es-ES"/>
        </w:rPr>
        <w:t>Sprint #8</w:t>
      </w:r>
      <w:bookmarkEnd w:id="55"/>
      <w:bookmarkEnd w:id="56"/>
    </w:p>
    <w:p w14:paraId="0D9470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2BBF256" w14:textId="77777777" w:rsidR="00A56CBA" w:rsidRPr="001424F3" w:rsidRDefault="00A56CBA" w:rsidP="00A56CBA">
      <w:pPr>
        <w:pStyle w:val="NormalWeb"/>
        <w:numPr>
          <w:ilvl w:val="0"/>
          <w:numId w:val="4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anejo de datos iniciales en ingles y español (anteriormente solo los implementamos en español).</w:t>
      </w:r>
    </w:p>
    <w:p w14:paraId="4F4C8B5B" w14:textId="77777777" w:rsidR="00A56CBA" w:rsidRPr="001424F3" w:rsidRDefault="00A56CBA" w:rsidP="00A56CBA">
      <w:pPr>
        <w:ind w:firstLine="360"/>
        <w:rPr>
          <w:sz w:val="24"/>
          <w:szCs w:val="24"/>
          <w:lang w:val="es-ES" w:eastAsia="en-US"/>
        </w:rPr>
      </w:pPr>
      <w:r w:rsidRPr="001424F3">
        <w:rPr>
          <w:sz w:val="24"/>
          <w:szCs w:val="24"/>
          <w:lang w:val="es-ES" w:eastAsia="en-US"/>
        </w:rPr>
        <w:t>•</w:t>
      </w:r>
      <w:r w:rsidRPr="001424F3">
        <w:rPr>
          <w:sz w:val="24"/>
          <w:szCs w:val="24"/>
          <w:lang w:val="es-ES" w:eastAsia="en-US"/>
        </w:rPr>
        <w:tab/>
        <w:t>Despliegue de la versión 0.1.1 en el servidor de pruebas.</w:t>
      </w:r>
    </w:p>
    <w:p w14:paraId="468B1227" w14:textId="77777777" w:rsidR="00A56CBA" w:rsidRPr="001424F3" w:rsidRDefault="00A56CBA" w:rsidP="00A56CBA">
      <w:pPr>
        <w:pStyle w:val="ListParagraph"/>
        <w:numPr>
          <w:ilvl w:val="0"/>
          <w:numId w:val="46"/>
        </w:numPr>
        <w:rPr>
          <w:sz w:val="24"/>
          <w:szCs w:val="24"/>
          <w:lang w:val="es-ES" w:eastAsia="en-US"/>
        </w:rPr>
      </w:pPr>
      <w:r w:rsidRPr="001424F3">
        <w:rPr>
          <w:sz w:val="24"/>
          <w:szCs w:val="24"/>
          <w:lang w:val="es-ES" w:eastAsia="en-US"/>
        </w:rPr>
        <w:t>Mejoras para los entornos de desarrollo y producción.</w:t>
      </w:r>
    </w:p>
    <w:p w14:paraId="604431D1" w14:textId="77777777" w:rsidR="00A56CBA" w:rsidRPr="001424F3" w:rsidRDefault="00A56CBA" w:rsidP="00A56CBA">
      <w:pPr>
        <w:pStyle w:val="ListParagraph"/>
        <w:numPr>
          <w:ilvl w:val="0"/>
          <w:numId w:val="46"/>
        </w:numPr>
        <w:rPr>
          <w:sz w:val="24"/>
          <w:szCs w:val="24"/>
          <w:lang w:val="es-ES" w:eastAsia="en-US"/>
        </w:rPr>
      </w:pPr>
      <w:r w:rsidRPr="001424F3">
        <w:rPr>
          <w:sz w:val="24"/>
          <w:szCs w:val="24"/>
          <w:lang w:val="es-ES" w:eastAsia="en-US"/>
        </w:rPr>
        <w:t>Actualización de datos de las tareas referentes a fechas estimadas y costos reales de las mismas.</w:t>
      </w:r>
    </w:p>
    <w:p w14:paraId="3337FBFD" w14:textId="77777777" w:rsidR="00A56CBA" w:rsidRPr="001424F3" w:rsidRDefault="00A56CBA" w:rsidP="00A56CBA">
      <w:pPr>
        <w:pStyle w:val="NormalWeb"/>
        <w:numPr>
          <w:ilvl w:val="0"/>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l backend de la gestión del valor ganado.</w:t>
      </w:r>
    </w:p>
    <w:p w14:paraId="05CAE351"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álculo de EV, índices y variaciones.</w:t>
      </w:r>
    </w:p>
    <w:p w14:paraId="537F5C1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7FBB02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Inicio: 29 de junio de 2016.</w:t>
      </w:r>
    </w:p>
    <w:p w14:paraId="6DA16F9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lio de 2016.</w:t>
      </w:r>
    </w:p>
    <w:p w14:paraId="65426F6F" w14:textId="77777777" w:rsidR="00A56CBA" w:rsidRPr="001424F3" w:rsidRDefault="00A56CBA" w:rsidP="00A56CBA">
      <w:pPr>
        <w:pStyle w:val="Heading3"/>
        <w:jc w:val="both"/>
        <w:rPr>
          <w:rFonts w:eastAsia="Times New Roman"/>
          <w:lang w:val="es-ES"/>
        </w:rPr>
      </w:pPr>
      <w:bookmarkStart w:id="57" w:name="_Toc478369712"/>
      <w:bookmarkStart w:id="58" w:name="_Toc492234490"/>
      <w:r w:rsidRPr="001424F3">
        <w:rPr>
          <w:rFonts w:eastAsia="Times New Roman"/>
          <w:b/>
          <w:bCs/>
          <w:lang w:val="es-ES"/>
        </w:rPr>
        <w:t>Sprint #9</w:t>
      </w:r>
      <w:bookmarkEnd w:id="57"/>
      <w:bookmarkEnd w:id="58"/>
    </w:p>
    <w:p w14:paraId="40B9DA1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rabajo a realizar: </w:t>
      </w:r>
    </w:p>
    <w:p w14:paraId="34F0FD0D"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l  frontend de la gestión del valor ganado.</w:t>
      </w:r>
    </w:p>
    <w:p w14:paraId="1C289AE4"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errores en campos de la vista show de peticiones.</w:t>
      </w:r>
    </w:p>
    <w:p w14:paraId="5CCAD506"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l backend del flujo de la herramienta.</w:t>
      </w:r>
    </w:p>
    <w:p w14:paraId="6C5B29DC"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ción e implementación de transición de estados para tareas.</w:t>
      </w:r>
    </w:p>
    <w:p w14:paraId="0061BF3B"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Actualización de datos de fechas estimadas y reales al cambiar de estado y viceversa.</w:t>
      </w:r>
    </w:p>
    <w:p w14:paraId="40F1F9E6"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ocumentación del flujo de la herramienta. </w:t>
      </w:r>
    </w:p>
    <w:p w14:paraId="1E0CC0A1"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transición de estados para las tareas.</w:t>
      </w:r>
    </w:p>
    <w:p w14:paraId="6A469AB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3 semanas.</w:t>
      </w:r>
    </w:p>
    <w:p w14:paraId="31A9F0C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8 de julio de 2016.</w:t>
      </w:r>
    </w:p>
    <w:p w14:paraId="5F864EF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8 de agosto de 2016.</w:t>
      </w:r>
    </w:p>
    <w:p w14:paraId="3E9049A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067338F"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Segunda entrega parcial: Agosto 2016.</w:t>
      </w:r>
    </w:p>
    <w:p w14:paraId="5231DA40" w14:textId="77777777" w:rsidR="00A56CBA" w:rsidRPr="001424F3" w:rsidRDefault="00A56CBA" w:rsidP="00A56CBA">
      <w:pPr>
        <w:pStyle w:val="Heading3"/>
        <w:jc w:val="both"/>
        <w:rPr>
          <w:rFonts w:eastAsia="Times New Roman"/>
          <w:lang w:val="es-ES"/>
        </w:rPr>
      </w:pPr>
      <w:bookmarkStart w:id="59" w:name="_Toc478369713"/>
      <w:bookmarkStart w:id="60" w:name="_Toc492234491"/>
      <w:r w:rsidRPr="001424F3">
        <w:rPr>
          <w:rFonts w:eastAsia="Times New Roman"/>
          <w:b/>
          <w:bCs/>
          <w:lang w:val="es-ES"/>
        </w:rPr>
        <w:t>Sprint #10</w:t>
      </w:r>
      <w:bookmarkEnd w:id="59"/>
      <w:bookmarkEnd w:id="60"/>
    </w:p>
    <w:p w14:paraId="5D8EB94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476654BF"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 la funcionalidad de etiquetas para peticiones y wiki.</w:t>
      </w:r>
    </w:p>
    <w:p w14:paraId="3BCE0492"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Corrección de problema al seleccionar ciertas configuraciones de EVM para el proyecto. </w:t>
      </w:r>
    </w:p>
    <w:p w14:paraId="69921F11"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dos estrictamente los idiomas soportados (inglés y español).</w:t>
      </w:r>
    </w:p>
    <w:p w14:paraId="25BEBAB3"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nclusión de turbolinks. </w:t>
      </w:r>
    </w:p>
    <w:p w14:paraId="210D319B"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ejora en la estructura del proyecto (separación de modelos principalmente).</w:t>
      </w:r>
    </w:p>
    <w:p w14:paraId="1234D337"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stricciones en las peticiones no estimadas.</w:t>
      </w:r>
    </w:p>
    <w:p w14:paraId="0F979889"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spliegue de la versión 0.1.3 de la herramienta en el servidor de pruebas.</w:t>
      </w:r>
    </w:p>
    <w:p w14:paraId="45C3720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5FB0BA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9 de agosto de 2016.</w:t>
      </w:r>
    </w:p>
    <w:p w14:paraId="3AF9EE1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3 de agosto de 2016.</w:t>
      </w:r>
    </w:p>
    <w:p w14:paraId="212FB0AA" w14:textId="77777777" w:rsidR="00A56CBA" w:rsidRPr="001424F3" w:rsidRDefault="00A56CBA" w:rsidP="00A56CBA">
      <w:pPr>
        <w:pStyle w:val="Heading3"/>
        <w:jc w:val="both"/>
        <w:rPr>
          <w:rFonts w:eastAsia="Times New Roman"/>
          <w:b/>
          <w:bCs/>
          <w:lang w:val="es-ES"/>
        </w:rPr>
      </w:pPr>
      <w:bookmarkStart w:id="61" w:name="_Toc478369714"/>
      <w:bookmarkStart w:id="62" w:name="_Toc492234492"/>
      <w:r w:rsidRPr="001424F3">
        <w:rPr>
          <w:rFonts w:eastAsia="Times New Roman"/>
          <w:b/>
          <w:bCs/>
          <w:lang w:val="es-ES"/>
        </w:rPr>
        <w:t>Sprint #11</w:t>
      </w:r>
      <w:bookmarkEnd w:id="61"/>
      <w:bookmarkEnd w:id="62"/>
    </w:p>
    <w:p w14:paraId="3D992819"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37A425B8"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funcionalidad de EVM (flujo de datos y puntos).</w:t>
      </w:r>
    </w:p>
    <w:p w14:paraId="2F47C721"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ción e implementación de transición de estados para hitos.</w:t>
      </w:r>
    </w:p>
    <w:p w14:paraId="6FAF1B2C"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transición de estados para los hitos.</w:t>
      </w:r>
    </w:p>
    <w:p w14:paraId="2BB24D30"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spliegue de la versión 0.1.4 de la herramienta en el servidor de pruebas.</w:t>
      </w:r>
    </w:p>
    <w:p w14:paraId="7247FAF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4E74798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6 de agosto de 2016.</w:t>
      </w:r>
    </w:p>
    <w:p w14:paraId="6566095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9 de septiembre de 2016.</w:t>
      </w:r>
    </w:p>
    <w:p w14:paraId="1680AF97" w14:textId="77777777" w:rsidR="00A56CBA" w:rsidRPr="001424F3" w:rsidRDefault="00A56CBA" w:rsidP="00A56CBA">
      <w:pPr>
        <w:pStyle w:val="NormalWeb"/>
        <w:spacing w:before="0" w:beforeAutospacing="0" w:after="0" w:afterAutospacing="0"/>
        <w:jc w:val="both"/>
        <w:rPr>
          <w:lang w:val="es-ES"/>
        </w:rPr>
      </w:pPr>
    </w:p>
    <w:p w14:paraId="61DCDFB0" w14:textId="77777777" w:rsidR="00A56CBA" w:rsidRPr="001424F3" w:rsidRDefault="00A56CBA" w:rsidP="00A56CBA">
      <w:pPr>
        <w:pStyle w:val="Normal1"/>
        <w:rPr>
          <w:lang w:val="es-ES"/>
        </w:rPr>
      </w:pPr>
    </w:p>
    <w:p w14:paraId="717E46BD" w14:textId="77777777" w:rsidR="00A56CBA" w:rsidRPr="001424F3" w:rsidRDefault="00A56CBA" w:rsidP="00A56CBA">
      <w:pPr>
        <w:pStyle w:val="Normal1"/>
        <w:rPr>
          <w:lang w:val="es-ES"/>
        </w:rPr>
      </w:pPr>
    </w:p>
    <w:p w14:paraId="146CBEC4" w14:textId="77777777" w:rsidR="00A56CBA" w:rsidRPr="001424F3" w:rsidRDefault="00A56CBA" w:rsidP="00A56CBA">
      <w:pPr>
        <w:pStyle w:val="Heading3"/>
        <w:jc w:val="both"/>
        <w:rPr>
          <w:rFonts w:eastAsia="Times New Roman"/>
          <w:b/>
          <w:bCs/>
          <w:lang w:val="es-ES"/>
        </w:rPr>
      </w:pPr>
      <w:bookmarkStart w:id="63" w:name="_Toc478369715"/>
      <w:bookmarkStart w:id="64" w:name="_Toc492234493"/>
      <w:r w:rsidRPr="001424F3">
        <w:rPr>
          <w:rFonts w:eastAsia="Times New Roman"/>
          <w:b/>
          <w:bCs/>
          <w:lang w:val="es-ES"/>
        </w:rPr>
        <w:lastRenderedPageBreak/>
        <w:t>Sprint #12</w:t>
      </w:r>
      <w:bookmarkEnd w:id="63"/>
      <w:bookmarkEnd w:id="64"/>
    </w:p>
    <w:p w14:paraId="2ADF33A8"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4FCD6E53"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errores en ejecuciones en segundo plano.</w:t>
      </w:r>
    </w:p>
    <w:p w14:paraId="170E4C22"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funcionalidad de administrador de la herramienta.</w:t>
      </w:r>
    </w:p>
    <w:p w14:paraId="1A8B6FFF"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ejoras en el entorno de desarrollo y producción (instalación de dependencias según necesidades del motor de base de datos seleccionado, inclusión de librerías faltantes).</w:t>
      </w:r>
    </w:p>
    <w:p w14:paraId="72545397"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histórica de EVM.</w:t>
      </w:r>
    </w:p>
    <w:p w14:paraId="2817AC69"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validaciones de usuario asignado para cambios de estado de una petición.</w:t>
      </w:r>
    </w:p>
    <w:p w14:paraId="2F3E08F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9EBD1B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2 de septiembre de 2016.</w:t>
      </w:r>
    </w:p>
    <w:p w14:paraId="66DA14D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6 de septiembre de 2016.</w:t>
      </w:r>
    </w:p>
    <w:p w14:paraId="575EDD44" w14:textId="77777777" w:rsidR="00A56CBA" w:rsidRPr="001424F3" w:rsidRDefault="00A56CBA" w:rsidP="00A56CBA">
      <w:pPr>
        <w:pStyle w:val="Heading3"/>
        <w:jc w:val="both"/>
        <w:rPr>
          <w:rFonts w:eastAsia="Times New Roman"/>
          <w:b/>
          <w:bCs/>
          <w:lang w:val="es-ES"/>
        </w:rPr>
      </w:pPr>
      <w:bookmarkStart w:id="65" w:name="_Toc478369716"/>
      <w:bookmarkStart w:id="66" w:name="_Toc492234494"/>
      <w:r w:rsidRPr="001424F3">
        <w:rPr>
          <w:rFonts w:eastAsia="Times New Roman"/>
          <w:b/>
          <w:bCs/>
          <w:lang w:val="es-ES"/>
        </w:rPr>
        <w:t>Sprint #13</w:t>
      </w:r>
      <w:bookmarkEnd w:id="65"/>
      <w:bookmarkEnd w:id="66"/>
    </w:p>
    <w:p w14:paraId="6D5B4D0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62A6B86B"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Documentación histórica de EVM.</w:t>
      </w:r>
    </w:p>
    <w:p w14:paraId="30FDC799"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ejoras en las configuraciones por defecto (separación de seeds por modelo, uso de I18n en los </w:t>
      </w:r>
      <w:commentRangeStart w:id="67"/>
      <w:r w:rsidRPr="001424F3">
        <w:rPr>
          <w:rFonts w:ascii="Arial" w:hAnsi="Arial" w:cs="Arial"/>
          <w:color w:val="000000"/>
          <w:lang w:val="es-ES"/>
        </w:rPr>
        <w:t>seeds</w:t>
      </w:r>
      <w:commentRangeEnd w:id="67"/>
      <w:r w:rsidRPr="001424F3">
        <w:rPr>
          <w:rStyle w:val="CommentReference"/>
          <w:rFonts w:ascii="Arial" w:hAnsi="Arial" w:cs="Arial"/>
          <w:color w:val="000000"/>
          <w:lang w:val="es-ES" w:eastAsia="es-ES"/>
        </w:rPr>
        <w:commentReference w:id="67"/>
      </w:r>
      <w:r w:rsidRPr="001424F3">
        <w:rPr>
          <w:rFonts w:ascii="Arial" w:hAnsi="Arial" w:cs="Arial"/>
          <w:color w:val="000000"/>
          <w:lang w:val="es-ES"/>
        </w:rPr>
        <w:t>).</w:t>
      </w:r>
    </w:p>
    <w:p w14:paraId="12DF138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2FDA8F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8 de septiembre de 2016.</w:t>
      </w:r>
    </w:p>
    <w:p w14:paraId="2847F40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octubre de 2016.</w:t>
      </w:r>
    </w:p>
    <w:p w14:paraId="6B69AAC0" w14:textId="77777777" w:rsidR="00A56CBA" w:rsidRPr="001424F3" w:rsidRDefault="00A56CBA" w:rsidP="00A56CBA">
      <w:pPr>
        <w:pStyle w:val="Heading3"/>
        <w:jc w:val="both"/>
        <w:rPr>
          <w:rFonts w:eastAsia="Times New Roman"/>
          <w:b/>
          <w:bCs/>
          <w:lang w:val="es-ES"/>
        </w:rPr>
      </w:pPr>
      <w:bookmarkStart w:id="68" w:name="_Toc478369717"/>
      <w:bookmarkStart w:id="69" w:name="_Toc492234495"/>
      <w:r w:rsidRPr="001424F3">
        <w:rPr>
          <w:rFonts w:eastAsia="Times New Roman"/>
          <w:b/>
          <w:bCs/>
          <w:lang w:val="es-ES"/>
        </w:rPr>
        <w:t>Sprint #14</w:t>
      </w:r>
      <w:bookmarkEnd w:id="68"/>
      <w:bookmarkEnd w:id="69"/>
    </w:p>
    <w:p w14:paraId="4FC86B6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6CD3EB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igración de Digital Ocean a Amazon Web Services.  </w:t>
      </w:r>
    </w:p>
    <w:p w14:paraId="1AEC96D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0163F9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4 de octubre de 2016.</w:t>
      </w:r>
    </w:p>
    <w:p w14:paraId="737691B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7 de noviembre de 2016.</w:t>
      </w:r>
    </w:p>
    <w:p w14:paraId="26C11D48" w14:textId="77777777" w:rsidR="00A56CBA" w:rsidRPr="001424F3" w:rsidRDefault="00A56CBA" w:rsidP="00A56CBA">
      <w:pPr>
        <w:pStyle w:val="Heading3"/>
        <w:jc w:val="both"/>
        <w:rPr>
          <w:rFonts w:eastAsia="Times New Roman"/>
          <w:b/>
          <w:bCs/>
          <w:lang w:val="es-ES"/>
        </w:rPr>
      </w:pPr>
      <w:bookmarkStart w:id="70" w:name="_Toc478369718"/>
      <w:bookmarkStart w:id="71" w:name="_Toc492234496"/>
      <w:r w:rsidRPr="001424F3">
        <w:rPr>
          <w:rFonts w:eastAsia="Times New Roman"/>
          <w:b/>
          <w:bCs/>
          <w:lang w:val="es-ES"/>
        </w:rPr>
        <w:t>Sprint #15</w:t>
      </w:r>
      <w:bookmarkEnd w:id="70"/>
      <w:bookmarkEnd w:id="71"/>
    </w:p>
    <w:p w14:paraId="598D25A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6EA50F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Proyección de fecha estimativa de fin del proyecto.</w:t>
      </w:r>
    </w:p>
    <w:p w14:paraId="36319ACE"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Funcionalidad de restaurar las configuraciones de fábrica </w:t>
      </w:r>
    </w:p>
    <w:p w14:paraId="280CA0B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077E31B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noviembre de 2016.</w:t>
      </w:r>
    </w:p>
    <w:p w14:paraId="0F46444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31 de octubre de 2016.</w:t>
      </w:r>
    </w:p>
    <w:p w14:paraId="15B50E04" w14:textId="77777777" w:rsidR="00A56CBA" w:rsidRPr="001424F3" w:rsidRDefault="00A56CBA" w:rsidP="00A56CBA">
      <w:pPr>
        <w:pStyle w:val="Heading3"/>
        <w:jc w:val="both"/>
        <w:rPr>
          <w:rFonts w:eastAsia="Times New Roman"/>
          <w:b/>
          <w:bCs/>
          <w:lang w:val="es-ES"/>
        </w:rPr>
      </w:pPr>
      <w:bookmarkStart w:id="72" w:name="_Toc492234497"/>
      <w:r w:rsidRPr="001424F3">
        <w:rPr>
          <w:rFonts w:eastAsia="Times New Roman"/>
          <w:b/>
          <w:bCs/>
          <w:lang w:val="es-ES"/>
        </w:rPr>
        <w:t>Sprint #16</w:t>
      </w:r>
      <w:bookmarkEnd w:id="72"/>
    </w:p>
    <w:p w14:paraId="5DE75CD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FE2409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de la estructura organizacional de archivos en los controladores.</w:t>
      </w:r>
    </w:p>
    <w:p w14:paraId="75D56E9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controlador para restauración de configuraciones de fábrica.</w:t>
      </w:r>
    </w:p>
    <w:p w14:paraId="1800B9D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6EE5B03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6 de diciembre de 2016.</w:t>
      </w:r>
    </w:p>
    <w:p w14:paraId="7CA507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9 de enero de 2017.</w:t>
      </w:r>
    </w:p>
    <w:p w14:paraId="6228AF04" w14:textId="77777777" w:rsidR="00A56CBA" w:rsidRPr="001424F3" w:rsidRDefault="00A56CBA" w:rsidP="00A56CBA">
      <w:pPr>
        <w:pStyle w:val="Heading3"/>
        <w:jc w:val="both"/>
        <w:rPr>
          <w:rFonts w:eastAsia="Times New Roman"/>
          <w:b/>
          <w:bCs/>
          <w:lang w:val="es-ES"/>
        </w:rPr>
      </w:pPr>
      <w:bookmarkStart w:id="73" w:name="_Toc492234498"/>
      <w:r w:rsidRPr="001424F3">
        <w:rPr>
          <w:rFonts w:eastAsia="Times New Roman"/>
          <w:b/>
          <w:bCs/>
          <w:lang w:val="es-ES"/>
        </w:rPr>
        <w:lastRenderedPageBreak/>
        <w:t>Sprint #17</w:t>
      </w:r>
      <w:bookmarkEnd w:id="73"/>
    </w:p>
    <w:p w14:paraId="4DCF162D"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C92A18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est de validación para Earned Scheduled (parte 1).</w:t>
      </w:r>
    </w:p>
    <w:p w14:paraId="404A8D9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nceptos fundamentales faltantes.</w:t>
      </w:r>
    </w:p>
    <w:p w14:paraId="07265E0E"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1).</w:t>
      </w:r>
    </w:p>
    <w:p w14:paraId="65F2F92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54D449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7 de enero de 2017.</w:t>
      </w:r>
    </w:p>
    <w:p w14:paraId="704DB65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31 de enero de 2017.</w:t>
      </w:r>
    </w:p>
    <w:p w14:paraId="70580A41" w14:textId="77777777" w:rsidR="00A56CBA" w:rsidRPr="001424F3" w:rsidRDefault="00A56CBA" w:rsidP="00A56CBA">
      <w:pPr>
        <w:pStyle w:val="Heading3"/>
        <w:jc w:val="both"/>
        <w:rPr>
          <w:rFonts w:eastAsia="Times New Roman"/>
          <w:b/>
          <w:bCs/>
          <w:lang w:val="es-ES"/>
        </w:rPr>
      </w:pPr>
      <w:bookmarkStart w:id="74" w:name="_Toc492234499"/>
      <w:r w:rsidRPr="001424F3">
        <w:rPr>
          <w:rFonts w:eastAsia="Times New Roman"/>
          <w:b/>
          <w:bCs/>
          <w:lang w:val="es-ES"/>
        </w:rPr>
        <w:t>Sprint #18</w:t>
      </w:r>
      <w:bookmarkEnd w:id="74"/>
    </w:p>
    <w:p w14:paraId="7C8E4EB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A6F442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est de validación para Earned Scheduled (parte 2).</w:t>
      </w:r>
    </w:p>
    <w:p w14:paraId="1996A5D9"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2).</w:t>
      </w:r>
    </w:p>
    <w:p w14:paraId="43653E4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E13692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8 de enero de 2017.</w:t>
      </w:r>
    </w:p>
    <w:p w14:paraId="69B6204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 de febrero de 2017.</w:t>
      </w:r>
    </w:p>
    <w:p w14:paraId="0B017AEC" w14:textId="77777777" w:rsidR="00A56CBA" w:rsidRPr="001424F3" w:rsidRDefault="00A56CBA" w:rsidP="00A56CBA">
      <w:pPr>
        <w:pStyle w:val="Heading3"/>
        <w:jc w:val="both"/>
        <w:rPr>
          <w:rFonts w:eastAsia="Times New Roman"/>
          <w:b/>
          <w:bCs/>
          <w:lang w:val="es-ES"/>
        </w:rPr>
      </w:pPr>
      <w:bookmarkStart w:id="75" w:name="_Toc492234500"/>
      <w:r w:rsidRPr="001424F3">
        <w:rPr>
          <w:rFonts w:eastAsia="Times New Roman"/>
          <w:b/>
          <w:bCs/>
          <w:lang w:val="es-ES"/>
        </w:rPr>
        <w:t>Sprint #19</w:t>
      </w:r>
      <w:bookmarkEnd w:id="75"/>
    </w:p>
    <w:p w14:paraId="52D5608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EE464F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est de validación para Earned Scheduled (parte 3).</w:t>
      </w:r>
    </w:p>
    <w:p w14:paraId="7B016C3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3).</w:t>
      </w:r>
    </w:p>
    <w:p w14:paraId="00A1145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E96BE8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6 de febrero de 2017.</w:t>
      </w:r>
    </w:p>
    <w:p w14:paraId="38170D5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0 de febrero de 2017.</w:t>
      </w:r>
    </w:p>
    <w:p w14:paraId="67689E6C" w14:textId="77777777" w:rsidR="00A56CBA" w:rsidRPr="001424F3" w:rsidRDefault="00A56CBA" w:rsidP="00A56CBA">
      <w:pPr>
        <w:pStyle w:val="Heading3"/>
        <w:jc w:val="both"/>
        <w:rPr>
          <w:rFonts w:eastAsia="Times New Roman"/>
          <w:b/>
          <w:bCs/>
          <w:lang w:val="es-ES"/>
        </w:rPr>
      </w:pPr>
      <w:bookmarkStart w:id="76" w:name="_Toc492234501"/>
      <w:r w:rsidRPr="001424F3">
        <w:rPr>
          <w:rFonts w:eastAsia="Times New Roman"/>
          <w:b/>
          <w:bCs/>
          <w:lang w:val="es-ES"/>
        </w:rPr>
        <w:t>Sprint #20</w:t>
      </w:r>
      <w:bookmarkEnd w:id="76"/>
    </w:p>
    <w:p w14:paraId="339275D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4BEB1F0"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l chat.</w:t>
      </w:r>
    </w:p>
    <w:p w14:paraId="72BD03F3"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Documentación sobre Earned Scheduled (Parte 1).</w:t>
      </w:r>
    </w:p>
    <w:p w14:paraId="584D713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Restricciones sobre checklists.</w:t>
      </w:r>
    </w:p>
    <w:p w14:paraId="2DFD599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6B6202E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1 de febrero de 2017.</w:t>
      </w:r>
    </w:p>
    <w:p w14:paraId="2A16B2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7 de marzo de 2017.</w:t>
      </w:r>
    </w:p>
    <w:p w14:paraId="43D59286" w14:textId="77777777" w:rsidR="00A56CBA" w:rsidRPr="001424F3" w:rsidRDefault="00A56CBA" w:rsidP="00A56CBA">
      <w:pPr>
        <w:pStyle w:val="Heading3"/>
        <w:jc w:val="both"/>
        <w:rPr>
          <w:rFonts w:eastAsia="Times New Roman"/>
          <w:b/>
          <w:bCs/>
          <w:lang w:val="es-ES"/>
        </w:rPr>
      </w:pPr>
      <w:bookmarkStart w:id="77" w:name="_Toc492234502"/>
      <w:r w:rsidRPr="001424F3">
        <w:rPr>
          <w:rFonts w:eastAsia="Times New Roman"/>
          <w:b/>
          <w:bCs/>
          <w:lang w:val="es-ES"/>
        </w:rPr>
        <w:t>Sprint #21</w:t>
      </w:r>
      <w:bookmarkEnd w:id="77"/>
    </w:p>
    <w:p w14:paraId="7362FF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7FBAB72"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Documentación sobre Earned Scheduled (Parte 2).</w:t>
      </w:r>
    </w:p>
    <w:p w14:paraId="4CECFDC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Configuración predeterminada de EVM (documentación).</w:t>
      </w:r>
    </w:p>
    <w:p w14:paraId="3AD041B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w:t>
      </w:r>
    </w:p>
    <w:p w14:paraId="6276BAF6"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Adaptación de la UI.</w:t>
      </w:r>
    </w:p>
    <w:p w14:paraId="7FEF5E4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D00039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marzo de 2017.</w:t>
      </w:r>
    </w:p>
    <w:p w14:paraId="249663D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marzo de 2017.</w:t>
      </w:r>
    </w:p>
    <w:p w14:paraId="3880FA7C" w14:textId="77777777" w:rsidR="00A56CBA" w:rsidRPr="001424F3" w:rsidRDefault="00A56CBA" w:rsidP="00A56CBA">
      <w:pPr>
        <w:pStyle w:val="Heading3"/>
        <w:jc w:val="both"/>
        <w:rPr>
          <w:rFonts w:eastAsia="Times New Roman"/>
          <w:b/>
          <w:bCs/>
          <w:lang w:val="es-ES"/>
        </w:rPr>
      </w:pPr>
      <w:bookmarkStart w:id="78" w:name="_Toc492234503"/>
      <w:r w:rsidRPr="001424F3">
        <w:rPr>
          <w:rFonts w:eastAsia="Times New Roman"/>
          <w:b/>
          <w:bCs/>
          <w:lang w:val="es-ES"/>
        </w:rPr>
        <w:lastRenderedPageBreak/>
        <w:t>Sprint #22</w:t>
      </w:r>
      <w:bookmarkEnd w:id="78"/>
    </w:p>
    <w:p w14:paraId="4716368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A3767F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Configuración predeterminada de EVM (aplicación).</w:t>
      </w:r>
    </w:p>
    <w:p w14:paraId="7A9D013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Validaciones de cierre de tareas.</w:t>
      </w:r>
    </w:p>
    <w:p w14:paraId="74439C0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Adaptación de la UI.</w:t>
      </w:r>
    </w:p>
    <w:p w14:paraId="60C6844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ACC69E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9 de marzo de 2017.</w:t>
      </w:r>
    </w:p>
    <w:p w14:paraId="4F06ECC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abril de 2017.</w:t>
      </w:r>
    </w:p>
    <w:p w14:paraId="57B55FE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642E3A06" w14:textId="77777777" w:rsidR="00A56CBA" w:rsidRPr="001424F3" w:rsidRDefault="00A56CBA" w:rsidP="00A56CBA">
      <w:pPr>
        <w:pStyle w:val="Heading3"/>
        <w:jc w:val="both"/>
        <w:rPr>
          <w:rFonts w:eastAsia="Times New Roman"/>
          <w:b/>
          <w:bCs/>
          <w:lang w:val="es-ES"/>
        </w:rPr>
      </w:pPr>
      <w:bookmarkStart w:id="79" w:name="_Toc492234504"/>
      <w:r w:rsidRPr="001424F3">
        <w:rPr>
          <w:rFonts w:eastAsia="Times New Roman"/>
          <w:b/>
          <w:bCs/>
          <w:lang w:val="es-ES"/>
        </w:rPr>
        <w:t>Sprint #23</w:t>
      </w:r>
      <w:bookmarkEnd w:id="79"/>
    </w:p>
    <w:p w14:paraId="5C74EF1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D05295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asignación de permisos de checklists.</w:t>
      </w:r>
    </w:p>
    <w:p w14:paraId="1A0EA16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la funcionalidad de gráficos (frontend).</w:t>
      </w:r>
    </w:p>
    <w:p w14:paraId="3E51CC5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sección de EVM.</w:t>
      </w:r>
    </w:p>
    <w:p w14:paraId="631A32F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F21775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3 de abril de 2017.</w:t>
      </w:r>
    </w:p>
    <w:p w14:paraId="41EBD6A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7 de abril de 2017.</w:t>
      </w:r>
    </w:p>
    <w:p w14:paraId="0F97090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30433B00" w14:textId="77777777" w:rsidR="00A56CBA" w:rsidRPr="001424F3" w:rsidRDefault="00A56CBA" w:rsidP="00A56CBA">
      <w:pPr>
        <w:pStyle w:val="Heading3"/>
        <w:jc w:val="both"/>
        <w:rPr>
          <w:rFonts w:eastAsia="Times New Roman"/>
          <w:b/>
          <w:bCs/>
          <w:lang w:val="es-ES"/>
        </w:rPr>
      </w:pPr>
      <w:bookmarkStart w:id="80" w:name="_Toc492234505"/>
      <w:r w:rsidRPr="001424F3">
        <w:rPr>
          <w:rFonts w:eastAsia="Times New Roman"/>
          <w:b/>
          <w:bCs/>
          <w:lang w:val="es-ES"/>
        </w:rPr>
        <w:t>Sprint #24</w:t>
      </w:r>
      <w:bookmarkEnd w:id="80"/>
    </w:p>
    <w:p w14:paraId="1E3B2B7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EFF6479"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nclusión del hito implementación de  EVM.</w:t>
      </w:r>
    </w:p>
    <w:p w14:paraId="06BE538C" w14:textId="77777777" w:rsidR="00A56CBA" w:rsidRPr="001424F3" w:rsidRDefault="00A56CBA" w:rsidP="00A56CBA">
      <w:pPr>
        <w:pStyle w:val="NormalWeb"/>
        <w:numPr>
          <w:ilvl w:val="1"/>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permisos para la sección de EVM.</w:t>
      </w:r>
    </w:p>
    <w:p w14:paraId="4E97D05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Ubicación de acción para restaurar configuraciones con sus respectivas restricciones.</w:t>
      </w:r>
    </w:p>
    <w:p w14:paraId="311F7E9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2047D4B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8 de abril de 2017.</w:t>
      </w:r>
    </w:p>
    <w:p w14:paraId="7EB898B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mayo de 2017.</w:t>
      </w:r>
    </w:p>
    <w:p w14:paraId="0AC6B63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4481AE5" w14:textId="77777777" w:rsidR="00A56CBA" w:rsidRPr="001424F3" w:rsidRDefault="00A56CBA" w:rsidP="00A56CBA">
      <w:pPr>
        <w:pStyle w:val="Heading3"/>
        <w:jc w:val="both"/>
        <w:rPr>
          <w:rFonts w:eastAsia="Times New Roman"/>
          <w:b/>
          <w:bCs/>
          <w:lang w:val="es-ES"/>
        </w:rPr>
      </w:pPr>
      <w:bookmarkStart w:id="81" w:name="_Toc492234506"/>
      <w:r w:rsidRPr="001424F3">
        <w:rPr>
          <w:rFonts w:eastAsia="Times New Roman"/>
          <w:b/>
          <w:bCs/>
          <w:lang w:val="es-ES"/>
        </w:rPr>
        <w:t>Sprint #25</w:t>
      </w:r>
      <w:bookmarkEnd w:id="81"/>
    </w:p>
    <w:p w14:paraId="5D3C734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31FF59C"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raducciones faltantes para hitos.</w:t>
      </w:r>
    </w:p>
    <w:p w14:paraId="2C1E5B0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validaciones para cierre de peticiones.</w:t>
      </w:r>
    </w:p>
    <w:p w14:paraId="23980BD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alertas de errores en formulario de petición.</w:t>
      </w:r>
    </w:p>
    <w:p w14:paraId="1B0A21B3"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ayuda para sección de EVM.</w:t>
      </w:r>
    </w:p>
    <w:p w14:paraId="6EBBA28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en la funcionalidad de chat (visuales y de funcionamiento).</w:t>
      </w:r>
    </w:p>
    <w:p w14:paraId="2F56C7F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visuales en el menú (disposición y combinación de colores).</w:t>
      </w:r>
    </w:p>
    <w:p w14:paraId="2F4348E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Funcionalidad para facilitar la asignación de una petición a uno mismo.</w:t>
      </w:r>
    </w:p>
    <w:p w14:paraId="4350491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peticiones hijas.</w:t>
      </w:r>
    </w:p>
    <w:p w14:paraId="7A0FDCC6"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errores en caso de acceder a recursos no soportados.</w:t>
      </w:r>
    </w:p>
    <w:p w14:paraId="4D95A2B2"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acta de constitución.</w:t>
      </w:r>
    </w:p>
    <w:p w14:paraId="008F6FCB"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Ayuda para usuarios sin sesión iniciada.</w:t>
      </w:r>
    </w:p>
    <w:p w14:paraId="19C06C2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formulario de petición y proyecto.</w:t>
      </w:r>
    </w:p>
    <w:p w14:paraId="0601F0DC" w14:textId="77777777" w:rsidR="00A56CBA" w:rsidRPr="001424F3" w:rsidRDefault="00A56CBA" w:rsidP="00A56CBA">
      <w:pPr>
        <w:pStyle w:val="NormalWeb"/>
        <w:spacing w:before="0" w:beforeAutospacing="0" w:after="0" w:afterAutospacing="0"/>
        <w:ind w:left="720"/>
        <w:jc w:val="both"/>
        <w:rPr>
          <w:rFonts w:ascii="Arial" w:hAnsi="Arial" w:cs="Arial"/>
          <w:color w:val="000000"/>
          <w:lang w:val="es-ES"/>
        </w:rPr>
      </w:pPr>
    </w:p>
    <w:p w14:paraId="1381DAFD"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Duración: 2 semanas.</w:t>
      </w:r>
    </w:p>
    <w:p w14:paraId="77BADA6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mayo de 2017.</w:t>
      </w:r>
    </w:p>
    <w:p w14:paraId="565AD78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mayo de 2017.</w:t>
      </w:r>
    </w:p>
    <w:p w14:paraId="760C7B8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57EB4660" w14:textId="77777777" w:rsidR="00A56CBA" w:rsidRPr="001424F3" w:rsidRDefault="00A56CBA" w:rsidP="00A56CBA">
      <w:pPr>
        <w:pStyle w:val="Heading3"/>
        <w:jc w:val="both"/>
        <w:rPr>
          <w:rFonts w:eastAsia="Times New Roman"/>
          <w:b/>
          <w:bCs/>
          <w:lang w:val="es-ES"/>
        </w:rPr>
      </w:pPr>
      <w:bookmarkStart w:id="82" w:name="_Toc492234507"/>
      <w:r w:rsidRPr="001424F3">
        <w:rPr>
          <w:rFonts w:eastAsia="Times New Roman"/>
          <w:b/>
          <w:bCs/>
          <w:lang w:val="es-ES"/>
        </w:rPr>
        <w:t>Sprint #26</w:t>
      </w:r>
      <w:bookmarkEnd w:id="82"/>
    </w:p>
    <w:p w14:paraId="77F7BF6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6765C7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listado de peticiones.</w:t>
      </w:r>
    </w:p>
    <w:p w14:paraId="35C5DB8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listado de proyectos.</w:t>
      </w:r>
    </w:p>
    <w:p w14:paraId="0283C0F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contenido en la página principal.</w:t>
      </w:r>
    </w:p>
    <w:p w14:paraId="138E349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18490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30 de mayo de 2017.</w:t>
      </w:r>
    </w:p>
    <w:p w14:paraId="65B7A4B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nio de 2017.</w:t>
      </w:r>
    </w:p>
    <w:p w14:paraId="5135EBA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1C9F095E" w14:textId="77777777" w:rsidR="00A56CBA" w:rsidRPr="001424F3" w:rsidRDefault="00A56CBA" w:rsidP="00A56CBA">
      <w:pPr>
        <w:pStyle w:val="Heading3"/>
        <w:jc w:val="both"/>
        <w:rPr>
          <w:rFonts w:eastAsia="Times New Roman"/>
          <w:b/>
          <w:bCs/>
          <w:lang w:val="es-ES"/>
        </w:rPr>
      </w:pPr>
      <w:bookmarkStart w:id="83" w:name="_Toc492234508"/>
      <w:r w:rsidRPr="001424F3">
        <w:rPr>
          <w:rFonts w:eastAsia="Times New Roman"/>
          <w:b/>
          <w:bCs/>
          <w:lang w:val="es-ES"/>
        </w:rPr>
        <w:t>Sprint #27</w:t>
      </w:r>
      <w:bookmarkEnd w:id="83"/>
    </w:p>
    <w:p w14:paraId="1C37137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7F3B96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en restricciones sobre registro de actividades en el formulario de peticiones.</w:t>
      </w:r>
    </w:p>
    <w:p w14:paraId="2C1C0B6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ambio de nombres de estados.</w:t>
      </w:r>
    </w:p>
    <w:p w14:paraId="4AEDE1E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los gráficos derivados del cálculo de EVM.</w:t>
      </w:r>
    </w:p>
    <w:p w14:paraId="23004E4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DC8FC0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junio de 2017.</w:t>
      </w:r>
    </w:p>
    <w:p w14:paraId="027A3FE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junio de 2017.</w:t>
      </w:r>
    </w:p>
    <w:p w14:paraId="26F2A88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6384FE9" w14:textId="77777777" w:rsidR="00A56CBA" w:rsidRPr="001424F3" w:rsidRDefault="00A56CBA" w:rsidP="00A56CBA">
      <w:pPr>
        <w:pStyle w:val="Heading3"/>
        <w:jc w:val="both"/>
        <w:rPr>
          <w:rFonts w:eastAsia="Times New Roman"/>
          <w:b/>
          <w:bCs/>
          <w:lang w:val="es-ES"/>
        </w:rPr>
      </w:pPr>
      <w:bookmarkStart w:id="84" w:name="_Toc492234509"/>
      <w:r w:rsidRPr="001424F3">
        <w:rPr>
          <w:rFonts w:eastAsia="Times New Roman"/>
          <w:b/>
          <w:bCs/>
          <w:lang w:val="es-ES"/>
        </w:rPr>
        <w:t>Sprint #28</w:t>
      </w:r>
      <w:bookmarkEnd w:id="84"/>
    </w:p>
    <w:p w14:paraId="795E7AB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8963C29"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ambios en el servidor de pruebas y la técnica de despliegue de la aplicación para reducir el uso de memoria. </w:t>
      </w:r>
    </w:p>
    <w:p w14:paraId="768EB29B"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ejoras sobre el filtro de búsqueda en la página de actividades. </w:t>
      </w:r>
    </w:p>
    <w:p w14:paraId="5B66C99C"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del gráfico  de TCPI.</w:t>
      </w:r>
    </w:p>
    <w:p w14:paraId="115155B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Eliminación de turbolinks a causa de varios errores relacionados con javascript.</w:t>
      </w:r>
    </w:p>
    <w:p w14:paraId="78512FFA"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nlace a actividades en un punto determinado de los gráficos de EVM.</w:t>
      </w:r>
    </w:p>
    <w:p w14:paraId="5DAA915D"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visuales generales.</w:t>
      </w:r>
    </w:p>
    <w:p w14:paraId="73978D4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efinición y documentación de la licencia de software. </w:t>
      </w:r>
    </w:p>
    <w:p w14:paraId="1812C2B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22C5BB7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9 de junio de 2017.</w:t>
      </w:r>
    </w:p>
    <w:p w14:paraId="16B629F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lio de 2017.</w:t>
      </w:r>
    </w:p>
    <w:p w14:paraId="657498C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51534E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599A4C8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F76475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79A75F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BAD7861" w14:textId="77777777" w:rsidR="00A56CBA" w:rsidRPr="001424F3" w:rsidRDefault="00A56CBA" w:rsidP="00A56CBA">
      <w:pPr>
        <w:pStyle w:val="Normal1"/>
        <w:rPr>
          <w:lang w:val="es-ES"/>
        </w:rPr>
      </w:pPr>
    </w:p>
    <w:p w14:paraId="18EFD252" w14:textId="77777777" w:rsidR="00A56CBA" w:rsidRPr="001424F3" w:rsidRDefault="00A56CBA" w:rsidP="00A56CBA">
      <w:pPr>
        <w:pStyle w:val="Normal1"/>
        <w:rPr>
          <w:lang w:val="es-ES"/>
        </w:rPr>
      </w:pPr>
    </w:p>
    <w:p w14:paraId="4364464A"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78E96F0E" w14:textId="77777777" w:rsidR="00A56CBA" w:rsidRPr="001424F3" w:rsidRDefault="00A56CBA" w:rsidP="00A56CBA">
      <w:pPr>
        <w:pStyle w:val="NormalWeb"/>
        <w:numPr>
          <w:ilvl w:val="0"/>
          <w:numId w:val="3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visiones y correcciones finales.</w:t>
      </w:r>
    </w:p>
    <w:p w14:paraId="2E5654B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40FBAD4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1233E96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6C8E792C"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ercera entrega parcial: Noviembre 2016.</w:t>
      </w:r>
    </w:p>
    <w:p w14:paraId="30CB7BE1" w14:textId="77777777" w:rsidR="00A56CBA" w:rsidRPr="001424F3" w:rsidRDefault="00A56CBA" w:rsidP="00A56CBA">
      <w:pPr>
        <w:pStyle w:val="NormalWeb"/>
        <w:spacing w:before="0" w:beforeAutospacing="0" w:after="0" w:afterAutospacing="0"/>
        <w:jc w:val="both"/>
        <w:rPr>
          <w:lang w:val="es-ES"/>
        </w:rPr>
      </w:pPr>
    </w:p>
    <w:p w14:paraId="095C39FD" w14:textId="77777777" w:rsidR="00A56CBA" w:rsidRPr="001424F3" w:rsidRDefault="00A56CBA" w:rsidP="00A56CBA">
      <w:pPr>
        <w:rPr>
          <w:rFonts w:eastAsia="Times New Roman"/>
          <w:sz w:val="24"/>
          <w:szCs w:val="24"/>
          <w:lang w:val="es-ES"/>
        </w:rPr>
      </w:pPr>
      <w:r w:rsidRPr="001424F3">
        <w:rPr>
          <w:rFonts w:eastAsia="Times New Roman"/>
          <w:sz w:val="24"/>
          <w:szCs w:val="24"/>
          <w:lang w:val="es-ES"/>
        </w:rPr>
        <w:t>Entrega final: algún dia 201.</w:t>
      </w:r>
    </w:p>
    <w:p w14:paraId="32294AD2" w14:textId="77777777" w:rsidR="00A56CBA" w:rsidRPr="001424F3" w:rsidRDefault="00A56CBA" w:rsidP="00A56CBA">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26896031" w14:textId="77777777" w:rsidR="00AE061E" w:rsidRPr="001424F3" w:rsidRDefault="00AE061E" w:rsidP="00AE061E">
      <w:pPr>
        <w:pStyle w:val="Heading1"/>
        <w:jc w:val="center"/>
        <w:rPr>
          <w:rFonts w:eastAsia="Times New Roman"/>
          <w:color w:val="auto"/>
          <w:sz w:val="48"/>
          <w:szCs w:val="48"/>
          <w:lang w:val="es-ES" w:eastAsia="en-US"/>
        </w:rPr>
      </w:pPr>
      <w:bookmarkStart w:id="85" w:name="_Toc492234510"/>
      <w:r w:rsidRPr="001424F3">
        <w:rPr>
          <w:rFonts w:eastAsia="Times New Roman"/>
          <w:b/>
          <w:bCs/>
          <w:lang w:val="es-ES"/>
        </w:rPr>
        <w:lastRenderedPageBreak/>
        <w:t>Datos iniciales</w:t>
      </w:r>
      <w:bookmarkEnd w:id="85"/>
    </w:p>
    <w:p w14:paraId="7F3BF696" w14:textId="77777777" w:rsidR="00AE061E" w:rsidRPr="001424F3" w:rsidRDefault="00AE061E" w:rsidP="00AE061E">
      <w:pPr>
        <w:pStyle w:val="Heading2"/>
        <w:jc w:val="center"/>
        <w:rPr>
          <w:rFonts w:eastAsia="Times New Roman"/>
          <w:lang w:val="es-ES"/>
        </w:rPr>
      </w:pPr>
      <w:bookmarkStart w:id="86" w:name="_Toc492234511"/>
      <w:r w:rsidRPr="001424F3">
        <w:rPr>
          <w:rFonts w:eastAsia="Times New Roman"/>
          <w:b/>
          <w:bCs/>
          <w:lang w:val="es-ES"/>
        </w:rPr>
        <w:t>Roles iniciales</w:t>
      </w:r>
      <w:bookmarkEnd w:id="86"/>
    </w:p>
    <w:p w14:paraId="3A6FE0F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1424F3" w:rsidRDefault="00AE061E" w:rsidP="00AE061E">
      <w:pPr>
        <w:pStyle w:val="Heading3"/>
        <w:jc w:val="both"/>
        <w:rPr>
          <w:rFonts w:eastAsia="Times New Roman"/>
          <w:lang w:val="es-ES"/>
        </w:rPr>
      </w:pPr>
      <w:bookmarkStart w:id="87" w:name="_Toc492234512"/>
      <w:r w:rsidRPr="001424F3">
        <w:rPr>
          <w:rFonts w:eastAsia="Times New Roman"/>
          <w:b/>
          <w:bCs/>
          <w:lang w:val="es-ES"/>
        </w:rPr>
        <w:t>Director de proyecto:</w:t>
      </w:r>
      <w:bookmarkEnd w:id="87"/>
      <w:r w:rsidRPr="001424F3">
        <w:rPr>
          <w:rFonts w:eastAsia="Times New Roman"/>
          <w:b/>
          <w:bCs/>
          <w:lang w:val="es-ES"/>
        </w:rPr>
        <w:t xml:space="preserve"> </w:t>
      </w:r>
    </w:p>
    <w:p w14:paraId="53B37A79"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Según PMI (2013) el director de proyecto debe:</w:t>
      </w:r>
    </w:p>
    <w:p w14:paraId="517CB0CF"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Estar capacitado en el área de la dirección de proyectos.</w:t>
      </w:r>
    </w:p>
    <w:p w14:paraId="3797E0DF"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Ser capaz de resolver conflictos.</w:t>
      </w:r>
    </w:p>
    <w:p w14:paraId="589AA586"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Poseer facilidad en la comunicación.</w:t>
      </w:r>
    </w:p>
    <w:p w14:paraId="3FCCEFB4"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Demostrar aptitudes para el trabajo en equipo.</w:t>
      </w:r>
    </w:p>
    <w:p w14:paraId="3414A70E"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Tener habilidades de negociación.</w:t>
      </w:r>
    </w:p>
    <w:p w14:paraId="175995B0"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Transmitir confianza.</w:t>
      </w:r>
    </w:p>
    <w:p w14:paraId="62D02CFE"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Mantener un nexo entre el equipo de trabajo y los interesados del proyecto.</w:t>
      </w:r>
    </w:p>
    <w:p w14:paraId="675B04FB"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 xml:space="preserve">Estas habilidades le permitirán conducir y motivar al equipo para alcanzar el éxito del proyecto (p. 16 - 18). </w:t>
      </w:r>
    </w:p>
    <w:p w14:paraId="29DB02ED"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En la herramienta, el director de proyecto cuenta con permisos para:</w:t>
      </w:r>
    </w:p>
    <w:p w14:paraId="520C0D99"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tareas.</w:t>
      </w:r>
    </w:p>
    <w:p w14:paraId="337275B5"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491A736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ditar/eliminar roles.</w:t>
      </w:r>
    </w:p>
    <w:p w14:paraId="16C9F74F"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miembros.</w:t>
      </w:r>
    </w:p>
    <w:p w14:paraId="5D2150B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Asignar roles. </w:t>
      </w:r>
    </w:p>
    <w:p w14:paraId="62224D1A"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documentos.</w:t>
      </w:r>
    </w:p>
    <w:p w14:paraId="58F4C95E"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wikis.</w:t>
      </w:r>
    </w:p>
    <w:p w14:paraId="41DDFCB5"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C347242"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03104B43"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Editar las configuraciones del proyecto.</w:t>
      </w:r>
    </w:p>
    <w:p w14:paraId="2323F16E"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34F1C342"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39DC9198"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archivos.</w:t>
      </w:r>
    </w:p>
    <w:p w14:paraId="5DCA4D28"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tareas.</w:t>
      </w:r>
    </w:p>
    <w:p w14:paraId="34FEE8AD"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3230F2F7"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ditar/eliminar noticias.</w:t>
      </w:r>
    </w:p>
    <w:p w14:paraId="1AE5B77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79BBF983"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3B601A04"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88" w:name="_Toc492234513"/>
      <w:r w:rsidRPr="001424F3">
        <w:rPr>
          <w:rFonts w:eastAsia="Times New Roman"/>
          <w:b/>
          <w:bCs/>
          <w:lang w:val="es-ES"/>
        </w:rPr>
        <w:lastRenderedPageBreak/>
        <w:t>Interesado</w:t>
      </w:r>
      <w:bookmarkEnd w:id="88"/>
    </w:p>
    <w:p w14:paraId="70D2D60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PMI (2013) señala que:</w:t>
      </w:r>
    </w:p>
    <w:p w14:paraId="6368DA4C" w14:textId="77777777" w:rsidR="00AE061E" w:rsidRPr="001424F3" w:rsidRDefault="00AE061E" w:rsidP="00AE061E">
      <w:pPr>
        <w:pStyle w:val="NormalWeb"/>
        <w:spacing w:before="0" w:beforeAutospacing="0" w:after="0" w:afterAutospacing="0"/>
        <w:ind w:left="825"/>
        <w:jc w:val="both"/>
        <w:rPr>
          <w:lang w:val="es-ES"/>
        </w:rPr>
      </w:pPr>
      <w:r w:rsidRPr="001424F3">
        <w:rPr>
          <w:rFonts w:ascii="Arial" w:hAnsi="Arial" w:cs="Arial"/>
          <w:color w:val="000000"/>
          <w:lang w:val="es-ES"/>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interesado cuenta con permisos para:</w:t>
      </w:r>
    </w:p>
    <w:p w14:paraId="6A129EED"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6767EBCC"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18CDF210"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tareas.</w:t>
      </w:r>
    </w:p>
    <w:p w14:paraId="2FCC1A71"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proyecciones generadas mediante la técnica del valor ganado.</w:t>
      </w:r>
    </w:p>
    <w:p w14:paraId="441F3798"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7CA49430" w14:textId="77777777" w:rsidR="00AE061E" w:rsidRPr="001424F3" w:rsidRDefault="00AE061E" w:rsidP="00AE061E">
      <w:pPr>
        <w:rPr>
          <w:rFonts w:ascii="Times New Roman" w:eastAsia="Times New Roman" w:hAnsi="Times New Roman" w:cs="Times New Roman"/>
          <w:color w:val="auto"/>
          <w:lang w:val="es-ES"/>
        </w:rPr>
      </w:pPr>
    </w:p>
    <w:p w14:paraId="50D5EAB3" w14:textId="77777777" w:rsidR="00AE061E" w:rsidRPr="001424F3" w:rsidRDefault="00AE061E" w:rsidP="00AE061E">
      <w:pPr>
        <w:pStyle w:val="Heading3"/>
        <w:jc w:val="both"/>
        <w:rPr>
          <w:rFonts w:eastAsia="Times New Roman"/>
          <w:lang w:val="es-ES"/>
        </w:rPr>
      </w:pPr>
      <w:bookmarkStart w:id="89" w:name="_Toc492234514"/>
      <w:r w:rsidRPr="001424F3">
        <w:rPr>
          <w:rFonts w:eastAsia="Times New Roman"/>
          <w:b/>
          <w:bCs/>
          <w:lang w:val="es-ES"/>
        </w:rPr>
        <w:t>Gestor de recursos humanos (RRHH)</w:t>
      </w:r>
      <w:bookmarkEnd w:id="89"/>
      <w:r w:rsidRPr="001424F3">
        <w:rPr>
          <w:rFonts w:eastAsia="Times New Roman"/>
          <w:b/>
          <w:bCs/>
          <w:lang w:val="es-ES"/>
        </w:rPr>
        <w:t xml:space="preserve">  </w:t>
      </w:r>
    </w:p>
    <w:p w14:paraId="3999B935"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1424F3" w:rsidRDefault="00AE061E" w:rsidP="00AE061E">
      <w:pPr>
        <w:pStyle w:val="NormalWeb"/>
        <w:spacing w:before="0" w:beforeAutospacing="0" w:after="0" w:afterAutospacing="0"/>
        <w:jc w:val="both"/>
        <w:rPr>
          <w:lang w:val="es-ES"/>
        </w:rPr>
      </w:pPr>
      <w:r w:rsidRPr="001424F3">
        <w:rPr>
          <w:rStyle w:val="apple-tab-span"/>
          <w:rFonts w:ascii="Arial" w:hAnsi="Arial" w:cs="Arial"/>
          <w:color w:val="000000"/>
          <w:lang w:val="es-ES"/>
        </w:rPr>
        <w:tab/>
      </w:r>
      <w:r w:rsidRPr="001424F3">
        <w:rPr>
          <w:rFonts w:ascii="Arial" w:hAnsi="Arial" w:cs="Arial"/>
          <w:color w:val="000000"/>
          <w:lang w:val="es-ES"/>
        </w:rPr>
        <w:t>En la herramienta, el rol de RRHH cuenta con permisos para:</w:t>
      </w:r>
    </w:p>
    <w:p w14:paraId="452FD417" w14:textId="77777777" w:rsidR="00AE061E" w:rsidRPr="001424F3" w:rsidRDefault="00AE061E" w:rsidP="00BD73F2">
      <w:pPr>
        <w:pStyle w:val="NormalWeb"/>
        <w:numPr>
          <w:ilvl w:val="0"/>
          <w:numId w:val="37"/>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tareas.</w:t>
      </w:r>
    </w:p>
    <w:p w14:paraId="56E851EB"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299B7CD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miembros.</w:t>
      </w:r>
    </w:p>
    <w:p w14:paraId="4D11F19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Asignar roles. </w:t>
      </w:r>
    </w:p>
    <w:p w14:paraId="446F113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73F53F01"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227EEE25"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7A82C0C1"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0529989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27D0731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02DCDC3B"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6DF97BDA"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tareas.</w:t>
      </w:r>
    </w:p>
    <w:p w14:paraId="171151C9"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lastRenderedPageBreak/>
        <w:t>Ver noticias.</w:t>
      </w:r>
    </w:p>
    <w:p w14:paraId="0E7B52A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noticias.</w:t>
      </w:r>
    </w:p>
    <w:p w14:paraId="2C1F9BB4"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53A50E99"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90" w:name="_Toc492234515"/>
      <w:r w:rsidRPr="001424F3">
        <w:rPr>
          <w:rFonts w:eastAsia="Times New Roman"/>
          <w:b/>
          <w:bCs/>
          <w:lang w:val="es-ES"/>
        </w:rPr>
        <w:t>Supervisor</w:t>
      </w:r>
      <w:bookmarkEnd w:id="90"/>
    </w:p>
    <w:p w14:paraId="7E2DE4FC"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stos puntos son de vital importancia a lo largo del ciclo de vida del proyecto, y deben ser debidamente atendidos.</w:t>
      </w:r>
    </w:p>
    <w:p w14:paraId="7124EEA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supervisor cuenta con permisos para:</w:t>
      </w:r>
    </w:p>
    <w:p w14:paraId="30E3914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tareas.</w:t>
      </w:r>
    </w:p>
    <w:p w14:paraId="2549DF5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1E0AA29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190C505A"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087349D7"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49E478F9"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5D01C751"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2848469E"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7C9ED3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189E64A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0F88E08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111B07F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noticias.</w:t>
      </w:r>
    </w:p>
    <w:p w14:paraId="550D75E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007123B2"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91" w:name="_Toc492234516"/>
      <w:r w:rsidRPr="001424F3">
        <w:rPr>
          <w:rFonts w:eastAsia="Times New Roman"/>
          <w:b/>
          <w:bCs/>
          <w:lang w:val="es-ES"/>
        </w:rPr>
        <w:t>Realizador</w:t>
      </w:r>
      <w:bookmarkEnd w:id="91"/>
    </w:p>
    <w:p w14:paraId="0F73120C"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1424F3">
        <w:rPr>
          <w:rFonts w:ascii="Arial" w:hAnsi="Arial" w:cs="Arial"/>
          <w:color w:val="000000"/>
          <w:lang w:val="es-ES"/>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realizador cuenta con permisos para:</w:t>
      </w:r>
    </w:p>
    <w:p w14:paraId="1C6F3714"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tareas.</w:t>
      </w:r>
    </w:p>
    <w:p w14:paraId="71A0BDB3"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3E9A6826"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449A57D7"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028AB5E"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6343344D"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243A5141"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6C4BF7F0"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39739D69"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236A9C4A" w14:textId="77777777" w:rsidR="00AE061E" w:rsidRPr="001424F3" w:rsidRDefault="00AE061E" w:rsidP="00AE061E">
      <w:pPr>
        <w:rPr>
          <w:rFonts w:ascii="Times New Roman" w:eastAsia="Times New Roman" w:hAnsi="Times New Roman" w:cs="Times New Roman"/>
          <w:color w:val="auto"/>
          <w:lang w:val="es-ES"/>
        </w:rPr>
      </w:pPr>
    </w:p>
    <w:p w14:paraId="4BFA7FE0" w14:textId="6AB46C16" w:rsidR="00AE061E" w:rsidRPr="001424F3" w:rsidRDefault="00AE061E"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La herramienta provee estos roles como roles iniciales, promoviendo la adopción de los mismos en el equipo de trabajo siguiendo la estructura organizacional planteada por PMBOK. </w:t>
      </w:r>
    </w:p>
    <w:p w14:paraId="3BF039E7" w14:textId="3936EEC5" w:rsidR="002A18CA" w:rsidRPr="001424F3" w:rsidRDefault="002A18CA" w:rsidP="002A18CA">
      <w:pPr>
        <w:pStyle w:val="Heading3"/>
        <w:jc w:val="both"/>
        <w:rPr>
          <w:rFonts w:eastAsia="Times New Roman"/>
          <w:b/>
          <w:bCs/>
          <w:lang w:val="es-ES"/>
        </w:rPr>
      </w:pPr>
      <w:bookmarkStart w:id="92" w:name="_Toc492234517"/>
      <w:r w:rsidRPr="001424F3">
        <w:rPr>
          <w:rFonts w:eastAsia="Times New Roman"/>
          <w:b/>
          <w:bCs/>
          <w:lang w:val="es-ES"/>
        </w:rPr>
        <w:t>Administrador</w:t>
      </w:r>
      <w:bookmarkEnd w:id="92"/>
    </w:p>
    <w:p w14:paraId="04B444A8" w14:textId="7B0C0DBC" w:rsidR="004F76EF" w:rsidRPr="001424F3" w:rsidRDefault="004F76EF"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Además</w:t>
      </w:r>
      <w:r w:rsidR="002A18CA" w:rsidRPr="001424F3">
        <w:rPr>
          <w:rFonts w:ascii="Arial" w:hAnsi="Arial" w:cs="Arial"/>
          <w:color w:val="000000"/>
          <w:lang w:val="es-ES"/>
        </w:rPr>
        <w:t>,</w:t>
      </w:r>
      <w:r w:rsidRPr="001424F3">
        <w:rPr>
          <w:rFonts w:ascii="Arial" w:hAnsi="Arial" w:cs="Arial"/>
          <w:color w:val="000000"/>
          <w:lang w:val="es-ES"/>
        </w:rPr>
        <w:t xml:space="preserve"> la herramienta provee </w:t>
      </w:r>
      <w:r w:rsidR="00A479BD" w:rsidRPr="001424F3">
        <w:rPr>
          <w:rFonts w:ascii="Arial" w:hAnsi="Arial" w:cs="Arial"/>
          <w:color w:val="000000"/>
          <w:lang w:val="es-ES"/>
        </w:rPr>
        <w:t xml:space="preserve">la funcionalidad de </w:t>
      </w:r>
      <w:r w:rsidRPr="001424F3">
        <w:rPr>
          <w:rFonts w:ascii="Arial" w:hAnsi="Arial" w:cs="Arial"/>
          <w:color w:val="000000"/>
          <w:lang w:val="es-ES"/>
        </w:rPr>
        <w:t xml:space="preserve"> </w:t>
      </w:r>
      <w:r w:rsidR="00A479BD" w:rsidRPr="001424F3">
        <w:rPr>
          <w:rFonts w:ascii="Arial" w:hAnsi="Arial" w:cs="Arial"/>
          <w:color w:val="000000"/>
          <w:lang w:val="es-ES"/>
        </w:rPr>
        <w:t>usuario</w:t>
      </w:r>
      <w:r w:rsidRPr="001424F3">
        <w:rPr>
          <w:rFonts w:ascii="Arial" w:hAnsi="Arial" w:cs="Arial"/>
          <w:color w:val="000000"/>
          <w:lang w:val="es-ES"/>
        </w:rPr>
        <w:t xml:space="preserve"> Administrador, el cual tiene permisos para acceder a todos los proyectos y operar sobre ellos, sin la posibilidad de que se le </w:t>
      </w:r>
      <w:r w:rsidR="002A18CA" w:rsidRPr="001424F3">
        <w:rPr>
          <w:rFonts w:ascii="Arial" w:hAnsi="Arial" w:cs="Arial"/>
          <w:color w:val="000000"/>
          <w:lang w:val="es-ES"/>
        </w:rPr>
        <w:t>asignen</w:t>
      </w:r>
      <w:r w:rsidRPr="001424F3">
        <w:rPr>
          <w:rFonts w:ascii="Arial" w:hAnsi="Arial" w:cs="Arial"/>
          <w:color w:val="000000"/>
          <w:lang w:val="es-ES"/>
        </w:rPr>
        <w:t xml:space="preserve"> peticiones, por lo tanto no es un rol </w:t>
      </w:r>
      <w:r w:rsidR="002A18CA" w:rsidRPr="001424F3">
        <w:rPr>
          <w:rFonts w:ascii="Arial" w:hAnsi="Arial" w:cs="Arial"/>
          <w:color w:val="000000"/>
          <w:lang w:val="es-ES"/>
        </w:rPr>
        <w:t>estrictamente relacionado a PMBOK, sino que está ligado al manejo de la herramienta.</w:t>
      </w:r>
      <w:r w:rsidR="008C1D6B" w:rsidRPr="001424F3">
        <w:rPr>
          <w:rFonts w:ascii="Arial" w:hAnsi="Arial" w:cs="Arial"/>
          <w:color w:val="000000"/>
          <w:lang w:val="es-ES"/>
        </w:rPr>
        <w:t xml:space="preserve"> </w:t>
      </w:r>
    </w:p>
    <w:p w14:paraId="0BF8AD22" w14:textId="77777777" w:rsidR="00C665D1" w:rsidRPr="001424F3" w:rsidRDefault="00C665D1" w:rsidP="00AE061E">
      <w:pPr>
        <w:pStyle w:val="NormalWeb"/>
        <w:spacing w:before="0" w:beforeAutospacing="0" w:after="0" w:afterAutospacing="0"/>
        <w:jc w:val="both"/>
        <w:rPr>
          <w:rFonts w:ascii="Arial" w:hAnsi="Arial" w:cs="Arial"/>
          <w:color w:val="000000"/>
          <w:lang w:val="es-ES"/>
        </w:rPr>
      </w:pPr>
    </w:p>
    <w:p w14:paraId="5E16B7EF" w14:textId="1352E291" w:rsidR="00C665D1" w:rsidRPr="001424F3" w:rsidRDefault="00C665D1"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La herramienta permite, además, que el usuario cree los roles que consid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46871E56" w14:textId="50476F03" w:rsidR="004B104C" w:rsidRPr="001424F3" w:rsidRDefault="004B104C" w:rsidP="004B104C">
      <w:pPr>
        <w:pStyle w:val="Heading3"/>
        <w:jc w:val="both"/>
        <w:rPr>
          <w:rFonts w:eastAsia="Times New Roman"/>
          <w:b/>
          <w:bCs/>
          <w:lang w:val="es-ES"/>
        </w:rPr>
      </w:pPr>
      <w:bookmarkStart w:id="93" w:name="_Toc492234518"/>
      <w:r w:rsidRPr="001424F3">
        <w:rPr>
          <w:rFonts w:eastAsia="Times New Roman"/>
          <w:b/>
          <w:bCs/>
          <w:lang w:val="es-ES"/>
        </w:rPr>
        <w:t>Permisos de EVM</w:t>
      </w:r>
      <w:bookmarkEnd w:id="93"/>
    </w:p>
    <w:p w14:paraId="5343A729" w14:textId="77777777" w:rsidR="00D0564E" w:rsidRPr="001424F3" w:rsidRDefault="00E21840" w:rsidP="001B51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Para facilitar los procesos de</w:t>
      </w:r>
      <w:r w:rsidR="004B104C" w:rsidRPr="001424F3">
        <w:rPr>
          <w:rFonts w:ascii="Arial" w:hAnsi="Arial" w:cs="Arial"/>
          <w:color w:val="000000"/>
          <w:lang w:val="es-ES"/>
        </w:rPr>
        <w:t xml:space="preserve"> toma de decisiones, la herramienta cuenta con una sección donde se </w:t>
      </w:r>
      <w:r w:rsidR="006060F1" w:rsidRPr="001424F3">
        <w:rPr>
          <w:rFonts w:ascii="Arial" w:hAnsi="Arial" w:cs="Arial"/>
          <w:color w:val="000000"/>
          <w:lang w:val="es-ES"/>
        </w:rPr>
        <w:t>presenta</w:t>
      </w:r>
      <w:r w:rsidR="004B104C" w:rsidRPr="001424F3">
        <w:rPr>
          <w:rFonts w:ascii="Arial" w:hAnsi="Arial" w:cs="Arial"/>
          <w:color w:val="000000"/>
          <w:lang w:val="es-ES"/>
        </w:rPr>
        <w:t xml:space="preserve"> un vistazo general del proyecto. En esta sección se puede ver cuales son los usuarios miembros del proyecto, las últimas noticias asociadas a este proyecto, etc. Además se muestran los tipos de peticiones según las etiquetas asignadas, lo cual puede ser especialmente útil</w:t>
      </w:r>
      <w:r w:rsidRPr="001424F3">
        <w:rPr>
          <w:rFonts w:ascii="Arial" w:hAnsi="Arial" w:cs="Arial"/>
          <w:color w:val="000000"/>
          <w:lang w:val="es-ES"/>
        </w:rPr>
        <w:t>, por ejemplo si se utilizan etiquetas que describen el tipo de actividad que implica cada petición, a simple vista se podría</w:t>
      </w:r>
      <w:r w:rsidR="004B104C" w:rsidRPr="001424F3">
        <w:rPr>
          <w:rFonts w:ascii="Arial" w:hAnsi="Arial" w:cs="Arial"/>
          <w:color w:val="000000"/>
          <w:lang w:val="es-ES"/>
        </w:rPr>
        <w:t xml:space="preserve"> para determinar </w:t>
      </w:r>
      <w:r w:rsidRPr="001424F3">
        <w:rPr>
          <w:rFonts w:ascii="Arial" w:hAnsi="Arial" w:cs="Arial"/>
          <w:color w:val="000000"/>
          <w:lang w:val="es-ES"/>
        </w:rPr>
        <w:t xml:space="preserve">en que tipo de actividades se concentran mayores cantidades de peticiones. También en esta sección se muestra </w:t>
      </w:r>
      <w:r w:rsidR="001B518F" w:rsidRPr="001424F3">
        <w:rPr>
          <w:rFonts w:ascii="Arial" w:hAnsi="Arial" w:cs="Arial"/>
          <w:color w:val="000000"/>
          <w:lang w:val="es-ES"/>
        </w:rPr>
        <w:t>información respecto a los costos del proyecto, como por ejemplo, el presupuesto general del proyecto,</w:t>
      </w:r>
      <w:r w:rsidRPr="001424F3">
        <w:rPr>
          <w:rFonts w:ascii="Arial" w:hAnsi="Arial" w:cs="Arial"/>
          <w:color w:val="000000"/>
          <w:lang w:val="es-ES"/>
        </w:rPr>
        <w:t xml:space="preserve"> los costos acumulados hasta la fecha y</w:t>
      </w:r>
      <w:r w:rsidR="001B518F" w:rsidRPr="001424F3">
        <w:rPr>
          <w:rFonts w:ascii="Arial" w:hAnsi="Arial" w:cs="Arial"/>
          <w:color w:val="000000"/>
          <w:lang w:val="es-ES"/>
        </w:rPr>
        <w:t xml:space="preserve"> la diferencia entre los mismos, así como otras estimativas y valores relativos al presupuesto propios de EVM. Esta información es accesible, por defecto, para </w:t>
      </w:r>
      <w:r w:rsidR="006679A0" w:rsidRPr="001424F3">
        <w:rPr>
          <w:rFonts w:ascii="Arial" w:hAnsi="Arial" w:cs="Arial"/>
          <w:color w:val="000000"/>
          <w:lang w:val="es-ES"/>
        </w:rPr>
        <w:t>usuarios con cualquiera de</w:t>
      </w:r>
      <w:r w:rsidR="001B518F" w:rsidRPr="001424F3">
        <w:rPr>
          <w:rFonts w:ascii="Arial" w:hAnsi="Arial" w:cs="Arial"/>
          <w:color w:val="000000"/>
          <w:lang w:val="es-ES"/>
        </w:rPr>
        <w:t xml:space="preserve"> los roles </w:t>
      </w:r>
      <w:r w:rsidR="006679A0" w:rsidRPr="001424F3">
        <w:rPr>
          <w:rFonts w:ascii="Arial" w:hAnsi="Arial" w:cs="Arial"/>
          <w:color w:val="000000"/>
          <w:lang w:val="es-ES"/>
        </w:rPr>
        <w:t xml:space="preserve">por defecto </w:t>
      </w:r>
      <w:r w:rsidR="001B518F" w:rsidRPr="001424F3">
        <w:rPr>
          <w:rFonts w:ascii="Arial" w:hAnsi="Arial" w:cs="Arial"/>
          <w:color w:val="000000"/>
          <w:lang w:val="es-ES"/>
        </w:rPr>
        <w:t xml:space="preserve">mencionados. Cabe notar que esta es simplemente la configuración por defecto de la herramienta y que existe un permiso específico respecto a informaciones de EVM que están relacionadas al presupuesto el cual puede ser modificado por </w:t>
      </w:r>
      <w:r w:rsidR="006060F1" w:rsidRPr="001424F3">
        <w:rPr>
          <w:rFonts w:ascii="Arial" w:hAnsi="Arial" w:cs="Arial"/>
          <w:color w:val="000000"/>
          <w:lang w:val="es-ES"/>
        </w:rPr>
        <w:t>cada rol</w:t>
      </w:r>
      <w:r w:rsidR="00D0564E" w:rsidRPr="001424F3">
        <w:rPr>
          <w:rFonts w:ascii="Arial" w:hAnsi="Arial" w:cs="Arial"/>
          <w:color w:val="000000"/>
          <w:lang w:val="es-ES"/>
        </w:rPr>
        <w:t xml:space="preserve">, por lo que un usuario administrador puede </w:t>
      </w:r>
      <w:r w:rsidR="00D0564E" w:rsidRPr="001424F3">
        <w:rPr>
          <w:rFonts w:ascii="Arial" w:hAnsi="Arial" w:cs="Arial"/>
          <w:color w:val="000000"/>
          <w:lang w:val="es-ES"/>
        </w:rPr>
        <w:lastRenderedPageBreak/>
        <w:t>desactivar este permiso para uno o varios roles en específico, lo cual resultará en que usuarios con dichos roles no podrán ver este tipo de contenido</w:t>
      </w:r>
      <w:r w:rsidR="001B518F" w:rsidRPr="001424F3">
        <w:rPr>
          <w:rFonts w:ascii="Arial" w:hAnsi="Arial" w:cs="Arial"/>
          <w:color w:val="000000"/>
          <w:lang w:val="es-ES"/>
        </w:rPr>
        <w:t xml:space="preserve">. </w:t>
      </w:r>
    </w:p>
    <w:p w14:paraId="6B278E3B" w14:textId="6570BE0A" w:rsidR="001B518F" w:rsidRPr="001424F3" w:rsidRDefault="006060F1" w:rsidP="001B51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Además de esta sección de vistazo general del proyecto la herramienta también proporciona una sección específica para mostrar y describir información relacionada a la Gestión del Valor Ganado, donde se presentan gráficos, explicaciones, pronósticos e indicadores del estado y desempeño del proyecto. Esta sección está dividida por dos tipos principales de contenidos: </w:t>
      </w:r>
    </w:p>
    <w:p w14:paraId="4094FB9D" w14:textId="0F700ACA" w:rsidR="006060F1" w:rsidRPr="001424F3" w:rsidRDefault="006060F1" w:rsidP="00BD73F2">
      <w:pPr>
        <w:pStyle w:val="NormalWeb"/>
        <w:numPr>
          <w:ilvl w:val="0"/>
          <w:numId w:val="4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 EVM respecto a los costos: presupuestos, variaciones, estimativas, costos acumulados, planeados, etc.</w:t>
      </w:r>
    </w:p>
    <w:p w14:paraId="7BE4B13A" w14:textId="7F5D822D" w:rsidR="006060F1" w:rsidRPr="001424F3" w:rsidRDefault="006060F1" w:rsidP="00BD73F2">
      <w:pPr>
        <w:pStyle w:val="NormalWeb"/>
        <w:numPr>
          <w:ilvl w:val="0"/>
          <w:numId w:val="4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Información de EVM respecto al cronograma: índices de desempeño, </w:t>
      </w:r>
      <w:r w:rsidR="00D0564E" w:rsidRPr="001424F3">
        <w:rPr>
          <w:rFonts w:ascii="Arial" w:hAnsi="Arial" w:cs="Arial"/>
          <w:color w:val="000000"/>
          <w:lang w:val="es-ES"/>
        </w:rPr>
        <w:t xml:space="preserve">fechas </w:t>
      </w:r>
      <w:r w:rsidRPr="001424F3">
        <w:rPr>
          <w:rFonts w:ascii="Arial" w:hAnsi="Arial" w:cs="Arial"/>
          <w:color w:val="000000"/>
          <w:lang w:val="es-ES"/>
        </w:rPr>
        <w:t>estimativas</w:t>
      </w:r>
      <w:r w:rsidR="00D0564E" w:rsidRPr="001424F3">
        <w:rPr>
          <w:rFonts w:ascii="Arial" w:hAnsi="Arial" w:cs="Arial"/>
          <w:color w:val="000000"/>
          <w:lang w:val="es-ES"/>
        </w:rPr>
        <w:t>, gráficos</w:t>
      </w:r>
      <w:r w:rsidRPr="001424F3">
        <w:rPr>
          <w:rFonts w:ascii="Arial" w:hAnsi="Arial" w:cs="Arial"/>
          <w:color w:val="000000"/>
          <w:lang w:val="es-ES"/>
        </w:rPr>
        <w:t>, etc.</w:t>
      </w:r>
    </w:p>
    <w:p w14:paraId="55F17949" w14:textId="77777777" w:rsidR="006060F1" w:rsidRPr="001424F3" w:rsidRDefault="006060F1" w:rsidP="006060F1">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e esta manera también existe un permiso que corresponde a cada tipo de contenido: </w:t>
      </w:r>
    </w:p>
    <w:p w14:paraId="50336812" w14:textId="3567A14C" w:rsidR="006060F1" w:rsidRPr="001424F3" w:rsidRDefault="006060F1" w:rsidP="00BD73F2">
      <w:pPr>
        <w:pStyle w:val="NormalWeb"/>
        <w:numPr>
          <w:ilvl w:val="0"/>
          <w:numId w:val="52"/>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 costos: Este es el mismo permiso anteriormente mencionado el cual permite ver informaciones de EVM que están relacionadas al presupuesto. Esto quiere decir que si se activa este permiso el usuario podrá ver tanto informaciones de costos en la sección de vistazo general del proyecto como en la sección específica de EVM.</w:t>
      </w:r>
    </w:p>
    <w:p w14:paraId="098E5247" w14:textId="11AEE9C7" w:rsidR="006060F1" w:rsidRPr="001424F3" w:rsidRDefault="006060F1" w:rsidP="00BD73F2">
      <w:pPr>
        <w:pStyle w:val="NormalWeb"/>
        <w:numPr>
          <w:ilvl w:val="0"/>
          <w:numId w:val="52"/>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l cronograma: Si un rol tiene este permiso desactivado, el mismo no podrá ver los indicadores, estimativas y gráficos relacionados al cronograma, los cuales son presentados en la sección de EVM.</w:t>
      </w:r>
    </w:p>
    <w:p w14:paraId="1D5AAA82" w14:textId="77777777" w:rsidR="007021E2" w:rsidRPr="001424F3" w:rsidRDefault="007021E2" w:rsidP="00AE061E">
      <w:pPr>
        <w:pStyle w:val="NormalWeb"/>
        <w:spacing w:before="0" w:beforeAutospacing="0" w:after="0" w:afterAutospacing="0"/>
        <w:jc w:val="both"/>
        <w:rPr>
          <w:lang w:val="es-ES"/>
        </w:rPr>
      </w:pPr>
    </w:p>
    <w:p w14:paraId="640888AB" w14:textId="77777777" w:rsidR="00AE061E" w:rsidRPr="001424F3" w:rsidRDefault="00AE061E" w:rsidP="00AE061E">
      <w:pPr>
        <w:pStyle w:val="Heading2"/>
        <w:jc w:val="center"/>
        <w:rPr>
          <w:rFonts w:eastAsia="Times New Roman"/>
          <w:lang w:val="es-ES"/>
        </w:rPr>
      </w:pPr>
      <w:bookmarkStart w:id="94" w:name="_Toc492234519"/>
      <w:r w:rsidRPr="001424F3">
        <w:rPr>
          <w:rFonts w:eastAsia="Times New Roman"/>
          <w:b/>
          <w:bCs/>
          <w:lang w:val="es-ES"/>
        </w:rPr>
        <w:t>Organización de la estructura de desglose del trabajo (EDT) inicial</w:t>
      </w:r>
      <w:bookmarkEnd w:id="94"/>
    </w:p>
    <w:p w14:paraId="366FEF39" w14:textId="30BC2C7E"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n la fase de planificación del proyecto, a menudo se analiza la </w:t>
      </w:r>
      <w:r w:rsidR="003961E8" w:rsidRPr="001424F3">
        <w:rPr>
          <w:rFonts w:ascii="Arial" w:hAnsi="Arial" w:cs="Arial"/>
          <w:color w:val="000000"/>
          <w:lang w:val="es-ES"/>
        </w:rPr>
        <w:t>información</w:t>
      </w:r>
      <w:r w:rsidRPr="001424F3">
        <w:rPr>
          <w:rFonts w:ascii="Arial" w:hAnsi="Arial" w:cs="Arial"/>
          <w:color w:val="000000"/>
          <w:lang w:val="es-ES"/>
        </w:rPr>
        <w:t xml:space="preserve"> necesaria para descomponer los entregables del proyecto en componentes </w:t>
      </w:r>
      <w:r w:rsidR="002B7F7E" w:rsidRPr="001424F3">
        <w:rPr>
          <w:rFonts w:ascii="Arial" w:hAnsi="Arial" w:cs="Arial"/>
          <w:color w:val="000000"/>
          <w:lang w:val="es-ES"/>
        </w:rPr>
        <w:t>más</w:t>
      </w:r>
      <w:r w:rsidRPr="001424F3">
        <w:rPr>
          <w:rFonts w:ascii="Arial" w:hAnsi="Arial" w:cs="Arial"/>
          <w:color w:val="000000"/>
          <w:lang w:val="es-ES"/>
        </w:rPr>
        <w:t xml:space="preserve"> pequeños a fin de crear una EDT eficaz. Según PMI (2013) la "EDT se puede estructurar como un esquema, como un organigrama, o mediante otro </w:t>
      </w:r>
      <w:r w:rsidR="002B7F7E" w:rsidRPr="001424F3">
        <w:rPr>
          <w:rFonts w:ascii="Arial" w:hAnsi="Arial" w:cs="Arial"/>
          <w:color w:val="000000"/>
          <w:lang w:val="es-ES"/>
        </w:rPr>
        <w:t>método</w:t>
      </w:r>
      <w:r w:rsidRPr="001424F3">
        <w:rPr>
          <w:rFonts w:ascii="Arial" w:hAnsi="Arial" w:cs="Arial"/>
          <w:color w:val="000000"/>
          <w:lang w:val="es-ES"/>
        </w:rPr>
        <w:t xml:space="preserve"> que represente un desglose jerárquico" (p. 131). Siguiendo la estructuración de la EDT propuesta por PMBOK, e independientemente del rubro al cual pertenece el proyecto, se puede gen</w:t>
      </w:r>
      <w:r w:rsidR="003961E8" w:rsidRPr="001424F3">
        <w:rPr>
          <w:rFonts w:ascii="Arial" w:hAnsi="Arial" w:cs="Arial"/>
          <w:color w:val="000000"/>
          <w:lang w:val="es-ES"/>
        </w:rPr>
        <w:t>eralizar a los elementos de este</w:t>
      </w:r>
      <w:r w:rsidRPr="001424F3">
        <w:rPr>
          <w:rFonts w:ascii="Arial" w:hAnsi="Arial" w:cs="Arial"/>
          <w:color w:val="000000"/>
          <w:lang w:val="es-ES"/>
        </w:rPr>
        <w:t xml:space="preserve"> esquema en:</w:t>
      </w:r>
    </w:p>
    <w:p w14:paraId="7F393525" w14:textId="77777777" w:rsidR="00AE061E" w:rsidRPr="001424F3" w:rsidRDefault="00AE061E" w:rsidP="00AE061E">
      <w:pPr>
        <w:pStyle w:val="Heading3"/>
        <w:jc w:val="both"/>
        <w:rPr>
          <w:rFonts w:eastAsia="Times New Roman"/>
          <w:lang w:val="es-ES"/>
        </w:rPr>
      </w:pPr>
      <w:bookmarkStart w:id="95" w:name="_Toc492234520"/>
      <w:r w:rsidRPr="001424F3">
        <w:rPr>
          <w:rFonts w:eastAsia="Times New Roman"/>
          <w:b/>
          <w:bCs/>
          <w:lang w:val="es-ES"/>
        </w:rPr>
        <w:t>Hitos</w:t>
      </w:r>
      <w:bookmarkEnd w:id="95"/>
    </w:p>
    <w:p w14:paraId="50B8CBAB"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Según el Project Management Institute (2013)</w:t>
      </w:r>
    </w:p>
    <w:p w14:paraId="5C6A4971" w14:textId="6D650D8F" w:rsidR="00AE061E" w:rsidRPr="001424F3" w:rsidRDefault="00AE061E" w:rsidP="00AE061E">
      <w:pPr>
        <w:pStyle w:val="NormalWeb"/>
        <w:spacing w:before="0" w:beforeAutospacing="0" w:after="0" w:afterAutospacing="0"/>
        <w:ind w:left="825"/>
        <w:jc w:val="both"/>
        <w:rPr>
          <w:lang w:val="es-ES"/>
        </w:rPr>
      </w:pPr>
      <w:r w:rsidRPr="001424F3">
        <w:rPr>
          <w:rFonts w:ascii="Arial" w:hAnsi="Arial" w:cs="Arial"/>
          <w:color w:val="000000"/>
          <w:lang w:val="es-ES"/>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1424F3">
        <w:rPr>
          <w:rFonts w:ascii="Arial" w:hAnsi="Arial" w:cs="Arial"/>
          <w:color w:val="000000"/>
          <w:lang w:val="es-ES"/>
        </w:rPr>
        <w:t>información</w:t>
      </w:r>
      <w:r w:rsidRPr="001424F3">
        <w:rPr>
          <w:rFonts w:ascii="Arial" w:hAnsi="Arial" w:cs="Arial"/>
          <w:color w:val="000000"/>
          <w:lang w:val="es-ES"/>
        </w:rPr>
        <w:t xml:space="preserve"> </w:t>
      </w:r>
      <w:r w:rsidR="003961E8" w:rsidRPr="001424F3">
        <w:rPr>
          <w:rFonts w:ascii="Arial" w:hAnsi="Arial" w:cs="Arial"/>
          <w:color w:val="000000"/>
          <w:lang w:val="es-ES"/>
        </w:rPr>
        <w:t>histórica</w:t>
      </w:r>
      <w:r w:rsidRPr="001424F3">
        <w:rPr>
          <w:rFonts w:ascii="Arial" w:hAnsi="Arial" w:cs="Arial"/>
          <w:color w:val="000000"/>
          <w:lang w:val="es-ES"/>
        </w:rPr>
        <w:t xml:space="preserve">. Los hitos son similares a las actividades normales del cronograma, presentan </w:t>
      </w:r>
      <w:r w:rsidR="003961E8" w:rsidRPr="001424F3">
        <w:rPr>
          <w:rFonts w:ascii="Arial" w:hAnsi="Arial" w:cs="Arial"/>
          <w:color w:val="000000"/>
          <w:lang w:val="es-ES"/>
        </w:rPr>
        <w:t>idéntica</w:t>
      </w:r>
      <w:r w:rsidRPr="001424F3">
        <w:rPr>
          <w:rFonts w:ascii="Arial" w:hAnsi="Arial" w:cs="Arial"/>
          <w:color w:val="000000"/>
          <w:lang w:val="es-ES"/>
        </w:rPr>
        <w:t xml:space="preserve"> estructura e </w:t>
      </w:r>
      <w:r w:rsidR="003961E8" w:rsidRPr="001424F3">
        <w:rPr>
          <w:rFonts w:ascii="Arial" w:hAnsi="Arial" w:cs="Arial"/>
          <w:color w:val="000000"/>
          <w:lang w:val="es-ES"/>
        </w:rPr>
        <w:t>idénticos</w:t>
      </w:r>
      <w:r w:rsidRPr="001424F3">
        <w:rPr>
          <w:rFonts w:ascii="Arial" w:hAnsi="Arial" w:cs="Arial"/>
          <w:color w:val="000000"/>
          <w:lang w:val="es-ES"/>
        </w:rPr>
        <w:t xml:space="preserve"> atributos, pero tienen una </w:t>
      </w:r>
      <w:r w:rsidR="003961E8" w:rsidRPr="001424F3">
        <w:rPr>
          <w:rFonts w:ascii="Arial" w:hAnsi="Arial" w:cs="Arial"/>
          <w:color w:val="000000"/>
          <w:lang w:val="es-ES"/>
        </w:rPr>
        <w:t>duración</w:t>
      </w:r>
      <w:r w:rsidRPr="001424F3">
        <w:rPr>
          <w:rFonts w:ascii="Arial" w:hAnsi="Arial" w:cs="Arial"/>
          <w:color w:val="000000"/>
          <w:lang w:val="es-ES"/>
        </w:rPr>
        <w:t xml:space="preserve"> nula, ya que representan un momento en el tiempo (p. 153). </w:t>
      </w:r>
    </w:p>
    <w:p w14:paraId="74906A96"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Un hito agrupa un conjunto de tareas hijas que implican el trabajo necesario para completar o alcanzar el hito en cuestión. </w:t>
      </w:r>
    </w:p>
    <w:p w14:paraId="6355E3F7" w14:textId="77777777" w:rsidR="00AE061E" w:rsidRPr="001424F3" w:rsidRDefault="00AE061E" w:rsidP="00AE061E">
      <w:pPr>
        <w:pStyle w:val="Heading3"/>
        <w:jc w:val="both"/>
        <w:rPr>
          <w:rFonts w:eastAsia="Times New Roman"/>
          <w:lang w:val="es-ES"/>
        </w:rPr>
      </w:pPr>
      <w:bookmarkStart w:id="96" w:name="_Toc492234521"/>
      <w:r w:rsidRPr="001424F3">
        <w:rPr>
          <w:rFonts w:eastAsia="Times New Roman"/>
          <w:b/>
          <w:bCs/>
          <w:lang w:val="es-ES"/>
        </w:rPr>
        <w:lastRenderedPageBreak/>
        <w:t>Tareas</w:t>
      </w:r>
      <w:bookmarkEnd w:id="96"/>
    </w:p>
    <w:p w14:paraId="7D1C7494" w14:textId="6BDC7DF3" w:rsidR="004E0AF0" w:rsidRPr="001424F3" w:rsidRDefault="00AE061E" w:rsidP="00E46F13">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Corresponde a una actividad manejable, que consta de datos como fecha de inicio y fin, una descripción detallada del alcance de la misma, un responsable de su ejecución, su costo, estado en que se encuentra, entre otros.</w:t>
      </w:r>
      <w:r w:rsidR="00E46F13" w:rsidRPr="001424F3">
        <w:rPr>
          <w:rFonts w:ascii="Arial" w:hAnsi="Arial" w:cs="Arial"/>
          <w:color w:val="000000"/>
          <w:lang w:val="es-ES"/>
        </w:rPr>
        <w:t xml:space="preserve"> </w:t>
      </w:r>
    </w:p>
    <w:p w14:paraId="6EDE93E4" w14:textId="2CA51E6D" w:rsidR="00E46F13" w:rsidRPr="001424F3" w:rsidRDefault="00E46F13" w:rsidP="00E46F13">
      <w:pPr>
        <w:pStyle w:val="NormalWeb"/>
        <w:spacing w:before="0" w:beforeAutospacing="0" w:after="0" w:afterAutospacing="0"/>
        <w:jc w:val="both"/>
        <w:rPr>
          <w:color w:val="FF0000"/>
          <w:lang w:val="es-ES"/>
        </w:rPr>
      </w:pPr>
      <w:r w:rsidRPr="001424F3">
        <w:rPr>
          <w:rFonts w:ascii="Arial" w:hAnsi="Arial" w:cs="Arial"/>
          <w:color w:val="000000"/>
          <w:lang w:val="es-ES"/>
        </w:rPr>
        <w:t xml:space="preserve">En la sección de </w:t>
      </w:r>
      <w:r w:rsidRPr="001424F3">
        <w:rPr>
          <w:rFonts w:ascii="Arial" w:hAnsi="Arial" w:cs="Arial"/>
          <w:i/>
          <w:color w:val="000000"/>
          <w:lang w:val="es-ES"/>
        </w:rPr>
        <w:t>Flujo de Trabajo de la herramienta</w:t>
      </w:r>
      <w:r w:rsidRPr="001424F3">
        <w:rPr>
          <w:rFonts w:ascii="Arial" w:hAnsi="Arial" w:cs="Arial"/>
          <w:color w:val="000000"/>
          <w:lang w:val="es-ES"/>
        </w:rPr>
        <w:t xml:space="preserve"> se describe</w:t>
      </w:r>
      <w:r w:rsidR="008F7923" w:rsidRPr="001424F3">
        <w:rPr>
          <w:rFonts w:ascii="Arial" w:hAnsi="Arial" w:cs="Arial"/>
          <w:color w:val="000000"/>
          <w:lang w:val="es-ES"/>
        </w:rPr>
        <w:t xml:space="preserve"> con más detalles los campos obligatorios y opcionales al momento de crear una Tarea o un Hito.</w:t>
      </w:r>
    </w:p>
    <w:p w14:paraId="2BF3BE96" w14:textId="77777777" w:rsidR="00AE061E" w:rsidRPr="001424F3" w:rsidRDefault="00AE061E" w:rsidP="00AE061E">
      <w:pPr>
        <w:pStyle w:val="Heading2"/>
        <w:jc w:val="center"/>
        <w:rPr>
          <w:rFonts w:eastAsia="Times New Roman"/>
          <w:lang w:val="es-ES"/>
        </w:rPr>
      </w:pPr>
      <w:bookmarkStart w:id="97" w:name="_Toc492234522"/>
      <w:r w:rsidRPr="001424F3">
        <w:rPr>
          <w:rFonts w:eastAsia="Times New Roman"/>
          <w:b/>
          <w:bCs/>
          <w:lang w:val="es-ES"/>
        </w:rPr>
        <w:t>Estados iniciales</w:t>
      </w:r>
      <w:bookmarkEnd w:id="97"/>
    </w:p>
    <w:p w14:paraId="40E3420E"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Los estados se refieren a la situación en la que se encuentra una petición específica. Estos permiten obtener información relativa a la completitud de los entregables del proyecto. Los estados que la herramienta provee son:</w:t>
      </w:r>
    </w:p>
    <w:p w14:paraId="6969EA73" w14:textId="6C1ACC05" w:rsidR="00AE061E" w:rsidRPr="001424F3" w:rsidRDefault="00F21881" w:rsidP="00AE061E">
      <w:pPr>
        <w:pStyle w:val="Heading3"/>
        <w:jc w:val="both"/>
        <w:rPr>
          <w:rFonts w:eastAsia="Times New Roman"/>
          <w:lang w:val="es-ES"/>
        </w:rPr>
      </w:pPr>
      <w:bookmarkStart w:id="98" w:name="_Toc492234523"/>
      <w:r w:rsidRPr="001424F3">
        <w:rPr>
          <w:rFonts w:eastAsia="Times New Roman"/>
          <w:b/>
          <w:bCs/>
          <w:lang w:val="es-ES"/>
        </w:rPr>
        <w:t>Registrada</w:t>
      </w:r>
      <w:bookmarkEnd w:id="98"/>
    </w:p>
    <w:p w14:paraId="1F54360A"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cuya ejecución no se está llevando a cabo, y cuyas especificaciones aún está pendientes.</w:t>
      </w:r>
    </w:p>
    <w:p w14:paraId="7CA9E590" w14:textId="77777777" w:rsidR="00AE061E" w:rsidRPr="001424F3" w:rsidRDefault="00AE061E" w:rsidP="00AE061E">
      <w:pPr>
        <w:pStyle w:val="Heading3"/>
        <w:jc w:val="both"/>
        <w:rPr>
          <w:rFonts w:eastAsia="Times New Roman"/>
          <w:lang w:val="es-ES"/>
        </w:rPr>
      </w:pPr>
      <w:bookmarkStart w:id="99" w:name="_Toc492234524"/>
      <w:r w:rsidRPr="001424F3">
        <w:rPr>
          <w:rFonts w:eastAsia="Times New Roman"/>
          <w:b/>
          <w:bCs/>
          <w:lang w:val="es-ES"/>
        </w:rPr>
        <w:t>En progreso</w:t>
      </w:r>
      <w:bookmarkEnd w:id="99"/>
    </w:p>
    <w:p w14:paraId="1CD8AD8A"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está siendo llevada a cabo por el realizador asignado a fin de cumplir con las especificaciones definidas.</w:t>
      </w:r>
    </w:p>
    <w:p w14:paraId="3F865416" w14:textId="77777777" w:rsidR="00AE061E" w:rsidRPr="001424F3" w:rsidRDefault="00AE061E" w:rsidP="00AE061E">
      <w:pPr>
        <w:pStyle w:val="Heading3"/>
        <w:jc w:val="both"/>
        <w:rPr>
          <w:rFonts w:eastAsia="Times New Roman"/>
          <w:lang w:val="es-ES"/>
        </w:rPr>
      </w:pPr>
      <w:bookmarkStart w:id="100" w:name="_Toc492234525"/>
      <w:r w:rsidRPr="001424F3">
        <w:rPr>
          <w:rFonts w:eastAsia="Times New Roman"/>
          <w:b/>
          <w:bCs/>
          <w:lang w:val="es-ES"/>
        </w:rPr>
        <w:t>En evaluación</w:t>
      </w:r>
      <w:bookmarkEnd w:id="100"/>
    </w:p>
    <w:p w14:paraId="1F54986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cuyas especificaciones fueron cumplidas por el realizador y está pendiente de evaluación o en proceso de evaluación por el supervisor.</w:t>
      </w:r>
    </w:p>
    <w:p w14:paraId="0B666030" w14:textId="150BB839" w:rsidR="00AE061E" w:rsidRPr="001424F3" w:rsidRDefault="00CD285A" w:rsidP="00AE061E">
      <w:pPr>
        <w:pStyle w:val="Heading3"/>
        <w:jc w:val="both"/>
        <w:rPr>
          <w:rFonts w:eastAsia="Times New Roman"/>
          <w:lang w:val="es-ES"/>
        </w:rPr>
      </w:pPr>
      <w:bookmarkStart w:id="101" w:name="_Toc492234526"/>
      <w:r w:rsidRPr="001424F3">
        <w:rPr>
          <w:rFonts w:eastAsia="Times New Roman"/>
          <w:b/>
          <w:bCs/>
          <w:lang w:val="es-ES"/>
        </w:rPr>
        <w:t>Completada</w:t>
      </w:r>
      <w:bookmarkEnd w:id="101"/>
    </w:p>
    <w:p w14:paraId="7184C596"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1424F3" w:rsidRDefault="00AE061E" w:rsidP="00AE061E">
      <w:pPr>
        <w:pStyle w:val="Heading3"/>
        <w:jc w:val="both"/>
        <w:rPr>
          <w:rFonts w:eastAsia="Times New Roman"/>
          <w:lang w:val="es-ES"/>
        </w:rPr>
      </w:pPr>
      <w:bookmarkStart w:id="102" w:name="_Toc492234527"/>
      <w:r w:rsidRPr="001424F3">
        <w:rPr>
          <w:rFonts w:eastAsia="Times New Roman"/>
          <w:b/>
          <w:bCs/>
          <w:lang w:val="es-ES"/>
        </w:rPr>
        <w:t>Rechazada</w:t>
      </w:r>
      <w:bookmarkEnd w:id="102"/>
    </w:p>
    <w:p w14:paraId="5983A3B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fue descartada. No se contabiliza para el cálculo del valor ganado.</w:t>
      </w:r>
    </w:p>
    <w:p w14:paraId="2A2B95DE" w14:textId="77777777" w:rsidR="00AE061E" w:rsidRPr="001424F3" w:rsidRDefault="00AE061E" w:rsidP="00AE061E">
      <w:pPr>
        <w:rPr>
          <w:rFonts w:eastAsia="Times New Roman"/>
          <w:lang w:val="es-ES"/>
        </w:rPr>
      </w:pPr>
    </w:p>
    <w:p w14:paraId="652133F2" w14:textId="77777777" w:rsidR="00AE061E" w:rsidRPr="001424F3" w:rsidRDefault="00AE061E" w:rsidP="00AE061E">
      <w:pPr>
        <w:pStyle w:val="Heading2"/>
        <w:jc w:val="center"/>
        <w:rPr>
          <w:rFonts w:eastAsia="Times New Roman"/>
          <w:lang w:val="es-ES"/>
        </w:rPr>
      </w:pPr>
      <w:bookmarkStart w:id="103" w:name="_Toc492234528"/>
      <w:r w:rsidRPr="001424F3">
        <w:rPr>
          <w:rFonts w:eastAsia="Times New Roman"/>
          <w:b/>
          <w:bCs/>
          <w:lang w:val="es-ES"/>
        </w:rPr>
        <w:t>Prioridades iniciales</w:t>
      </w:r>
      <w:bookmarkEnd w:id="103"/>
    </w:p>
    <w:p w14:paraId="45D2C40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lastRenderedPageBreak/>
        <w:t>Baja.</w:t>
      </w:r>
    </w:p>
    <w:p w14:paraId="7D8BE1D0"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Normal.</w:t>
      </w:r>
    </w:p>
    <w:p w14:paraId="7A62DFEC"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Alta.</w:t>
      </w:r>
    </w:p>
    <w:p w14:paraId="3E354836"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ritica.</w:t>
      </w:r>
    </w:p>
    <w:p w14:paraId="1D20139D"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Normalmente son atendidas con anterioridad las tareas de prioridad crítica, seguidas por las de alta prioridad, luego las normales y por último las que cuentan con la prioridad baja.</w:t>
      </w:r>
    </w:p>
    <w:p w14:paraId="729D3943"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También se permite al usuario agregar otras prioridades que considere necesarias para el desarrollo de su proyecto.</w:t>
      </w:r>
    </w:p>
    <w:p w14:paraId="14AAA745" w14:textId="77777777" w:rsidR="00AE061E" w:rsidRPr="001424F3" w:rsidRDefault="00AE061E" w:rsidP="00AE061E">
      <w:pPr>
        <w:pStyle w:val="Heading2"/>
        <w:jc w:val="center"/>
        <w:rPr>
          <w:rFonts w:eastAsia="Times New Roman"/>
          <w:lang w:val="es-ES"/>
        </w:rPr>
      </w:pPr>
      <w:bookmarkStart w:id="104" w:name="_Toc492234529"/>
      <w:r w:rsidRPr="001424F3">
        <w:rPr>
          <w:rFonts w:eastAsia="Times New Roman"/>
          <w:b/>
          <w:bCs/>
          <w:lang w:val="es-ES"/>
        </w:rPr>
        <w:t>Tipo de actividades iniciales</w:t>
      </w:r>
      <w:bookmarkEnd w:id="104"/>
    </w:p>
    <w:p w14:paraId="71DFB324"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A lo largo del proyecto, el tipo de actividades que se llevan a cabo durante el ciclo de vida varian. PMI (2013) define la siguiente estructura genérica para representar este ciclo: </w:t>
      </w:r>
    </w:p>
    <w:p w14:paraId="2DE86B4F"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icio del proyecto.</w:t>
      </w:r>
    </w:p>
    <w:p w14:paraId="486979A9"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Organización y preparación.</w:t>
      </w:r>
    </w:p>
    <w:p w14:paraId="116D1892"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Ejecución del trabajo.</w:t>
      </w:r>
    </w:p>
    <w:p w14:paraId="21545A27"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ierre del proyecto (p. 38).</w:t>
      </w:r>
    </w:p>
    <w:p w14:paraId="3C135E17" w14:textId="77777777" w:rsidR="00AE061E" w:rsidRPr="001424F3" w:rsidRDefault="00AE061E" w:rsidP="00AE061E">
      <w:pPr>
        <w:rPr>
          <w:rFonts w:ascii="Times New Roman" w:eastAsia="Times New Roman" w:hAnsi="Times New Roman" w:cs="Times New Roman"/>
          <w:color w:val="auto"/>
          <w:lang w:val="es-ES"/>
        </w:rPr>
      </w:pPr>
    </w:p>
    <w:p w14:paraId="4E0D5C9D"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l Project Management Institute (2013) indica que "es importante destacar que el ciclo de vida del proyecto es independiente del ciclo de vida del producto producido o modificado por el proyecto" (p. 39).</w:t>
      </w:r>
    </w:p>
    <w:p w14:paraId="71A6DF14"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n base en esta estructura genérica es que se definen ciertos tipos de actividades aplicables a cualquier proyecto sin importar la naturaleza del mismo:</w:t>
      </w:r>
    </w:p>
    <w:p w14:paraId="29C8FF9F"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Planeación: Se refiere a la actividad de definición de herramientas a utilizar para el desarrollo de la tarea. </w:t>
      </w:r>
    </w:p>
    <w:p w14:paraId="1F034C42"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vestigación: Se refiere a la actividad de búsqueda de información y/o estrategias necesarias para llevar a cabo la tarea.</w:t>
      </w:r>
    </w:p>
    <w:p w14:paraId="4AE28A21"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ocumentación: Se refiere a la actividad de dejar constancia de información útil para la evaluación posterior de la tarea. </w:t>
      </w:r>
    </w:p>
    <w:p w14:paraId="6FD9F2D8"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Pruebas: Se refiere a la actividad de verificar lo producido, corroborar qué resultado produce.</w:t>
      </w:r>
    </w:p>
    <w:p w14:paraId="17464707"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Evaluación: Se refiere a la actividad de control de lo producido, para determinar si cumple con los requisitos establecidos.</w:t>
      </w:r>
    </w:p>
    <w:p w14:paraId="7E1F8313" w14:textId="77777777" w:rsidR="00AE061E" w:rsidRPr="001424F3" w:rsidRDefault="00AE061E" w:rsidP="00AE061E">
      <w:pPr>
        <w:rPr>
          <w:rFonts w:ascii="Times New Roman" w:eastAsia="Times New Roman" w:hAnsi="Times New Roman" w:cs="Times New Roman"/>
          <w:color w:val="auto"/>
          <w:lang w:val="es-ES"/>
        </w:rPr>
      </w:pPr>
    </w:p>
    <w:p w14:paraId="03A32983" w14:textId="77777777" w:rsidR="00AE061E" w:rsidRPr="001424F3" w:rsidRDefault="00AE061E">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48EB3C91" w14:textId="569DED3D" w:rsidR="00476E85" w:rsidRPr="001424F3" w:rsidRDefault="00476E85" w:rsidP="00476E85">
      <w:pPr>
        <w:pStyle w:val="Heading1"/>
        <w:jc w:val="center"/>
        <w:rPr>
          <w:rFonts w:eastAsia="Times New Roman"/>
          <w:color w:val="000000" w:themeColor="text1"/>
          <w:sz w:val="48"/>
          <w:szCs w:val="48"/>
          <w:lang w:val="es-ES" w:eastAsia="en-US"/>
        </w:rPr>
      </w:pPr>
      <w:bookmarkStart w:id="105" w:name="_Toc492234530"/>
      <w:r w:rsidRPr="001424F3">
        <w:rPr>
          <w:rFonts w:eastAsia="Times New Roman"/>
          <w:b/>
          <w:bCs/>
          <w:color w:val="000000" w:themeColor="text1"/>
          <w:lang w:val="es-ES"/>
        </w:rPr>
        <w:lastRenderedPageBreak/>
        <w:t>Gestión del Valor Ganado</w:t>
      </w:r>
      <w:bookmarkEnd w:id="105"/>
    </w:p>
    <w:p w14:paraId="037F5953" w14:textId="77777777" w:rsidR="00476E85" w:rsidRPr="001424F3" w:rsidRDefault="00476E85" w:rsidP="00476E85">
      <w:pPr>
        <w:rPr>
          <w:rFonts w:eastAsia="Times New Roman"/>
          <w:color w:val="000000" w:themeColor="text1"/>
          <w:lang w:val="es-ES"/>
        </w:rPr>
      </w:pPr>
    </w:p>
    <w:p w14:paraId="4792860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sidRPr="001424F3">
        <w:rPr>
          <w:rFonts w:ascii="Arial" w:hAnsi="Arial" w:cs="Arial"/>
          <w:color w:val="000000" w:themeColor="text1"/>
          <w:lang w:val="es-ES"/>
        </w:rPr>
        <w:t>n</w:t>
      </w:r>
      <w:r w:rsidRPr="001424F3">
        <w:rPr>
          <w:rFonts w:ascii="Arial" w:hAnsi="Arial" w:cs="Arial"/>
          <w:color w:val="000000" w:themeColor="text1"/>
          <w:lang w:val="es-ES"/>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1424F3" w:rsidRDefault="00476E85" w:rsidP="00476E85">
      <w:pPr>
        <w:rPr>
          <w:rFonts w:eastAsia="Times New Roman"/>
          <w:color w:val="000000" w:themeColor="text1"/>
          <w:lang w:val="es-ES"/>
        </w:rPr>
      </w:pPr>
    </w:p>
    <w:p w14:paraId="1C882844" w14:textId="3932B719"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w:t>
      </w:r>
      <w:r w:rsidR="00B378F5" w:rsidRPr="001424F3">
        <w:rPr>
          <w:rFonts w:ascii="Arial" w:hAnsi="Arial" w:cs="Arial"/>
          <w:color w:val="000000" w:themeColor="text1"/>
          <w:lang w:val="es-ES"/>
        </w:rPr>
        <w:t>PMI</w:t>
      </w:r>
      <w:r w:rsidRPr="001424F3">
        <w:rPr>
          <w:rFonts w:ascii="Arial" w:hAnsi="Arial" w:cs="Arial"/>
          <w:color w:val="000000" w:themeColor="text1"/>
          <w:lang w:val="es-ES"/>
        </w:rPr>
        <w:t xml:space="preserve"> (2005) menciona también interrogantes que pueden ser contestadas con ayuda de la gestión del valor ganado:</w:t>
      </w:r>
    </w:p>
    <w:p w14:paraId="2E7D8641" w14:textId="77777777" w:rsidR="00476E85" w:rsidRPr="001424F3" w:rsidRDefault="00476E85" w:rsidP="00476E85">
      <w:pPr>
        <w:pStyle w:val="NormalWeb"/>
        <w:spacing w:before="220" w:beforeAutospacing="0" w:after="220" w:afterAutospacing="0"/>
        <w:ind w:left="880" w:right="880"/>
        <w:jc w:val="both"/>
        <w:rPr>
          <w:rFonts w:ascii="Arial" w:hAnsi="Arial" w:cs="Arial"/>
          <w:color w:val="000000" w:themeColor="text1"/>
          <w:lang w:val="es-ES"/>
        </w:rPr>
      </w:pPr>
      <w:r w:rsidRPr="001424F3">
        <w:rPr>
          <w:rFonts w:ascii="Arial" w:hAnsi="Arial" w:cs="Arial"/>
          <w:color w:val="000000" w:themeColor="text1"/>
          <w:lang w:val="es-ES"/>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Are we ahead of or behind schedule?</w:t>
      </w:r>
    </w:p>
    <w:p w14:paraId="733664F0"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How efficiently are we using our time?</w:t>
      </w:r>
    </w:p>
    <w:p w14:paraId="08CB4F11"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When is the project likely to be completed?</w:t>
      </w:r>
    </w:p>
    <w:p w14:paraId="7AA4E6A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Are we currently under or over our budget?</w:t>
      </w:r>
    </w:p>
    <w:p w14:paraId="2331D70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How efficiently are we using our resources?</w:t>
      </w:r>
    </w:p>
    <w:p w14:paraId="4A132EA3"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What is the remaining work likely to cost?</w:t>
      </w:r>
    </w:p>
    <w:p w14:paraId="5CF1102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What is the entire project likely to cost?</w:t>
      </w:r>
    </w:p>
    <w:p w14:paraId="2705D2C8"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How much will we be under or over budget at the end?</w:t>
      </w:r>
    </w:p>
    <w:p w14:paraId="25740CFD" w14:textId="77777777" w:rsidR="00476E85" w:rsidRPr="001424F3" w:rsidRDefault="00476E85" w:rsidP="00476E85">
      <w:pPr>
        <w:pStyle w:val="NormalWeb"/>
        <w:spacing w:before="220" w:beforeAutospacing="0" w:after="220" w:afterAutospacing="0"/>
        <w:ind w:left="880" w:right="880"/>
        <w:jc w:val="both"/>
        <w:rPr>
          <w:rFonts w:ascii="Arial" w:hAnsi="Arial" w:cs="Arial"/>
          <w:color w:val="000000" w:themeColor="text1"/>
          <w:lang w:val="es-ES"/>
        </w:rPr>
      </w:pPr>
      <w:r w:rsidRPr="001424F3">
        <w:rPr>
          <w:rFonts w:ascii="Arial" w:hAnsi="Arial" w:cs="Arial"/>
          <w:color w:val="000000" w:themeColor="text1"/>
          <w:lang w:val="es-ES"/>
        </w:rPr>
        <w:lastRenderedPageBreak/>
        <w:t>If the application of EVM to a project reveals that the project is behind schedule or over budget, the project manager can use the EVM methodology to help identify:</w:t>
      </w:r>
    </w:p>
    <w:p w14:paraId="70230094"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Where problems are occurring</w:t>
      </w:r>
    </w:p>
    <w:p w14:paraId="09DA103A"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Whether the problems are critical or not</w:t>
      </w:r>
    </w:p>
    <w:p w14:paraId="0DAD2843"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What it will take to get the project back on track.</w:t>
      </w:r>
    </w:p>
    <w:p w14:paraId="46EE45BE"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stas interrogantes pueden ser agrupadas de la siguiente manera:</w:t>
      </w:r>
    </w:p>
    <w:p w14:paraId="3DF654BA" w14:textId="77777777" w:rsidR="00476E85" w:rsidRPr="001424F3"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l proyecto se encuentra adelantado o retrasado respecto al cronograma?</w:t>
      </w:r>
    </w:p>
    <w:p w14:paraId="3356907B" w14:textId="707AE88F"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Que tan </w:t>
      </w:r>
      <w:r w:rsidR="007676AB" w:rsidRPr="001424F3">
        <w:rPr>
          <w:rFonts w:ascii="Arial" w:hAnsi="Arial" w:cs="Arial"/>
          <w:color w:val="000000" w:themeColor="text1"/>
          <w:lang w:val="es-ES"/>
        </w:rPr>
        <w:t>eficientemente</w:t>
      </w:r>
      <w:r w:rsidRPr="001424F3">
        <w:rPr>
          <w:rFonts w:ascii="Arial" w:hAnsi="Arial" w:cs="Arial"/>
          <w:color w:val="000000" w:themeColor="text1"/>
          <w:lang w:val="es-ES"/>
        </w:rPr>
        <w:t xml:space="preserve"> se está utilizando el tiempo?</w:t>
      </w:r>
    </w:p>
    <w:p w14:paraId="1AF18DF6"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ando se estima que se termine el proyecto?</w:t>
      </w:r>
    </w:p>
    <w:p w14:paraId="3FDFD096" w14:textId="77777777" w:rsidR="00476E85" w:rsidRPr="001424F3"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Ha habido un ahorro o un sobrecosto respecto al presupuesto del proyecto?</w:t>
      </w:r>
    </w:p>
    <w:p w14:paraId="4977B9A1" w14:textId="3EA71343" w:rsidR="00476E85" w:rsidRPr="001424F3"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tan efectivamente se están utilizando los recursos del proyecto?</w:t>
      </w:r>
    </w:p>
    <w:p w14:paraId="11191F12" w14:textId="63E46ECC"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á</w:t>
      </w:r>
      <w:r w:rsidR="00476E85" w:rsidRPr="001424F3">
        <w:rPr>
          <w:rFonts w:ascii="Arial" w:hAnsi="Arial" w:cs="Arial"/>
          <w:color w:val="000000" w:themeColor="text1"/>
          <w:lang w:val="es-ES"/>
        </w:rPr>
        <w:t>nto se estima que cueste el trabajo faltante para la finalización del proyecto?</w:t>
      </w:r>
    </w:p>
    <w:p w14:paraId="0BC9B741" w14:textId="12D68887"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á</w:t>
      </w:r>
      <w:r w:rsidR="00476E85" w:rsidRPr="001424F3">
        <w:rPr>
          <w:rFonts w:ascii="Arial" w:hAnsi="Arial" w:cs="Arial"/>
          <w:color w:val="000000" w:themeColor="text1"/>
          <w:lang w:val="es-ES"/>
        </w:rPr>
        <w:t>nto se estima que cueste el proyecto en su totalidad?</w:t>
      </w:r>
    </w:p>
    <w:p w14:paraId="5487F78D" w14:textId="0040C71A"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tanto se estima que se ahorrará o excederá el presupuesto al finalizar el proyecto?</w:t>
      </w:r>
    </w:p>
    <w:p w14:paraId="7F30CC3D" w14:textId="77777777" w:rsidR="00476E85" w:rsidRPr="001424F3" w:rsidRDefault="00476E85" w:rsidP="00476E85">
      <w:pPr>
        <w:rPr>
          <w:rFonts w:eastAsia="Times New Roman"/>
          <w:color w:val="000000" w:themeColor="text1"/>
          <w:lang w:val="es-ES"/>
        </w:rPr>
      </w:pPr>
    </w:p>
    <w:p w14:paraId="0E182F35"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1424F3"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ó</w:t>
      </w:r>
      <w:r w:rsidR="00476E85" w:rsidRPr="001424F3">
        <w:rPr>
          <w:rFonts w:ascii="Arial" w:hAnsi="Arial" w:cs="Arial"/>
          <w:color w:val="000000" w:themeColor="text1"/>
          <w:lang w:val="es-ES"/>
        </w:rPr>
        <w:t>nde se originan estos problemas.</w:t>
      </w:r>
    </w:p>
    <w:p w14:paraId="7FCFC5AB" w14:textId="77777777" w:rsidR="00476E85" w:rsidRPr="001424F3"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Si los problemas son críticos o no.</w:t>
      </w:r>
    </w:p>
    <w:p w14:paraId="60DF3AC3" w14:textId="671C523D" w:rsidR="00476E85" w:rsidRPr="001424F3"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será necesario para volver a encaminar el proyecto.</w:t>
      </w:r>
    </w:p>
    <w:p w14:paraId="6EDE3E9A" w14:textId="77777777" w:rsidR="00476E85" w:rsidRPr="001424F3" w:rsidRDefault="00476E85" w:rsidP="00476E85">
      <w:pPr>
        <w:rPr>
          <w:rFonts w:eastAsia="Times New Roman"/>
          <w:color w:val="000000" w:themeColor="text1"/>
          <w:lang w:val="es-ES"/>
        </w:rPr>
      </w:pPr>
    </w:p>
    <w:p w14:paraId="5F148C22" w14:textId="28FB7A96"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la sección de Conceptos Fundamentales se define en que consiste la Gestión del Valor Ganado. En este punto es pertinente volver a la </w:t>
      </w:r>
      <w:r w:rsidR="004901DC" w:rsidRPr="001424F3">
        <w:rPr>
          <w:rFonts w:ascii="Arial" w:hAnsi="Arial" w:cs="Arial"/>
          <w:color w:val="000000" w:themeColor="text1"/>
          <w:lang w:val="es-ES"/>
        </w:rPr>
        <w:t>misma</w:t>
      </w:r>
      <w:r w:rsidRPr="001424F3">
        <w:rPr>
          <w:rFonts w:ascii="Arial" w:hAnsi="Arial" w:cs="Arial"/>
          <w:color w:val="000000" w:themeColor="text1"/>
          <w:lang w:val="es-ES"/>
        </w:rPr>
        <w:t xml:space="preserve"> y detallar cada uno de sus componentes.</w:t>
      </w:r>
    </w:p>
    <w:p w14:paraId="3250EDA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Según PMI (2013) la Gestión del Valor Ganado, también conocida como EVM por sus siglas en inglés de Earned Value Management, consiste en una metodología que describe el estado del proyecto, evaluando el avance y desempeño del </w:t>
      </w:r>
      <w:r w:rsidRPr="001424F3">
        <w:rPr>
          <w:rFonts w:ascii="Arial" w:hAnsi="Arial" w:cs="Arial"/>
          <w:color w:val="000000" w:themeColor="text1"/>
          <w:lang w:val="es-ES"/>
        </w:rPr>
        <w:lastRenderedPageBreak/>
        <w:t>mismo, al procesar informaciones obtenidas de las medidas de alcance, cronograma y recursos (p. 217).</w:t>
      </w:r>
    </w:p>
    <w:p w14:paraId="65BA492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1424F3" w:rsidRDefault="00476E85" w:rsidP="00476E85">
      <w:pPr>
        <w:rPr>
          <w:rFonts w:eastAsia="Times New Roman"/>
          <w:color w:val="000000" w:themeColor="text1"/>
          <w:lang w:val="es-ES"/>
        </w:rPr>
      </w:pPr>
    </w:p>
    <w:p w14:paraId="1A6E1FB9" w14:textId="0578E110"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Institute (2013) describe a la gestión del valor ganado de la siguiente manera:  "Es una </w:t>
      </w:r>
      <w:r w:rsidR="00D93CA3" w:rsidRPr="001424F3">
        <w:rPr>
          <w:rFonts w:ascii="Arial" w:hAnsi="Arial" w:cs="Arial"/>
          <w:color w:val="000000" w:themeColor="text1"/>
          <w:lang w:val="es-ES"/>
        </w:rPr>
        <w:t>técnica</w:t>
      </w:r>
      <w:r w:rsidRPr="001424F3">
        <w:rPr>
          <w:rFonts w:ascii="Arial" w:hAnsi="Arial" w:cs="Arial"/>
          <w:color w:val="000000" w:themeColor="text1"/>
          <w:lang w:val="es-ES"/>
        </w:rPr>
        <w:t xml:space="preserve"> de </w:t>
      </w:r>
      <w:r w:rsidR="00D93CA3" w:rsidRPr="001424F3">
        <w:rPr>
          <w:rFonts w:ascii="Arial" w:hAnsi="Arial" w:cs="Arial"/>
          <w:color w:val="000000" w:themeColor="text1"/>
          <w:lang w:val="es-ES"/>
        </w:rPr>
        <w:t>dirección</w:t>
      </w:r>
      <w:r w:rsidRPr="001424F3">
        <w:rPr>
          <w:rFonts w:ascii="Arial" w:hAnsi="Arial" w:cs="Arial"/>
          <w:color w:val="000000" w:themeColor="text1"/>
          <w:lang w:val="es-ES"/>
        </w:rPr>
        <w:t xml:space="preserve"> de proyectos que requiere la </w:t>
      </w:r>
      <w:r w:rsidR="00D93CA3" w:rsidRPr="001424F3">
        <w:rPr>
          <w:rFonts w:ascii="Arial" w:hAnsi="Arial" w:cs="Arial"/>
          <w:color w:val="000000" w:themeColor="text1"/>
          <w:lang w:val="es-ES"/>
        </w:rPr>
        <w:t>constitución</w:t>
      </w:r>
      <w:r w:rsidRPr="001424F3">
        <w:rPr>
          <w:rFonts w:ascii="Arial" w:hAnsi="Arial" w:cs="Arial"/>
          <w:color w:val="000000" w:themeColor="text1"/>
          <w:lang w:val="es-ES"/>
        </w:rPr>
        <w:t xml:space="preserve"> de una </w:t>
      </w:r>
      <w:r w:rsidR="00D93CA3" w:rsidRPr="001424F3">
        <w:rPr>
          <w:rFonts w:ascii="Arial" w:hAnsi="Arial" w:cs="Arial"/>
          <w:color w:val="000000" w:themeColor="text1"/>
          <w:lang w:val="es-ES"/>
        </w:rPr>
        <w:t>línea</w:t>
      </w:r>
      <w:r w:rsidRPr="001424F3">
        <w:rPr>
          <w:rFonts w:ascii="Arial" w:hAnsi="Arial" w:cs="Arial"/>
          <w:color w:val="000000" w:themeColor="text1"/>
          <w:lang w:val="es-ES"/>
        </w:rPr>
        <w:t xml:space="preserve"> base integrada con respecto a la cual se pueda medir el </w:t>
      </w:r>
      <w:r w:rsidR="00D93CA3" w:rsidRPr="001424F3">
        <w:rPr>
          <w:rFonts w:ascii="Arial" w:hAnsi="Arial" w:cs="Arial"/>
          <w:color w:val="000000" w:themeColor="text1"/>
          <w:lang w:val="es-ES"/>
        </w:rPr>
        <w:t>desempeño</w:t>
      </w:r>
      <w:r w:rsidRPr="001424F3">
        <w:rPr>
          <w:rFonts w:ascii="Arial" w:hAnsi="Arial" w:cs="Arial"/>
          <w:color w:val="000000" w:themeColor="text1"/>
          <w:lang w:val="es-ES"/>
        </w:rPr>
        <w:t xml:space="preserve"> a lo largo del proyecto" (p. 217). </w:t>
      </w:r>
    </w:p>
    <w:p w14:paraId="0DC3B2AF" w14:textId="7F7C5B92"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sidRPr="001424F3">
        <w:rPr>
          <w:rFonts w:ascii="Arial" w:hAnsi="Arial" w:cs="Arial"/>
          <w:color w:val="000000" w:themeColor="text1"/>
          <w:lang w:val="es-ES"/>
        </w:rPr>
        <w:t>lo cual es más fácil realizar una</w:t>
      </w:r>
      <w:r w:rsidRPr="001424F3">
        <w:rPr>
          <w:rFonts w:ascii="Arial" w:hAnsi="Arial" w:cs="Arial"/>
          <w:color w:val="000000" w:themeColor="text1"/>
          <w:lang w:val="es-ES"/>
        </w:rPr>
        <w:t xml:space="preserve"> evaluación del avance del proyecto (Project Management Institute, 2013, p. 217).</w:t>
      </w:r>
    </w:p>
    <w:p w14:paraId="27AA9913" w14:textId="77777777" w:rsidR="00476E85" w:rsidRPr="001424F3" w:rsidRDefault="00476E85" w:rsidP="00476E85">
      <w:pPr>
        <w:rPr>
          <w:rFonts w:eastAsia="Times New Roman"/>
          <w:color w:val="000000" w:themeColor="text1"/>
          <w:lang w:val="es-ES"/>
        </w:rPr>
      </w:pPr>
    </w:p>
    <w:p w14:paraId="56BF3BE7" w14:textId="4D0AD819"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n resumen</w:t>
      </w:r>
      <w:r w:rsidR="00EC3FEA" w:rsidRPr="001424F3">
        <w:rPr>
          <w:rFonts w:ascii="Arial" w:hAnsi="Arial" w:cs="Arial"/>
          <w:color w:val="000000" w:themeColor="text1"/>
          <w:lang w:val="es-ES"/>
        </w:rPr>
        <w:t>,</w:t>
      </w:r>
      <w:r w:rsidRPr="001424F3">
        <w:rPr>
          <w:rFonts w:ascii="Arial" w:hAnsi="Arial" w:cs="Arial"/>
          <w:color w:val="000000" w:themeColor="text1"/>
          <w:lang w:val="es-ES"/>
        </w:rPr>
        <w:t xml:space="preserve"> la gestión del valor ganado sirve como herramienta auxiliar para una buena gestión de proyectos para facilitar procesos muy importantes</w:t>
      </w:r>
      <w:r w:rsidR="009F3DAD" w:rsidRPr="001424F3">
        <w:rPr>
          <w:rFonts w:ascii="Arial" w:hAnsi="Arial" w:cs="Arial"/>
          <w:color w:val="000000" w:themeColor="text1"/>
          <w:lang w:val="es-ES"/>
        </w:rPr>
        <w:t xml:space="preserve"> </w:t>
      </w:r>
      <w:r w:rsidRPr="001424F3">
        <w:rPr>
          <w:rFonts w:ascii="Arial" w:hAnsi="Arial" w:cs="Arial"/>
          <w:color w:val="000000" w:themeColor="text1"/>
          <w:lang w:val="es-ES"/>
        </w:rPr>
        <w:t>como la planificación, control de costos y el rendimiento del presupuesto (PMI, 2005, p. 6). La práctica de la gestión del valor ganado, incluye por lo tanto:</w:t>
      </w:r>
    </w:p>
    <w:p w14:paraId="0169EA22"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ablecer una medida del rendimiento de la línea base.</w:t>
      </w:r>
    </w:p>
    <w:p w14:paraId="5747CC54" w14:textId="4952A911"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escomponer el alcance del trabajo a un nivel manejable</w:t>
      </w:r>
      <w:r w:rsidR="003C2DDA" w:rsidRPr="001424F3">
        <w:rPr>
          <w:rFonts w:ascii="Arial" w:hAnsi="Arial" w:cs="Arial"/>
          <w:color w:val="000000" w:themeColor="text1"/>
          <w:lang w:val="es-ES"/>
        </w:rPr>
        <w:t>.</w:t>
      </w:r>
    </w:p>
    <w:p w14:paraId="78769246" w14:textId="032CC70C"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Asignar responsabilidades no ambiguas</w:t>
      </w:r>
      <w:r w:rsidR="003C2DDA" w:rsidRPr="001424F3">
        <w:rPr>
          <w:rFonts w:ascii="Arial" w:hAnsi="Arial" w:cs="Arial"/>
          <w:color w:val="000000" w:themeColor="text1"/>
          <w:lang w:val="es-ES"/>
        </w:rPr>
        <w:t>.</w:t>
      </w:r>
    </w:p>
    <w:p w14:paraId="77D671FA"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esarrollar un presupuesto por cada tarea.</w:t>
      </w:r>
    </w:p>
    <w:p w14:paraId="78DF690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Seleccionar técnicas de medición del valor ganado para todas las tareas.</w:t>
      </w:r>
    </w:p>
    <w:p w14:paraId="2DCDDA7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Mantener la integridad de la medida del rendimiento de la línea base.</w:t>
      </w:r>
    </w:p>
    <w:p w14:paraId="4D439AE4"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Medir y analizar el rendimiento contra la línea base. </w:t>
      </w:r>
    </w:p>
    <w:p w14:paraId="359A007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Medir objetivamente el progreso del trabajo.</w:t>
      </w:r>
    </w:p>
    <w:p w14:paraId="70115ED9"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Analizar y pronosticar el rendimiento de costo/cronograma.</w:t>
      </w:r>
    </w:p>
    <w:p w14:paraId="6570A7CF"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Reportar problemas de rendimiento y tomar acciones (PMI, 2005, p. 6).</w:t>
      </w:r>
    </w:p>
    <w:p w14:paraId="2DE2AF81" w14:textId="77777777" w:rsidR="00476E85" w:rsidRPr="001424F3" w:rsidRDefault="00476E85" w:rsidP="00476E85">
      <w:pPr>
        <w:rPr>
          <w:rFonts w:eastAsia="Times New Roman"/>
          <w:color w:val="000000" w:themeColor="text1"/>
          <w:lang w:val="es-ES"/>
        </w:rPr>
      </w:pPr>
    </w:p>
    <w:p w14:paraId="6C73B2A4"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egún PMI (2005 - 2013) los fundamentos de la gestión del valor ganado son siempre los mismos y se puede</w:t>
      </w:r>
      <w:r w:rsidR="003B39C9" w:rsidRPr="001424F3">
        <w:rPr>
          <w:rFonts w:ascii="Arial" w:hAnsi="Arial" w:cs="Arial"/>
          <w:color w:val="000000" w:themeColor="text1"/>
          <w:lang w:val="es-ES"/>
        </w:rPr>
        <w:t>n</w:t>
      </w:r>
      <w:r w:rsidRPr="001424F3">
        <w:rPr>
          <w:rFonts w:ascii="Arial" w:hAnsi="Arial" w:cs="Arial"/>
          <w:color w:val="000000" w:themeColor="text1"/>
          <w:lang w:val="es-ES"/>
        </w:rPr>
        <w:t xml:space="preserve"> aplicar a cualquier proyecto</w:t>
      </w:r>
      <w:r w:rsidR="003B39C9" w:rsidRPr="001424F3">
        <w:rPr>
          <w:rFonts w:ascii="Arial" w:hAnsi="Arial" w:cs="Arial"/>
          <w:color w:val="000000" w:themeColor="text1"/>
          <w:lang w:val="es-ES"/>
        </w:rPr>
        <w:t xml:space="preserve">, independientemente del tipo, naturaleza, </w:t>
      </w:r>
      <w:r w:rsidRPr="001424F3">
        <w:rPr>
          <w:rFonts w:ascii="Arial" w:hAnsi="Arial" w:cs="Arial"/>
          <w:color w:val="000000" w:themeColor="text1"/>
          <w:lang w:val="es-ES"/>
        </w:rPr>
        <w:t>tamaño del mismo, o del sector en el cual se centra el proyecto.</w:t>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p>
    <w:p w14:paraId="66BC634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A continuación se describen los elementos fundamentales que componen la gestión del valor ganado.</w:t>
      </w:r>
    </w:p>
    <w:p w14:paraId="64388B3A" w14:textId="77777777" w:rsidR="00476E85" w:rsidRPr="001424F3" w:rsidRDefault="00476E85" w:rsidP="00476E85">
      <w:pPr>
        <w:rPr>
          <w:rFonts w:eastAsia="Times New Roman"/>
          <w:color w:val="000000" w:themeColor="text1"/>
          <w:lang w:val="es-ES"/>
        </w:rPr>
      </w:pPr>
    </w:p>
    <w:p w14:paraId="68422F5F" w14:textId="77777777" w:rsidR="00476E85" w:rsidRPr="001424F3" w:rsidRDefault="00476E85" w:rsidP="00476E85">
      <w:pPr>
        <w:pStyle w:val="Heading2"/>
        <w:jc w:val="center"/>
        <w:rPr>
          <w:rFonts w:eastAsia="Times New Roman"/>
          <w:color w:val="000000" w:themeColor="text1"/>
          <w:lang w:val="es-ES"/>
        </w:rPr>
      </w:pPr>
      <w:bookmarkStart w:id="106" w:name="_Toc492234531"/>
      <w:r w:rsidRPr="001424F3">
        <w:rPr>
          <w:rFonts w:eastAsia="Times New Roman"/>
          <w:b/>
          <w:bCs/>
          <w:color w:val="000000" w:themeColor="text1"/>
          <w:lang w:val="es-ES"/>
        </w:rPr>
        <w:lastRenderedPageBreak/>
        <w:t>Valor Planificado</w:t>
      </w:r>
      <w:bookmarkEnd w:id="106"/>
    </w:p>
    <w:p w14:paraId="4E2040A7" w14:textId="77777777" w:rsidR="00476E85" w:rsidRPr="001424F3" w:rsidRDefault="00476E85" w:rsidP="00476E85">
      <w:pPr>
        <w:rPr>
          <w:rFonts w:eastAsia="Times New Roman"/>
          <w:color w:val="000000" w:themeColor="text1"/>
          <w:lang w:val="es-ES"/>
        </w:rPr>
      </w:pPr>
    </w:p>
    <w:p w14:paraId="465D2B2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1424F3" w:rsidRDefault="00476E85" w:rsidP="00476E85">
      <w:pPr>
        <w:rPr>
          <w:rFonts w:eastAsia="Times New Roman"/>
          <w:color w:val="000000" w:themeColor="text1"/>
          <w:lang w:val="es-ES"/>
        </w:rPr>
      </w:pPr>
    </w:p>
    <w:p w14:paraId="4BFFC96B" w14:textId="77777777" w:rsidR="00476E85" w:rsidRPr="001424F3" w:rsidRDefault="00476E85" w:rsidP="00476E85">
      <w:pPr>
        <w:pStyle w:val="Heading2"/>
        <w:jc w:val="center"/>
        <w:rPr>
          <w:rFonts w:eastAsia="Times New Roman"/>
          <w:color w:val="000000" w:themeColor="text1"/>
          <w:lang w:val="es-ES"/>
        </w:rPr>
      </w:pPr>
      <w:bookmarkStart w:id="107" w:name="_Toc492234532"/>
      <w:r w:rsidRPr="001424F3">
        <w:rPr>
          <w:rFonts w:eastAsia="Times New Roman"/>
          <w:b/>
          <w:bCs/>
          <w:color w:val="000000" w:themeColor="text1"/>
          <w:lang w:val="es-ES"/>
        </w:rPr>
        <w:t>Valor Ganado</w:t>
      </w:r>
      <w:bookmarkEnd w:id="107"/>
    </w:p>
    <w:p w14:paraId="2EDEEB02" w14:textId="77777777" w:rsidR="00476E85" w:rsidRPr="001424F3" w:rsidRDefault="00476E85" w:rsidP="00476E85">
      <w:pPr>
        <w:rPr>
          <w:rFonts w:eastAsia="Times New Roman"/>
          <w:color w:val="000000" w:themeColor="text1"/>
          <w:lang w:val="es-ES"/>
        </w:rPr>
      </w:pPr>
    </w:p>
    <w:p w14:paraId="38EA7D19"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p>
    <w:p w14:paraId="18EEB886" w14:textId="77777777" w:rsidR="00476E85" w:rsidRPr="001424F3" w:rsidRDefault="00476E85" w:rsidP="00476E85">
      <w:pPr>
        <w:pStyle w:val="Heading2"/>
        <w:jc w:val="center"/>
        <w:rPr>
          <w:rFonts w:eastAsia="Times New Roman"/>
          <w:color w:val="000000" w:themeColor="text1"/>
          <w:lang w:val="es-ES"/>
        </w:rPr>
      </w:pPr>
      <w:bookmarkStart w:id="108" w:name="_Toc492234533"/>
      <w:r w:rsidRPr="001424F3">
        <w:rPr>
          <w:rFonts w:eastAsia="Times New Roman"/>
          <w:b/>
          <w:bCs/>
          <w:color w:val="000000" w:themeColor="text1"/>
          <w:lang w:val="es-ES"/>
        </w:rPr>
        <w:lastRenderedPageBreak/>
        <w:t>Costo Real</w:t>
      </w:r>
      <w:bookmarkEnd w:id="108"/>
    </w:p>
    <w:p w14:paraId="1929A075" w14:textId="77777777" w:rsidR="00476E85" w:rsidRPr="001424F3" w:rsidRDefault="00476E85" w:rsidP="00476E85">
      <w:pPr>
        <w:rPr>
          <w:rFonts w:eastAsia="Times New Roman"/>
          <w:color w:val="000000" w:themeColor="text1"/>
          <w:lang w:val="es-ES"/>
        </w:rPr>
      </w:pPr>
    </w:p>
    <w:p w14:paraId="6CFD6FAF"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1424F3" w:rsidRDefault="00476E85" w:rsidP="00476E85">
      <w:pPr>
        <w:rPr>
          <w:rFonts w:eastAsia="Times New Roman"/>
          <w:color w:val="000000" w:themeColor="text1"/>
          <w:lang w:val="es-ES"/>
        </w:rPr>
      </w:pPr>
    </w:p>
    <w:p w14:paraId="5E4664B3" w14:textId="77777777" w:rsidR="00476E85" w:rsidRPr="001424F3" w:rsidRDefault="00476E85" w:rsidP="00476E85">
      <w:pPr>
        <w:pStyle w:val="Heading2"/>
        <w:jc w:val="center"/>
        <w:rPr>
          <w:rFonts w:eastAsia="Times New Roman"/>
          <w:color w:val="000000" w:themeColor="text1"/>
          <w:lang w:val="es-ES"/>
        </w:rPr>
      </w:pPr>
      <w:bookmarkStart w:id="109" w:name="_Toc492234534"/>
      <w:r w:rsidRPr="001424F3">
        <w:rPr>
          <w:rFonts w:eastAsia="Times New Roman"/>
          <w:b/>
          <w:bCs/>
          <w:color w:val="000000" w:themeColor="text1"/>
          <w:lang w:val="es-ES"/>
        </w:rPr>
        <w:t>Técnicas de medición del Valor Ganado</w:t>
      </w:r>
      <w:bookmarkEnd w:id="109"/>
    </w:p>
    <w:p w14:paraId="4D920F8D" w14:textId="77777777" w:rsidR="00476E85" w:rsidRPr="001424F3" w:rsidRDefault="00476E85" w:rsidP="00476E85">
      <w:pPr>
        <w:rPr>
          <w:rFonts w:eastAsia="Times New Roman"/>
          <w:color w:val="000000" w:themeColor="text1"/>
          <w:lang w:val="es-ES"/>
        </w:rPr>
      </w:pPr>
    </w:p>
    <w:p w14:paraId="776B7CF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p>
    <w:p w14:paraId="37A24DF4"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lastRenderedPageBreak/>
        <w:t>Las técnicas de medición del Valor Ganado deben ser seleccionadas en base a los atributos claves del trabajo a ser realizado. En primer lugar se debe tener en cuenta:</w:t>
      </w:r>
    </w:p>
    <w:p w14:paraId="441C4E1E" w14:textId="77777777" w:rsidR="00476E85" w:rsidRPr="001424F3"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la duración del esfuerzo y</w:t>
      </w:r>
    </w:p>
    <w:p w14:paraId="0CEDAAB2" w14:textId="77777777" w:rsidR="00476E85" w:rsidRPr="001424F3"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l nivel de tangibilidad del producto</w:t>
      </w:r>
    </w:p>
    <w:p w14:paraId="14BA215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7AD6003B" w14:textId="77777777" w:rsidR="00476E85" w:rsidRPr="001424F3" w:rsidRDefault="00476E85" w:rsidP="00476E85">
      <w:pPr>
        <w:pStyle w:val="Heading3"/>
        <w:jc w:val="both"/>
        <w:rPr>
          <w:rFonts w:eastAsia="Times New Roman"/>
          <w:color w:val="000000" w:themeColor="text1"/>
          <w:lang w:val="es-ES"/>
        </w:rPr>
      </w:pPr>
      <w:bookmarkStart w:id="110" w:name="_Toc492234535"/>
      <w:r w:rsidRPr="001424F3">
        <w:rPr>
          <w:rFonts w:eastAsia="Times New Roman"/>
          <w:b/>
          <w:bCs/>
          <w:color w:val="000000" w:themeColor="text1"/>
          <w:lang w:val="es-ES"/>
        </w:rPr>
        <w:t>Fórmula fija</w:t>
      </w:r>
      <w:bookmarkEnd w:id="110"/>
    </w:p>
    <w:p w14:paraId="7ED3C5F3" w14:textId="77777777" w:rsidR="00476E85" w:rsidRPr="001424F3" w:rsidRDefault="00476E85" w:rsidP="00476E85">
      <w:pPr>
        <w:rPr>
          <w:rFonts w:eastAsia="Times New Roman"/>
          <w:color w:val="000000" w:themeColor="text1"/>
          <w:lang w:val="es-ES"/>
        </w:rPr>
      </w:pPr>
    </w:p>
    <w:p w14:paraId="1D5DF87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1424F3" w:rsidRDefault="00476E85" w:rsidP="00476E85">
      <w:pPr>
        <w:rPr>
          <w:rFonts w:eastAsia="Times New Roman"/>
          <w:color w:val="000000" w:themeColor="text1"/>
          <w:lang w:val="es-ES"/>
        </w:rPr>
      </w:pPr>
    </w:p>
    <w:p w14:paraId="141023B2" w14:textId="77777777" w:rsidR="00476E85" w:rsidRPr="001424F3" w:rsidRDefault="00476E85" w:rsidP="00476E85">
      <w:pPr>
        <w:pStyle w:val="Heading3"/>
        <w:jc w:val="both"/>
        <w:rPr>
          <w:rFonts w:eastAsia="Times New Roman"/>
          <w:color w:val="000000" w:themeColor="text1"/>
          <w:lang w:val="es-ES"/>
        </w:rPr>
      </w:pPr>
      <w:bookmarkStart w:id="111" w:name="_Toc492234536"/>
      <w:r w:rsidRPr="001424F3">
        <w:rPr>
          <w:rFonts w:eastAsia="Times New Roman"/>
          <w:b/>
          <w:bCs/>
          <w:color w:val="000000" w:themeColor="text1"/>
          <w:lang w:val="es-ES"/>
        </w:rPr>
        <w:t>Hito ponderado</w:t>
      </w:r>
      <w:bookmarkEnd w:id="111"/>
    </w:p>
    <w:p w14:paraId="4A361EC8" w14:textId="77777777" w:rsidR="00476E85" w:rsidRPr="001424F3" w:rsidRDefault="00476E85" w:rsidP="00476E85">
      <w:pPr>
        <w:rPr>
          <w:rFonts w:eastAsia="Times New Roman"/>
          <w:color w:val="000000" w:themeColor="text1"/>
          <w:lang w:val="es-ES"/>
        </w:rPr>
      </w:pPr>
    </w:p>
    <w:p w14:paraId="1947C49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1424F3" w:rsidRDefault="00476E85" w:rsidP="00476E85">
      <w:pPr>
        <w:rPr>
          <w:rFonts w:eastAsia="Times New Roman"/>
          <w:color w:val="000000" w:themeColor="text1"/>
          <w:lang w:val="es-ES"/>
        </w:rPr>
      </w:pPr>
    </w:p>
    <w:p w14:paraId="1E63C3FD" w14:textId="77777777" w:rsidR="00476E85" w:rsidRPr="001424F3" w:rsidRDefault="00476E85" w:rsidP="00476E85">
      <w:pPr>
        <w:pStyle w:val="Heading3"/>
        <w:jc w:val="both"/>
        <w:rPr>
          <w:rFonts w:eastAsia="Times New Roman"/>
          <w:color w:val="000000" w:themeColor="text1"/>
          <w:lang w:val="es-ES"/>
        </w:rPr>
      </w:pPr>
      <w:bookmarkStart w:id="112" w:name="_Toc492234537"/>
      <w:r w:rsidRPr="001424F3">
        <w:rPr>
          <w:rFonts w:eastAsia="Times New Roman"/>
          <w:b/>
          <w:bCs/>
          <w:color w:val="000000" w:themeColor="text1"/>
          <w:lang w:val="es-ES"/>
        </w:rPr>
        <w:lastRenderedPageBreak/>
        <w:t>Porcentaje completo</w:t>
      </w:r>
      <w:bookmarkEnd w:id="112"/>
    </w:p>
    <w:p w14:paraId="74627EDF" w14:textId="77777777" w:rsidR="00476E85" w:rsidRPr="001424F3" w:rsidRDefault="00476E85" w:rsidP="00476E85">
      <w:pPr>
        <w:rPr>
          <w:rFonts w:eastAsia="Times New Roman"/>
          <w:color w:val="000000" w:themeColor="text1"/>
          <w:lang w:val="es-ES"/>
        </w:rPr>
      </w:pPr>
    </w:p>
    <w:p w14:paraId="01AA3989"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1424F3" w:rsidRDefault="00476E85" w:rsidP="00476E85">
      <w:pPr>
        <w:rPr>
          <w:rFonts w:eastAsia="Times New Roman"/>
          <w:color w:val="000000" w:themeColor="text1"/>
          <w:lang w:val="es-ES"/>
        </w:rPr>
      </w:pPr>
    </w:p>
    <w:p w14:paraId="666175A9" w14:textId="77777777" w:rsidR="00476E85" w:rsidRPr="001424F3" w:rsidRDefault="00476E85" w:rsidP="00476E85">
      <w:pPr>
        <w:pStyle w:val="Heading3"/>
        <w:jc w:val="both"/>
        <w:rPr>
          <w:rFonts w:eastAsia="Times New Roman"/>
          <w:color w:val="000000" w:themeColor="text1"/>
          <w:lang w:val="es-ES"/>
        </w:rPr>
      </w:pPr>
      <w:bookmarkStart w:id="113" w:name="_Toc492234538"/>
      <w:r w:rsidRPr="001424F3">
        <w:rPr>
          <w:rFonts w:eastAsia="Times New Roman"/>
          <w:b/>
          <w:bCs/>
          <w:color w:val="000000" w:themeColor="text1"/>
          <w:lang w:val="es-ES"/>
        </w:rPr>
        <w:t>Esfuerzo prorrateado</w:t>
      </w:r>
      <w:bookmarkEnd w:id="113"/>
    </w:p>
    <w:p w14:paraId="43EBCF80" w14:textId="77777777" w:rsidR="00476E85" w:rsidRPr="001424F3" w:rsidRDefault="00476E85" w:rsidP="00476E85">
      <w:pPr>
        <w:rPr>
          <w:rFonts w:eastAsia="Times New Roman"/>
          <w:color w:val="000000" w:themeColor="text1"/>
          <w:lang w:val="es-ES"/>
        </w:rPr>
      </w:pPr>
    </w:p>
    <w:p w14:paraId="48844C0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1424F3">
        <w:rPr>
          <w:rStyle w:val="apple-tab-span"/>
          <w:rFonts w:ascii="Arial" w:hAnsi="Arial" w:cs="Arial"/>
          <w:color w:val="000000" w:themeColor="text1"/>
          <w:lang w:val="es-ES"/>
        </w:rPr>
        <w:tab/>
      </w:r>
    </w:p>
    <w:p w14:paraId="613946E7" w14:textId="77777777" w:rsidR="00982698" w:rsidRPr="001424F3" w:rsidRDefault="00982698" w:rsidP="00476E85">
      <w:pPr>
        <w:pStyle w:val="Heading3"/>
        <w:jc w:val="center"/>
        <w:rPr>
          <w:rStyle w:val="apple-tab-span"/>
          <w:rFonts w:eastAsia="Times New Roman"/>
          <w:b/>
          <w:bCs/>
          <w:color w:val="000000" w:themeColor="text1"/>
          <w:lang w:val="es-ES"/>
        </w:rPr>
      </w:pPr>
    </w:p>
    <w:p w14:paraId="6DB59CCC" w14:textId="37DAD565" w:rsidR="00476E85" w:rsidRPr="001424F3" w:rsidRDefault="00476E85" w:rsidP="00982698">
      <w:pPr>
        <w:pStyle w:val="Heading3"/>
        <w:jc w:val="both"/>
        <w:rPr>
          <w:rFonts w:eastAsia="Times New Roman"/>
          <w:color w:val="000000" w:themeColor="text1"/>
          <w:lang w:val="es-ES"/>
        </w:rPr>
      </w:pPr>
      <w:bookmarkStart w:id="114" w:name="_Toc492234539"/>
      <w:r w:rsidRPr="001424F3">
        <w:rPr>
          <w:rFonts w:eastAsia="Times New Roman"/>
          <w:b/>
          <w:bCs/>
          <w:color w:val="000000" w:themeColor="text1"/>
          <w:lang w:val="es-ES"/>
        </w:rPr>
        <w:t>Nivel de esfuerzo</w:t>
      </w:r>
      <w:bookmarkEnd w:id="114"/>
    </w:p>
    <w:p w14:paraId="6B4D3984" w14:textId="77777777" w:rsidR="00476E85" w:rsidRPr="001424F3" w:rsidRDefault="00476E85" w:rsidP="00476E85">
      <w:pPr>
        <w:rPr>
          <w:rFonts w:eastAsia="Times New Roman"/>
          <w:color w:val="000000" w:themeColor="text1"/>
          <w:lang w:val="es-ES"/>
        </w:rPr>
      </w:pPr>
    </w:p>
    <w:p w14:paraId="0CA45D1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1424F3">
        <w:rPr>
          <w:rStyle w:val="apple-tab-span"/>
          <w:rFonts w:ascii="Arial" w:hAnsi="Arial" w:cs="Arial"/>
          <w:color w:val="000000" w:themeColor="text1"/>
          <w:lang w:val="es-ES"/>
        </w:rPr>
        <w:tab/>
      </w:r>
    </w:p>
    <w:p w14:paraId="1893F0A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lang w:val="es-ES"/>
        </w:rPr>
        <w:tab/>
      </w:r>
    </w:p>
    <w:p w14:paraId="7E832FF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09D3407E" w14:textId="77777777" w:rsidR="00476E85" w:rsidRPr="001424F3" w:rsidRDefault="00476E85" w:rsidP="00476E85">
      <w:pPr>
        <w:pStyle w:val="Heading2"/>
        <w:jc w:val="center"/>
        <w:rPr>
          <w:rFonts w:eastAsia="Times New Roman"/>
          <w:color w:val="000000" w:themeColor="text1"/>
          <w:lang w:val="es-ES"/>
        </w:rPr>
      </w:pPr>
      <w:bookmarkStart w:id="115" w:name="_Toc492234540"/>
      <w:r w:rsidRPr="001424F3">
        <w:rPr>
          <w:rFonts w:eastAsia="Times New Roman"/>
          <w:b/>
          <w:bCs/>
          <w:color w:val="000000" w:themeColor="text1"/>
          <w:lang w:val="es-ES"/>
        </w:rPr>
        <w:lastRenderedPageBreak/>
        <w:t>Relación entre los elementos fundamentales del Valor Ganado</w:t>
      </w:r>
      <w:bookmarkEnd w:id="115"/>
    </w:p>
    <w:p w14:paraId="085DD2B5"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12690E5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1424F3" w:rsidRDefault="00476E85" w:rsidP="00476E85">
      <w:pPr>
        <w:spacing w:after="240"/>
        <w:rPr>
          <w:rFonts w:eastAsia="Times New Roman"/>
          <w:color w:val="000000" w:themeColor="text1"/>
          <w:lang w:val="es-ES"/>
        </w:rPr>
      </w:pPr>
    </w:p>
    <w:p w14:paraId="2239BEF5" w14:textId="77777777" w:rsidR="00476E85" w:rsidRPr="001424F3" w:rsidRDefault="00476E85" w:rsidP="00476E85">
      <w:pPr>
        <w:pStyle w:val="Heading2"/>
        <w:jc w:val="center"/>
        <w:rPr>
          <w:rFonts w:eastAsia="Times New Roman"/>
          <w:color w:val="000000" w:themeColor="text1"/>
          <w:lang w:val="es-ES"/>
        </w:rPr>
      </w:pPr>
      <w:bookmarkStart w:id="116" w:name="_Toc492234541"/>
      <w:r w:rsidRPr="001424F3">
        <w:rPr>
          <w:rFonts w:eastAsia="Times New Roman"/>
          <w:b/>
          <w:bCs/>
          <w:color w:val="000000" w:themeColor="text1"/>
          <w:lang w:val="es-ES"/>
        </w:rPr>
        <w:t>Variaciones, índices y proyecciones</w:t>
      </w:r>
      <w:bookmarkEnd w:id="116"/>
    </w:p>
    <w:p w14:paraId="1C5F8D6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18C07E7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1424F3" w:rsidRDefault="00476E85" w:rsidP="00476E85">
      <w:pPr>
        <w:rPr>
          <w:rFonts w:eastAsia="Times New Roman"/>
          <w:color w:val="000000" w:themeColor="text1"/>
          <w:lang w:val="es-ES"/>
        </w:rPr>
      </w:pPr>
    </w:p>
    <w:p w14:paraId="665C7445"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Variaciones: </w:t>
      </w:r>
    </w:p>
    <w:p w14:paraId="03E55C8D"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del cronograma.</w:t>
      </w:r>
    </w:p>
    <w:p w14:paraId="111C4CC4"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del costo.</w:t>
      </w:r>
    </w:p>
    <w:p w14:paraId="05B9AFE2"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a la conclusión.</w:t>
      </w:r>
    </w:p>
    <w:p w14:paraId="3F9D18D0"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s:</w:t>
      </w:r>
    </w:p>
    <w:p w14:paraId="08CDC7BF"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del cronograma.</w:t>
      </w:r>
    </w:p>
    <w:p w14:paraId="5974983E"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del costo.</w:t>
      </w:r>
    </w:p>
    <w:p w14:paraId="690162A7"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a la conclusión.</w:t>
      </w:r>
    </w:p>
    <w:p w14:paraId="7532A297"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royecciones:</w:t>
      </w:r>
    </w:p>
    <w:p w14:paraId="329479B6"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Tiempo estimado a la conclusión.</w:t>
      </w:r>
    </w:p>
    <w:p w14:paraId="050E0287"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imación a la conclusión.</w:t>
      </w:r>
    </w:p>
    <w:p w14:paraId="0583AC7E"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imación para la completitud.</w:t>
      </w:r>
    </w:p>
    <w:p w14:paraId="277D2123" w14:textId="77777777" w:rsidR="00476E85" w:rsidRPr="001424F3" w:rsidRDefault="00476E85" w:rsidP="00476E85">
      <w:pPr>
        <w:spacing w:after="240"/>
        <w:rPr>
          <w:rFonts w:eastAsia="Times New Roman"/>
          <w:color w:val="000000" w:themeColor="text1"/>
          <w:lang w:val="es-ES"/>
        </w:rPr>
      </w:pPr>
    </w:p>
    <w:p w14:paraId="066CFA82" w14:textId="77777777" w:rsidR="00476E85" w:rsidRPr="001424F3" w:rsidRDefault="00476E85" w:rsidP="00476E85">
      <w:pPr>
        <w:pStyle w:val="Heading3"/>
        <w:jc w:val="center"/>
        <w:rPr>
          <w:rFonts w:eastAsia="Times New Roman"/>
          <w:color w:val="000000" w:themeColor="text1"/>
          <w:lang w:val="es-ES"/>
        </w:rPr>
      </w:pPr>
      <w:bookmarkStart w:id="117" w:name="_Toc492234542"/>
      <w:r w:rsidRPr="001424F3">
        <w:rPr>
          <w:rFonts w:eastAsia="Times New Roman"/>
          <w:b/>
          <w:bCs/>
          <w:color w:val="000000" w:themeColor="text1"/>
          <w:lang w:val="es-ES"/>
        </w:rPr>
        <w:t>Variaciones</w:t>
      </w:r>
      <w:bookmarkEnd w:id="117"/>
    </w:p>
    <w:p w14:paraId="1DD308F2" w14:textId="77777777" w:rsidR="00476E85" w:rsidRPr="001424F3" w:rsidRDefault="00476E85" w:rsidP="00476E85">
      <w:pPr>
        <w:rPr>
          <w:rFonts w:eastAsia="Times New Roman"/>
          <w:color w:val="000000" w:themeColor="text1"/>
          <w:lang w:val="es-ES"/>
        </w:rPr>
      </w:pPr>
    </w:p>
    <w:p w14:paraId="440AFCD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1424F3">
        <w:rPr>
          <w:rFonts w:ascii="Arial" w:hAnsi="Arial" w:cs="Arial"/>
          <w:color w:val="000000" w:themeColor="text1"/>
          <w:lang w:val="es-ES"/>
        </w:rPr>
        <w:lastRenderedPageBreak/>
        <w:t>utilidad en la gestión de proyectos, pero en general sirven para poder monitorear las desviaciones respecto la línea base aprobada (PMI, 2013, p. 218).</w:t>
      </w:r>
    </w:p>
    <w:p w14:paraId="74927E2C" w14:textId="77777777" w:rsidR="00476E85" w:rsidRPr="001424F3" w:rsidRDefault="00476E85" w:rsidP="00476E85">
      <w:pPr>
        <w:rPr>
          <w:rFonts w:eastAsia="Times New Roman"/>
          <w:color w:val="000000" w:themeColor="text1"/>
          <w:lang w:val="es-ES"/>
        </w:rPr>
      </w:pPr>
    </w:p>
    <w:p w14:paraId="32FF556C" w14:textId="77777777" w:rsidR="00476E85" w:rsidRPr="001424F3" w:rsidRDefault="00476E85" w:rsidP="00476E85">
      <w:pPr>
        <w:pStyle w:val="Heading4"/>
        <w:jc w:val="both"/>
        <w:rPr>
          <w:rFonts w:eastAsia="Times New Roman"/>
          <w:color w:val="000000" w:themeColor="text1"/>
          <w:lang w:val="es-ES"/>
        </w:rPr>
      </w:pPr>
      <w:r w:rsidRPr="001424F3">
        <w:rPr>
          <w:rFonts w:eastAsia="Times New Roman"/>
          <w:b/>
          <w:bCs/>
          <w:color w:val="000000" w:themeColor="text1"/>
          <w:lang w:val="es-ES"/>
        </w:rPr>
        <w:t>Variación del cronograma</w:t>
      </w:r>
    </w:p>
    <w:p w14:paraId="087CD865" w14:textId="77777777" w:rsidR="00476E85" w:rsidRPr="001424F3" w:rsidRDefault="00476E85" w:rsidP="00476E85">
      <w:pPr>
        <w:rPr>
          <w:rFonts w:eastAsia="Times New Roman"/>
          <w:color w:val="000000" w:themeColor="text1"/>
          <w:lang w:val="es-ES"/>
        </w:rPr>
      </w:pPr>
    </w:p>
    <w:p w14:paraId="38864B1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SV = EV - PV</w:t>
      </w:r>
    </w:p>
    <w:p w14:paraId="5ECBB61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resultado de sustraer el valor planificado (PV) del valor ganado (EV), viene a ser la variación del cronograma (SV). Este resultado se interpreta de la siguiente manera: </w:t>
      </w:r>
    </w:p>
    <w:p w14:paraId="228AEEAD"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las condiciones respecto al cronograma son favorables.</w:t>
      </w:r>
    </w:p>
    <w:p w14:paraId="46F32FA6"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las condiciones son desfavorables en lo que respecta al cronograma del proyecto.</w:t>
      </w:r>
    </w:p>
    <w:p w14:paraId="7A77D41C"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1424F3" w:rsidRDefault="00476E85" w:rsidP="00476E85">
      <w:pPr>
        <w:spacing w:after="240"/>
        <w:rPr>
          <w:rFonts w:eastAsia="Times New Roman"/>
          <w:color w:val="000000" w:themeColor="text1"/>
          <w:lang w:val="es-ES"/>
        </w:rPr>
      </w:pPr>
    </w:p>
    <w:p w14:paraId="478867D5"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Variación del costo</w:t>
      </w:r>
    </w:p>
    <w:p w14:paraId="5704280D" w14:textId="77777777" w:rsidR="00476E85" w:rsidRPr="001424F3" w:rsidRDefault="00476E85" w:rsidP="00476E85">
      <w:pPr>
        <w:rPr>
          <w:rFonts w:eastAsia="Times New Roman"/>
          <w:color w:val="000000" w:themeColor="text1"/>
          <w:lang w:val="es-ES"/>
        </w:rPr>
      </w:pPr>
    </w:p>
    <w:p w14:paraId="5581541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CV = EV - AC</w:t>
      </w:r>
    </w:p>
    <w:p w14:paraId="4597C698"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Project Management Institute (2013) señala que "La variación del costo al final del proyecto será la diferencia entre el presupuesto hasta la conclusión (BAC) y la </w:t>
      </w:r>
      <w:r w:rsidRPr="001424F3">
        <w:rPr>
          <w:rFonts w:ascii="Arial" w:hAnsi="Arial" w:cs="Arial"/>
          <w:color w:val="000000" w:themeColor="text1"/>
          <w:lang w:val="es-ES"/>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las condiciones respecto a los costos, es decir, la relación entre el desempeño real y los costos incurridos es favorable.</w:t>
      </w:r>
    </w:p>
    <w:p w14:paraId="2A2B3C0C"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1424F3" w:rsidRDefault="00476E85" w:rsidP="00476E85">
      <w:pPr>
        <w:rPr>
          <w:rFonts w:eastAsia="Times New Roman"/>
          <w:color w:val="000000" w:themeColor="text1"/>
          <w:lang w:val="es-ES"/>
        </w:rPr>
      </w:pPr>
    </w:p>
    <w:p w14:paraId="5C467FA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1424F3" w:rsidRDefault="00476E85" w:rsidP="00476E85">
      <w:pPr>
        <w:spacing w:after="240"/>
        <w:rPr>
          <w:rFonts w:eastAsia="Times New Roman"/>
          <w:color w:val="000000" w:themeColor="text1"/>
          <w:lang w:val="es-ES"/>
        </w:rPr>
      </w:pPr>
      <w:r w:rsidRPr="001424F3">
        <w:rPr>
          <w:rFonts w:eastAsia="Times New Roman"/>
          <w:color w:val="000000" w:themeColor="text1"/>
          <w:lang w:val="es-ES"/>
        </w:rPr>
        <w:br/>
      </w:r>
    </w:p>
    <w:p w14:paraId="7F835422"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Variación a la conclusión</w:t>
      </w:r>
    </w:p>
    <w:p w14:paraId="6C3F93DC" w14:textId="77777777" w:rsidR="00476E85" w:rsidRPr="001424F3" w:rsidRDefault="00476E85" w:rsidP="00476E85">
      <w:pPr>
        <w:rPr>
          <w:rFonts w:eastAsia="Times New Roman"/>
          <w:color w:val="000000" w:themeColor="text1"/>
          <w:lang w:val="es-ES"/>
        </w:rPr>
      </w:pPr>
    </w:p>
    <w:p w14:paraId="5E18545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1424F3"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1424F3"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EAC: La estimación al concluir, también conocida como EAC por sus siglas en inglés de Estimate At Completion, es una proyección muy importante dada por la gestión del valor ganado. En la sección de </w:t>
      </w:r>
      <w:r w:rsidRPr="001424F3">
        <w:rPr>
          <w:rFonts w:ascii="Arial" w:hAnsi="Arial" w:cs="Arial"/>
          <w:b/>
          <w:bCs/>
          <w:color w:val="000000" w:themeColor="text1"/>
          <w:lang w:val="es-ES"/>
        </w:rPr>
        <w:t>proyecciones</w:t>
      </w:r>
      <w:r w:rsidRPr="001424F3">
        <w:rPr>
          <w:rFonts w:ascii="Arial" w:hAnsi="Arial" w:cs="Arial"/>
          <w:color w:val="000000" w:themeColor="text1"/>
          <w:lang w:val="es-ES"/>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Con esto la variación a la conclusión puede ser expresada como la diferencia entre el presupuesto al concluir (BAC) y la estimación al concluir (EAC):</w:t>
      </w:r>
    </w:p>
    <w:p w14:paraId="7D5302E3"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VAC = BAC - EAC</w:t>
      </w:r>
    </w:p>
    <w:p w14:paraId="74A2BA78"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lastRenderedPageBreak/>
        <w:t>De acuerdo a PMI (2005) el resultado de esta variación se interpreta de la siguiente manera:</w:t>
      </w:r>
    </w:p>
    <w:p w14:paraId="21D87F1D"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según la proyección realizada se gastará más de lo planificado para que el proyecto alcance su completitud.</w:t>
      </w:r>
    </w:p>
    <w:p w14:paraId="22D94B59"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1424F3" w:rsidRDefault="00476E85" w:rsidP="00476E85">
      <w:pPr>
        <w:spacing w:after="240"/>
        <w:rPr>
          <w:rFonts w:eastAsia="Times New Roman"/>
          <w:color w:val="000000" w:themeColor="text1"/>
          <w:lang w:val="es-ES"/>
        </w:rPr>
      </w:pPr>
    </w:p>
    <w:p w14:paraId="7FF6A891" w14:textId="7D26E6AE" w:rsidR="00476E85" w:rsidRPr="001424F3" w:rsidRDefault="00476E85" w:rsidP="00DA0A64">
      <w:pPr>
        <w:pStyle w:val="Heading3"/>
        <w:jc w:val="center"/>
        <w:rPr>
          <w:rFonts w:eastAsia="Times New Roman"/>
          <w:color w:val="000000" w:themeColor="text1"/>
          <w:lang w:val="es-ES"/>
        </w:rPr>
      </w:pPr>
      <w:bookmarkStart w:id="118" w:name="_Toc492234543"/>
      <w:r w:rsidRPr="001424F3">
        <w:rPr>
          <w:rFonts w:eastAsia="Times New Roman"/>
          <w:b/>
          <w:bCs/>
          <w:color w:val="000000" w:themeColor="text1"/>
          <w:lang w:val="es-ES"/>
        </w:rPr>
        <w:t>Índices</w:t>
      </w:r>
      <w:bookmarkEnd w:id="118"/>
    </w:p>
    <w:p w14:paraId="34ADC5CD"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Índice de desempeño del cronograma</w:t>
      </w:r>
    </w:p>
    <w:p w14:paraId="098A1E8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SPI = EV / PV</w:t>
      </w:r>
    </w:p>
    <w:p w14:paraId="2671DDB0"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nferior a 1,0: indica que, en un momento dado, se ha sobreestimado el trabajo a ser realizado. Lo que quiere decir que el trabajo realizado es menor a lo que se había previsto.</w:t>
      </w:r>
    </w:p>
    <w:p w14:paraId="681A7B64"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gual a 1: indica el equilibrio entre el desempeño y el trabajo planificado.</w:t>
      </w:r>
    </w:p>
    <w:p w14:paraId="5AFCAC21"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superior a 1,0: indica que el trabajo realizado es cuantitativamente superior a lo que se había planificado. Que en un momento dado, se ha subestimado el trabajo a ser realizado.</w:t>
      </w:r>
    </w:p>
    <w:p w14:paraId="2A64510C" w14:textId="77777777" w:rsidR="00476E85" w:rsidRPr="001424F3" w:rsidRDefault="00476E85" w:rsidP="00476E85">
      <w:pPr>
        <w:rPr>
          <w:rFonts w:eastAsia="Times New Roman"/>
          <w:color w:val="000000" w:themeColor="text1"/>
          <w:lang w:val="es-ES"/>
        </w:rPr>
      </w:pPr>
    </w:p>
    <w:p w14:paraId="6585F1C7"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Índice de desempeño del costo</w:t>
      </w:r>
    </w:p>
    <w:p w14:paraId="5E9956E1" w14:textId="77777777" w:rsidR="00476E85" w:rsidRPr="001424F3" w:rsidRDefault="00476E85" w:rsidP="00476E85">
      <w:pPr>
        <w:rPr>
          <w:rFonts w:eastAsia="Times New Roman"/>
          <w:color w:val="000000" w:themeColor="text1"/>
          <w:lang w:val="es-ES"/>
        </w:rPr>
      </w:pPr>
    </w:p>
    <w:p w14:paraId="3BA6CBA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1424F3">
        <w:rPr>
          <w:rFonts w:ascii="Arial" w:hAnsi="Arial" w:cs="Arial"/>
          <w:color w:val="000000" w:themeColor="text1"/>
          <w:lang w:val="es-ES"/>
        </w:rPr>
        <w:lastRenderedPageBreak/>
        <w:t>recursos por parte del equipo del proyecto. La forma de calcularlo se expresa de la siguiente manera: el CPI es igual al EV dividido al AC:</w:t>
      </w:r>
    </w:p>
    <w:p w14:paraId="08E0B92B" w14:textId="77777777" w:rsidR="00476E85" w:rsidRPr="001424F3" w:rsidRDefault="00476E85" w:rsidP="00476E85">
      <w:pPr>
        <w:rPr>
          <w:rFonts w:eastAsia="Times New Roman"/>
          <w:color w:val="000000" w:themeColor="text1"/>
          <w:lang w:val="es-ES"/>
        </w:rPr>
      </w:pPr>
    </w:p>
    <w:p w14:paraId="302C49C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CPI = EV / AC</w:t>
      </w:r>
    </w:p>
    <w:p w14:paraId="2E169EF3"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El resultado de este cálculo se interpreta de la siguiente manera:</w:t>
      </w:r>
    </w:p>
    <w:p w14:paraId="34DC9357"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Resultado superior a 1,0: indica una situación favorable en la que el costo incurrido es inferior al desempeño hasta la fecha (PMI, 2013, p. 219). </w:t>
      </w:r>
    </w:p>
    <w:p w14:paraId="0D0D39E4"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gual a 1: indica que hasta el momento los costos incurridos y el desempeño para efectuar las actividades se han equilibrado.</w:t>
      </w:r>
    </w:p>
    <w:p w14:paraId="4F7285AB"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nferior a 1,0: indica una situación desfavorable en la que el costo incurrido es superior  al planificado con respecto al trabajo completado (PMI, 2013, p. 219).</w:t>
      </w:r>
    </w:p>
    <w:p w14:paraId="777EC08B" w14:textId="77777777" w:rsidR="00476E85" w:rsidRPr="001424F3" w:rsidRDefault="00476E85" w:rsidP="00476E85">
      <w:pPr>
        <w:rPr>
          <w:rFonts w:eastAsia="Times New Roman"/>
          <w:color w:val="000000" w:themeColor="text1"/>
          <w:lang w:val="es-ES"/>
        </w:rPr>
      </w:pPr>
    </w:p>
    <w:p w14:paraId="54AD8304"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Según el PMI (2013) "Los índices son útiles para determinar el estado de un proyecto y proporcionar una base para la estimación del costo y del cronograma al final del proyecto" (p. 219). </w:t>
      </w:r>
    </w:p>
    <w:p w14:paraId="1F88074C" w14:textId="77777777" w:rsidR="00476E85" w:rsidRPr="001424F3" w:rsidRDefault="00476E85" w:rsidP="00476E85">
      <w:pPr>
        <w:pStyle w:val="Heading3"/>
        <w:jc w:val="center"/>
        <w:rPr>
          <w:rFonts w:eastAsia="Times New Roman"/>
          <w:color w:val="000000" w:themeColor="text1"/>
          <w:lang w:val="es-ES"/>
        </w:rPr>
      </w:pPr>
      <w:bookmarkStart w:id="119" w:name="_Toc492234544"/>
      <w:r w:rsidRPr="001424F3">
        <w:rPr>
          <w:rFonts w:eastAsia="Times New Roman"/>
          <w:b/>
          <w:bCs/>
          <w:color w:val="000000" w:themeColor="text1"/>
          <w:lang w:val="es-ES"/>
        </w:rPr>
        <w:t>Proyecciones</w:t>
      </w:r>
      <w:bookmarkEnd w:id="119"/>
    </w:p>
    <w:p w14:paraId="408CB617"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1424F3">
        <w:rPr>
          <w:rFonts w:ascii="Arial" w:hAnsi="Arial" w:cs="Arial"/>
          <w:color w:val="000000" w:themeColor="text1"/>
          <w:sz w:val="22"/>
          <w:szCs w:val="22"/>
          <w:lang w:val="es-ES"/>
        </w:rPr>
        <w:t>.</w:t>
      </w:r>
    </w:p>
    <w:p w14:paraId="71327522"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Estimación hasta la conclusión</w:t>
      </w:r>
    </w:p>
    <w:p w14:paraId="37C47EF5" w14:textId="77777777" w:rsidR="00476E85" w:rsidRPr="001424F3" w:rsidRDefault="00476E85" w:rsidP="00476E85">
      <w:pPr>
        <w:rPr>
          <w:rFonts w:eastAsia="Times New Roman"/>
          <w:color w:val="000000" w:themeColor="text1"/>
          <w:lang w:val="es-ES"/>
        </w:rPr>
      </w:pPr>
    </w:p>
    <w:p w14:paraId="08473C2C"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1424F3"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ETC gestionada o ascendente: La ETC ascendente puede ser sumado al costo real (AC) para estimar cuánto costará el proyecto de forma completa, es decir, la estimación a la conclusión (EAC):</w:t>
      </w:r>
    </w:p>
    <w:p w14:paraId="2A31F365"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ETC</w:t>
      </w:r>
    </w:p>
    <w:p w14:paraId="595325A2" w14:textId="77777777" w:rsidR="00476E85" w:rsidRPr="001424F3" w:rsidRDefault="00476E85" w:rsidP="00476E85">
      <w:pPr>
        <w:pStyle w:val="NormalWeb"/>
        <w:spacing w:before="0" w:beforeAutospacing="0" w:after="0" w:afterAutospacing="0"/>
        <w:ind w:left="720"/>
        <w:rPr>
          <w:rFonts w:ascii="Arial" w:hAnsi="Arial" w:cs="Arial"/>
          <w:color w:val="000000" w:themeColor="text1"/>
          <w:lang w:val="es-ES"/>
        </w:rPr>
      </w:pPr>
      <w:r w:rsidRPr="001424F3">
        <w:rPr>
          <w:rFonts w:ascii="Arial" w:hAnsi="Arial" w:cs="Arial"/>
          <w:color w:val="000000" w:themeColor="text1"/>
          <w:lang w:val="es-ES"/>
        </w:rPr>
        <w:t>En este caso se estima el costo del trabajo restante por medio de la estimación de los trabajadores y/o gerentes realizado en base a un análisis de la cantidad de trabajo restante (PMI, 2005, p. 20).</w:t>
      </w:r>
    </w:p>
    <w:p w14:paraId="65D79DAD" w14:textId="77777777" w:rsidR="00476E85" w:rsidRPr="001424F3"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ETC calculada: La ETC calculada se expresa como la razón entre: la diferencia entre la línea base del presupuesto y el valor ganado; y el índice de desempeño del costo:</w:t>
      </w:r>
    </w:p>
    <w:p w14:paraId="1BC8F048"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TC =  (BAC  - EV) / CPI</w:t>
      </w:r>
    </w:p>
    <w:p w14:paraId="06B6CC5B" w14:textId="77777777" w:rsidR="00476E85" w:rsidRPr="001424F3" w:rsidRDefault="00476E85" w:rsidP="00476E85">
      <w:pPr>
        <w:pStyle w:val="NormalWeb"/>
        <w:spacing w:before="0" w:beforeAutospacing="0" w:after="0" w:afterAutospacing="0"/>
        <w:ind w:left="720"/>
        <w:rPr>
          <w:rFonts w:ascii="Arial" w:hAnsi="Arial" w:cs="Arial"/>
          <w:color w:val="000000" w:themeColor="text1"/>
          <w:lang w:val="es-ES"/>
        </w:rPr>
      </w:pPr>
      <w:r w:rsidRPr="001424F3">
        <w:rPr>
          <w:rFonts w:ascii="Arial" w:hAnsi="Arial" w:cs="Arial"/>
          <w:color w:val="000000" w:themeColor="text1"/>
          <w:lang w:val="es-ES"/>
        </w:rPr>
        <w:t xml:space="preserve">Se puede calcular la ETC basándose en la eficiencia de costos hasta la fecha medida por el CPI.  La ETC calculado puede ser usado para, a su vez, calcular la EAC con esto el equipo del proyecto puede comparar la </w:t>
      </w:r>
      <w:r w:rsidRPr="001424F3">
        <w:rPr>
          <w:rFonts w:ascii="Arial" w:hAnsi="Arial" w:cs="Arial"/>
          <w:color w:val="000000" w:themeColor="text1"/>
          <w:lang w:val="es-ES"/>
        </w:rPr>
        <w:lastRenderedPageBreak/>
        <w:t>ETC calculado con la ETC ascendente y comparar las EAC que pueden ser obtenidas de las ETC mencionadas (PMI, 2005, p. 20).</w:t>
      </w:r>
    </w:p>
    <w:p w14:paraId="2DCA7C80" w14:textId="77777777" w:rsidR="00476E85" w:rsidRPr="001424F3" w:rsidRDefault="00476E85" w:rsidP="00476E85">
      <w:pPr>
        <w:rPr>
          <w:rFonts w:eastAsia="Times New Roman"/>
          <w:color w:val="000000" w:themeColor="text1"/>
          <w:lang w:val="es-ES"/>
        </w:rPr>
      </w:pPr>
    </w:p>
    <w:p w14:paraId="4C17123E"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Estimación a la conclusión</w:t>
      </w:r>
    </w:p>
    <w:p w14:paraId="2C23A2E6" w14:textId="77777777" w:rsidR="00476E85" w:rsidRPr="001424F3" w:rsidRDefault="00476E85" w:rsidP="00476E85">
      <w:pPr>
        <w:rPr>
          <w:rFonts w:eastAsia="Times New Roman"/>
          <w:color w:val="000000" w:themeColor="text1"/>
          <w:lang w:val="es-ES"/>
        </w:rPr>
      </w:pPr>
    </w:p>
    <w:p w14:paraId="6E2D2B3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1424F3" w:rsidRDefault="00476E85" w:rsidP="00476E85">
      <w:pPr>
        <w:rPr>
          <w:rFonts w:eastAsia="Times New Roman"/>
          <w:color w:val="000000" w:themeColor="text1"/>
          <w:lang w:val="es-ES"/>
        </w:rPr>
      </w:pPr>
    </w:p>
    <w:p w14:paraId="2D235C6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1424F3"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Con variaciones atípicas</w:t>
      </w:r>
      <w:r w:rsidRPr="001424F3">
        <w:rPr>
          <w:rFonts w:ascii="Arial" w:hAnsi="Arial" w:cs="Arial"/>
          <w:color w:val="000000" w:themeColor="text1"/>
          <w:lang w:val="es-ES"/>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1424F3"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 xml:space="preserve">EAC ascendente: </w:t>
      </w:r>
      <w:r w:rsidRPr="001424F3">
        <w:rPr>
          <w:rFonts w:ascii="Arial" w:hAnsi="Arial" w:cs="Arial"/>
          <w:color w:val="000000" w:themeColor="text1"/>
          <w:lang w:val="es-ES"/>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ETC ascendente</w:t>
      </w:r>
    </w:p>
    <w:p w14:paraId="32CDD4CD"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1424F3"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 xml:space="preserve">EAC calculada en términos del presupuesto aprobado: </w:t>
      </w:r>
      <w:r w:rsidRPr="001424F3">
        <w:rPr>
          <w:rFonts w:ascii="Arial" w:hAnsi="Arial" w:cs="Arial"/>
          <w:color w:val="000000" w:themeColor="text1"/>
          <w:lang w:val="es-ES"/>
        </w:rPr>
        <w:t xml:space="preserve">En este caso se utiliza el costo real (AC) más la diferencia entre el presupuesto a la conclusión (BAC) y el valor ganado (EV): </w:t>
      </w:r>
    </w:p>
    <w:p w14:paraId="75737B58"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BAC - EV)</w:t>
      </w:r>
    </w:p>
    <w:p w14:paraId="6A4FE40A"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1424F3"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Sin variaciones atípicas:</w:t>
      </w:r>
      <w:r w:rsidRPr="001424F3">
        <w:rPr>
          <w:rFonts w:ascii="Arial" w:hAnsi="Arial" w:cs="Arial"/>
          <w:color w:val="000000" w:themeColor="text1"/>
          <w:lang w:val="es-ES"/>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1424F3"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EAC considerando el CPI:</w:t>
      </w:r>
      <w:r w:rsidRPr="001424F3">
        <w:rPr>
          <w:rFonts w:ascii="Arial" w:hAnsi="Arial" w:cs="Arial"/>
          <w:color w:val="000000" w:themeColor="text1"/>
          <w:lang w:val="es-ES"/>
        </w:rPr>
        <w:t xml:space="preserve"> La presunción para este método es que el índice de desempeño del costo (CPI) acumulativo  en el que el proyecto ha incurrido hasta la fecha (PMI, 2013, p. 224). Se expresa </w:t>
      </w:r>
      <w:r w:rsidRPr="001424F3">
        <w:rPr>
          <w:rFonts w:ascii="Arial" w:hAnsi="Arial" w:cs="Arial"/>
          <w:color w:val="000000" w:themeColor="text1"/>
          <w:lang w:val="es-ES"/>
        </w:rPr>
        <w:lastRenderedPageBreak/>
        <w:t>como la razón entre el presupuesto hasta la conclusión (BAC) y el índice del desempeño del costo:</w:t>
      </w:r>
    </w:p>
    <w:p w14:paraId="27BB54A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BAC / CPI</w:t>
      </w:r>
    </w:p>
    <w:p w14:paraId="58AAE49A" w14:textId="77777777" w:rsidR="00476E85" w:rsidRPr="001424F3"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EAC considerando el CPI y SPI:</w:t>
      </w:r>
      <w:r w:rsidRPr="001424F3">
        <w:rPr>
          <w:rFonts w:ascii="Arial" w:hAnsi="Arial" w:cs="Arial"/>
          <w:color w:val="000000" w:themeColor="text1"/>
          <w:lang w:val="es-ES"/>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BAC -  EV) / (CPI × SPI)]</w:t>
      </w:r>
    </w:p>
    <w:p w14:paraId="35145D95"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1424F3" w:rsidRDefault="00476E85" w:rsidP="00476E85">
      <w:pPr>
        <w:rPr>
          <w:rFonts w:eastAsia="Times New Roman"/>
          <w:color w:val="000000" w:themeColor="text1"/>
          <w:lang w:val="es-ES"/>
        </w:rPr>
      </w:pPr>
    </w:p>
    <w:p w14:paraId="487597F4" w14:textId="77777777" w:rsidR="00476E85" w:rsidRPr="001424F3" w:rsidRDefault="00476E85" w:rsidP="00476E85">
      <w:pPr>
        <w:pStyle w:val="Heading3"/>
        <w:jc w:val="center"/>
        <w:rPr>
          <w:rFonts w:eastAsia="Times New Roman"/>
          <w:color w:val="000000" w:themeColor="text1"/>
          <w:lang w:val="es-ES"/>
        </w:rPr>
      </w:pPr>
      <w:bookmarkStart w:id="120" w:name="_Toc492234545"/>
      <w:r w:rsidRPr="001424F3">
        <w:rPr>
          <w:rFonts w:eastAsia="Times New Roman"/>
          <w:b/>
          <w:bCs/>
          <w:color w:val="000000" w:themeColor="text1"/>
          <w:lang w:val="es-ES"/>
        </w:rPr>
        <w:t>Índice de desempeño del trabajo por completar</w:t>
      </w:r>
      <w:bookmarkEnd w:id="120"/>
    </w:p>
    <w:p w14:paraId="6253580F" w14:textId="77777777" w:rsidR="00476E85" w:rsidRPr="001424F3" w:rsidRDefault="00476E85" w:rsidP="00476E85">
      <w:pPr>
        <w:rPr>
          <w:rFonts w:eastAsia="Times New Roman"/>
          <w:color w:val="000000" w:themeColor="text1"/>
          <w:lang w:val="es-ES"/>
        </w:rPr>
      </w:pPr>
    </w:p>
    <w:p w14:paraId="3266314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Según lo expuesto por PMI (2005 - 2013) existen dos formas principales de calcular el TCPI debido a las diferentes formas de determinar el trabajo restante:</w:t>
      </w:r>
    </w:p>
    <w:p w14:paraId="0A64614B" w14:textId="77777777" w:rsidR="00476E85" w:rsidRPr="001424F3"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1424F3" w:rsidRDefault="00476E85" w:rsidP="00476E85">
      <w:pPr>
        <w:rPr>
          <w:rFonts w:eastAsia="Times New Roman"/>
          <w:color w:val="000000" w:themeColor="text1"/>
          <w:lang w:val="es-ES"/>
        </w:rPr>
      </w:pPr>
    </w:p>
    <w:p w14:paraId="23246CAD"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TCPI = ( BAC - EV ) / ( BAC - AC )</w:t>
      </w:r>
    </w:p>
    <w:p w14:paraId="4769E790" w14:textId="77777777" w:rsidR="00476E85" w:rsidRPr="001424F3" w:rsidRDefault="00476E85" w:rsidP="00476E85">
      <w:pPr>
        <w:rPr>
          <w:rFonts w:eastAsia="Times New Roman"/>
          <w:color w:val="000000" w:themeColor="text1"/>
          <w:lang w:val="es-ES"/>
        </w:rPr>
      </w:pPr>
    </w:p>
    <w:p w14:paraId="44E55A6D" w14:textId="77777777" w:rsidR="00476E85" w:rsidRPr="001424F3"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1424F3" w:rsidRDefault="00476E85" w:rsidP="00476E85">
      <w:pPr>
        <w:rPr>
          <w:rFonts w:eastAsia="Times New Roman"/>
          <w:color w:val="000000" w:themeColor="text1"/>
          <w:lang w:val="es-ES"/>
        </w:rPr>
      </w:pPr>
    </w:p>
    <w:p w14:paraId="5A7F5FA3" w14:textId="38E44AD5" w:rsidR="00822035" w:rsidRPr="001424F3" w:rsidRDefault="00476E85" w:rsidP="00476E85">
      <w:pPr>
        <w:pStyle w:val="NormalWeb"/>
        <w:spacing w:before="0" w:beforeAutospacing="0" w:after="0" w:afterAutospacing="0"/>
        <w:jc w:val="center"/>
        <w:rPr>
          <w:rFonts w:ascii="Arial" w:hAnsi="Arial" w:cs="Arial"/>
          <w:b/>
          <w:bCs/>
          <w:color w:val="000000" w:themeColor="text1"/>
          <w:lang w:val="es-ES"/>
        </w:rPr>
      </w:pPr>
      <w:r w:rsidRPr="001424F3">
        <w:rPr>
          <w:rFonts w:ascii="Arial" w:hAnsi="Arial" w:cs="Arial"/>
          <w:b/>
          <w:bCs/>
          <w:color w:val="000000" w:themeColor="text1"/>
          <w:lang w:val="es-ES"/>
        </w:rPr>
        <w:t xml:space="preserve">TCPI = ( BAC - EV ) / ( EAC- AC ) </w:t>
      </w:r>
    </w:p>
    <w:p w14:paraId="7EC423C7" w14:textId="77777777" w:rsidR="00D16697" w:rsidRPr="001424F3" w:rsidRDefault="00822035" w:rsidP="00D16697">
      <w:pPr>
        <w:jc w:val="center"/>
        <w:rPr>
          <w:b/>
          <w:bCs/>
          <w:color w:val="000000" w:themeColor="text1"/>
          <w:lang w:val="es-ES"/>
        </w:rPr>
      </w:pPr>
      <w:r w:rsidRPr="001424F3">
        <w:rPr>
          <w:b/>
          <w:bCs/>
          <w:color w:val="000000" w:themeColor="text1"/>
          <w:lang w:val="es-ES"/>
        </w:rPr>
        <w:br w:type="page"/>
      </w:r>
      <w:bookmarkStart w:id="121" w:name="_Toc478210520"/>
      <w:r w:rsidR="00D16697" w:rsidRPr="001424F3">
        <w:rPr>
          <w:b/>
          <w:bCs/>
          <w:color w:val="000000" w:themeColor="text1"/>
          <w:lang w:val="es-ES"/>
        </w:rPr>
        <w:lastRenderedPageBreak/>
        <w:t xml:space="preserve">Configuración predeterminada para datos de EVM en la </w:t>
      </w:r>
      <w:commentRangeStart w:id="122"/>
      <w:r w:rsidR="00D16697" w:rsidRPr="001424F3">
        <w:rPr>
          <w:b/>
          <w:bCs/>
          <w:color w:val="000000" w:themeColor="text1"/>
          <w:lang w:val="es-ES"/>
        </w:rPr>
        <w:t>herramienta</w:t>
      </w:r>
      <w:commentRangeEnd w:id="122"/>
      <w:r w:rsidR="00D16697" w:rsidRPr="001424F3">
        <w:rPr>
          <w:rStyle w:val="CommentReference"/>
          <w:lang w:val="es-ES"/>
        </w:rPr>
        <w:commentReference w:id="122"/>
      </w:r>
    </w:p>
    <w:p w14:paraId="459D8A52" w14:textId="77777777" w:rsidR="00D16697" w:rsidRPr="001424F3" w:rsidRDefault="00D16697" w:rsidP="00D16697">
      <w:pPr>
        <w:jc w:val="both"/>
        <w:rPr>
          <w:bCs/>
          <w:color w:val="000000" w:themeColor="text1"/>
          <w:lang w:val="es-ES"/>
        </w:rPr>
      </w:pPr>
    </w:p>
    <w:p w14:paraId="47D03D89" w14:textId="77777777" w:rsidR="00D16697" w:rsidRPr="001424F3" w:rsidRDefault="00D16697" w:rsidP="00D16697">
      <w:pPr>
        <w:jc w:val="both"/>
        <w:rPr>
          <w:bCs/>
          <w:color w:val="000000" w:themeColor="text1"/>
          <w:lang w:val="es-ES"/>
        </w:rPr>
      </w:pPr>
    </w:p>
    <w:p w14:paraId="1AD59121"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Para mejorar la experiencia del usuario se provee una configuración predeterminada para la gestión del valor ganado a lo largo del proyecto. </w:t>
      </w:r>
    </w:p>
    <w:p w14:paraId="0E2D6919" w14:textId="77777777" w:rsidR="00D16697" w:rsidRPr="001424F3" w:rsidRDefault="00D16697" w:rsidP="00D16697">
      <w:pPr>
        <w:jc w:val="both"/>
        <w:rPr>
          <w:bCs/>
          <w:color w:val="000000" w:themeColor="text1"/>
          <w:lang w:val="es-ES"/>
        </w:rPr>
      </w:pPr>
    </w:p>
    <w:p w14:paraId="7F2589D8"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El campo predeterminado para el seguimiento del valor ganado y las estimaciones necesarias es el Costo que consistirá en una medida del costo monetario que significa cada petición que compone el proyecto. La moneda predeterminada es el Dólar Americano, debido a que esta es la moneda de mayor uso en intercambio comerciales a nivel mundial según Jeff Desjardins, de Business Insider (2016). </w:t>
      </w:r>
    </w:p>
    <w:p w14:paraId="5E261249" w14:textId="77777777" w:rsidR="00D16697" w:rsidRPr="001424F3" w:rsidRDefault="00D16697" w:rsidP="00D16697">
      <w:pPr>
        <w:jc w:val="both"/>
        <w:rPr>
          <w:bCs/>
          <w:color w:val="000000" w:themeColor="text1"/>
          <w:lang w:val="es-ES"/>
        </w:rPr>
      </w:pPr>
    </w:p>
    <w:p w14:paraId="75986D3B"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Las otras opciones para el campo de seguimiento son Tiempo y Puntos. Los cuales permitirán llevar a cabo las estimaciones en términos de horas, días, semanas, etc, en el caso de tiempo y en puntos de historia para el caso de puntos. </w:t>
      </w:r>
    </w:p>
    <w:p w14:paraId="73A37428" w14:textId="77777777" w:rsidR="00D16697" w:rsidRPr="001424F3" w:rsidRDefault="00D16697" w:rsidP="00D16697">
      <w:pPr>
        <w:jc w:val="both"/>
        <w:rPr>
          <w:bCs/>
          <w:color w:val="000000" w:themeColor="text1"/>
          <w:lang w:val="es-ES"/>
        </w:rPr>
      </w:pPr>
    </w:p>
    <w:p w14:paraId="60AC08F5" w14:textId="77777777" w:rsidR="00D16697" w:rsidRPr="001424F3" w:rsidRDefault="00D16697" w:rsidP="00D16697">
      <w:pPr>
        <w:jc w:val="both"/>
        <w:rPr>
          <w:bCs/>
          <w:color w:val="000000" w:themeColor="text1"/>
          <w:lang w:val="es-ES"/>
        </w:rPr>
      </w:pPr>
      <w:r w:rsidRPr="001424F3">
        <w:rPr>
          <w:bCs/>
          <w:color w:val="000000" w:themeColor="text1"/>
          <w:lang w:val="es-ES"/>
        </w:rPr>
        <w:t>A su vez el usuario puede creer su propio campo a seguir en caso de que estos resultasen insuficientes.</w:t>
      </w:r>
    </w:p>
    <w:p w14:paraId="42E08488" w14:textId="77777777" w:rsidR="00D16697" w:rsidRPr="001424F3" w:rsidRDefault="00D16697" w:rsidP="00D16697">
      <w:pPr>
        <w:jc w:val="both"/>
        <w:rPr>
          <w:bCs/>
          <w:color w:val="000000" w:themeColor="text1"/>
          <w:lang w:val="es-ES"/>
        </w:rPr>
      </w:pPr>
    </w:p>
    <w:p w14:paraId="3A4933F7"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Con respecto a la frecuencia de los cálculos evaluativos de EVM, esta es de 7 días, para mantener un control frecuente que permita la rápida detección de puntos de error que podrían llevar a fallas de mayor magnitud. Esta frecuencia puede ser cambiada de acuerdo a las necesidades del proyecto. </w:t>
      </w:r>
    </w:p>
    <w:p w14:paraId="5C7169DC" w14:textId="05F70D2B" w:rsidR="00D16697" w:rsidRPr="001424F3" w:rsidRDefault="00D16697" w:rsidP="00D16697">
      <w:pPr>
        <w:jc w:val="both"/>
        <w:rPr>
          <w:b/>
          <w:bCs/>
          <w:color w:val="000000" w:themeColor="text1"/>
          <w:sz w:val="32"/>
          <w:szCs w:val="32"/>
          <w:lang w:val="es-ES"/>
        </w:rPr>
      </w:pPr>
    </w:p>
    <w:p w14:paraId="2529F684" w14:textId="23CF22A9" w:rsidR="00D237C6" w:rsidRPr="001424F3" w:rsidRDefault="00D237C6" w:rsidP="00D237C6">
      <w:pPr>
        <w:pStyle w:val="Heading2"/>
        <w:jc w:val="center"/>
        <w:rPr>
          <w:rFonts w:eastAsia="Times New Roman"/>
          <w:color w:val="000000" w:themeColor="text1"/>
          <w:lang w:val="es-ES"/>
        </w:rPr>
      </w:pPr>
      <w:bookmarkStart w:id="123" w:name="_Toc492234546"/>
      <w:r w:rsidRPr="001424F3">
        <w:rPr>
          <w:rFonts w:eastAsia="Times New Roman"/>
          <w:b/>
          <w:bCs/>
          <w:color w:val="000000" w:themeColor="text1"/>
          <w:lang w:val="es-ES"/>
        </w:rPr>
        <w:t>Programación Ganada</w:t>
      </w:r>
      <w:bookmarkEnd w:id="121"/>
      <w:bookmarkEnd w:id="123"/>
    </w:p>
    <w:p w14:paraId="55E2E03F" w14:textId="77777777" w:rsidR="00D237C6" w:rsidRPr="001424F3" w:rsidRDefault="00D237C6" w:rsidP="00D237C6">
      <w:pPr>
        <w:rPr>
          <w:rFonts w:eastAsia="Times New Roman"/>
          <w:color w:val="000000" w:themeColor="text1"/>
          <w:lang w:val="es-ES"/>
        </w:rPr>
      </w:pPr>
    </w:p>
    <w:p w14:paraId="7BC1B6DC" w14:textId="427786D9"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a Gestión del Valor Ganado resuelve muchos problemas y sirve como herramienta auxiliar en los proceso de gestión de proyectos, s</w:t>
      </w:r>
      <w:r w:rsidR="00C61B98" w:rsidRPr="001424F3">
        <w:rPr>
          <w:color w:val="000000" w:themeColor="text1"/>
          <w:sz w:val="24"/>
          <w:szCs w:val="24"/>
          <w:lang w:val="es-ES"/>
        </w:rPr>
        <w:t xml:space="preserve">in embargo </w:t>
      </w:r>
      <w:r w:rsidRPr="001424F3">
        <w:rPr>
          <w:color w:val="000000" w:themeColor="text1"/>
          <w:sz w:val="24"/>
          <w:szCs w:val="24"/>
          <w:lang w:val="es-ES"/>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1424F3" w:rsidRDefault="00D237C6" w:rsidP="00D237C6">
      <w:pPr>
        <w:tabs>
          <w:tab w:val="left" w:pos="2727"/>
        </w:tabs>
        <w:jc w:val="both"/>
        <w:rPr>
          <w:color w:val="000000" w:themeColor="text1"/>
          <w:sz w:val="24"/>
          <w:szCs w:val="24"/>
          <w:lang w:val="es-ES"/>
        </w:rPr>
      </w:pPr>
      <w:r w:rsidRPr="001424F3">
        <w:rPr>
          <w:color w:val="000000" w:themeColor="text1"/>
          <w:sz w:val="24"/>
          <w:szCs w:val="24"/>
          <w:lang w:val="es-ES"/>
        </w:rPr>
        <w:tab/>
      </w:r>
    </w:p>
    <w:p w14:paraId="4743ED3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a Programación Ganada, según Bruchey (2012), es una extensión del EVM, también conocida como ES por sus siglas del inglés de Earned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1424F3" w:rsidRDefault="00D237C6" w:rsidP="00D237C6">
      <w:pPr>
        <w:jc w:val="both"/>
        <w:rPr>
          <w:color w:val="000000" w:themeColor="text1"/>
          <w:sz w:val="24"/>
          <w:szCs w:val="24"/>
          <w:lang w:val="es-ES"/>
        </w:rPr>
      </w:pPr>
    </w:p>
    <w:p w14:paraId="6B29D05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Bruchey (2012) la Programación Ganada fue desarrollada para proveer un método único que pueda determinar el desempeño del cronograma utilizando los indicadores de EVM: el presupuesto del costo del trabajo planeado BCWS por sus </w:t>
      </w:r>
      <w:r w:rsidRPr="001424F3">
        <w:rPr>
          <w:color w:val="000000" w:themeColor="text1"/>
          <w:sz w:val="24"/>
          <w:szCs w:val="24"/>
          <w:lang w:val="es-ES"/>
        </w:rPr>
        <w:lastRenderedPageBreak/>
        <w:t>siglas en inglés de Budged Cost of Work Scheduled, es decir, el PV total, el costo real del trabajo ejecutado ACWP por sus siglas en inglés de Actual Cost of Work Performed,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1424F3" w:rsidRDefault="00D237C6" w:rsidP="00D237C6">
      <w:pPr>
        <w:jc w:val="both"/>
        <w:rPr>
          <w:color w:val="000000" w:themeColor="text1"/>
          <w:sz w:val="24"/>
          <w:szCs w:val="24"/>
          <w:lang w:val="es-ES"/>
        </w:rPr>
      </w:pPr>
    </w:p>
    <w:p w14:paraId="6A376D6E" w14:textId="77777777" w:rsidR="00D237C6" w:rsidRPr="001424F3" w:rsidRDefault="00D237C6" w:rsidP="00D237C6">
      <w:pPr>
        <w:spacing w:line="240" w:lineRule="auto"/>
        <w:jc w:val="both"/>
        <w:rPr>
          <w:color w:val="000000" w:themeColor="text1"/>
          <w:sz w:val="24"/>
          <w:szCs w:val="24"/>
          <w:lang w:val="es-ES"/>
        </w:rPr>
      </w:pPr>
      <w:r w:rsidRPr="001424F3">
        <w:rPr>
          <w:color w:val="000000" w:themeColor="text1"/>
          <w:sz w:val="24"/>
          <w:szCs w:val="24"/>
          <w:lang w:val="es-ES"/>
        </w:rPr>
        <w:t xml:space="preserve">Como se mencionó anteriormente la idea de Programación Ganada está relacionada a identificar el momento en el que la cantidad de valor ganado acumulado debería haber sido ganada. Según Lipke (2006) al determinar ese momento se pueden formar indicadores basados en el tiempo para proveer información para la gestión respecto a la variación del cronograma y a la eficiencia del desempeño de cronograma (p. 1). Lipke (2006) describe que el ES es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es determinado ya se pueden crear los indicadores basados en el tiempo. Haciendo posible comparar cuando el proyecto está a tiempo respecto a lo que se esperaba en relación a la línea base del proyecto (p. </w:t>
      </w:r>
      <w:commentRangeStart w:id="124"/>
      <w:r w:rsidRPr="001424F3">
        <w:rPr>
          <w:color w:val="000000" w:themeColor="text1"/>
          <w:sz w:val="24"/>
          <w:szCs w:val="24"/>
          <w:lang w:val="es-ES"/>
        </w:rPr>
        <w:t>2</w:t>
      </w:r>
      <w:commentRangeEnd w:id="124"/>
      <w:r w:rsidRPr="001424F3">
        <w:rPr>
          <w:rStyle w:val="CommentReference"/>
          <w:sz w:val="24"/>
          <w:szCs w:val="24"/>
          <w:lang w:val="es-ES"/>
        </w:rPr>
        <w:commentReference w:id="124"/>
      </w:r>
      <w:r w:rsidRPr="001424F3">
        <w:rPr>
          <w:color w:val="000000" w:themeColor="text1"/>
          <w:sz w:val="24"/>
          <w:szCs w:val="24"/>
          <w:lang w:val="es-ES"/>
        </w:rPr>
        <w:t xml:space="preserve">). </w:t>
      </w:r>
    </w:p>
    <w:p w14:paraId="6B6E0234" w14:textId="77777777" w:rsidR="00D237C6" w:rsidRPr="001424F3" w:rsidRDefault="00D237C6" w:rsidP="00D237C6">
      <w:pPr>
        <w:jc w:val="both"/>
        <w:rPr>
          <w:color w:val="000000" w:themeColor="text1"/>
          <w:sz w:val="24"/>
          <w:szCs w:val="24"/>
          <w:lang w:val="es-ES"/>
        </w:rPr>
      </w:pPr>
    </w:p>
    <w:p w14:paraId="76577EA5"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Existe una importante similitud entre los conceptos de ES y los de EVM, de hecho para cada indicador de ES existe uno análogo al mismo pero de EVM, esta similitud es intencional y se describe a más detalle a lo largo de este capítulo. Crumrine y Ritschel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Pr="001424F3" w:rsidRDefault="00D237C6" w:rsidP="00D237C6">
      <w:pPr>
        <w:jc w:val="both"/>
        <w:rPr>
          <w:color w:val="000000" w:themeColor="text1"/>
          <w:lang w:val="es-ES"/>
        </w:rPr>
      </w:pPr>
    </w:p>
    <w:p w14:paraId="17121212"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Davis y Higgins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1424F3" w:rsidRDefault="00D237C6" w:rsidP="00D237C6">
      <w:pPr>
        <w:jc w:val="both"/>
        <w:rPr>
          <w:color w:val="000000" w:themeColor="text1"/>
          <w:sz w:val="24"/>
          <w:szCs w:val="24"/>
          <w:lang w:val="es-ES"/>
        </w:rPr>
      </w:pPr>
    </w:p>
    <w:p w14:paraId="1ADEFFA7" w14:textId="77777777" w:rsidR="00D237C6" w:rsidRPr="001424F3" w:rsidRDefault="00D237C6" w:rsidP="00D237C6">
      <w:pPr>
        <w:pStyle w:val="Heading3"/>
        <w:jc w:val="center"/>
        <w:rPr>
          <w:b/>
          <w:color w:val="000000" w:themeColor="text1"/>
          <w:lang w:val="es-ES"/>
        </w:rPr>
      </w:pPr>
      <w:bookmarkStart w:id="125" w:name="_Toc478210521"/>
      <w:bookmarkStart w:id="126" w:name="_Toc492234547"/>
      <w:r w:rsidRPr="001424F3">
        <w:rPr>
          <w:b/>
          <w:color w:val="000000" w:themeColor="text1"/>
          <w:lang w:val="es-ES"/>
        </w:rPr>
        <w:t>Importancia de la Programación Ganada</w:t>
      </w:r>
      <w:bookmarkEnd w:id="125"/>
      <w:bookmarkEnd w:id="126"/>
    </w:p>
    <w:p w14:paraId="3085740D" w14:textId="77777777" w:rsidR="0005272D" w:rsidRPr="001424F3" w:rsidRDefault="0005272D" w:rsidP="00D237C6">
      <w:pPr>
        <w:jc w:val="both"/>
        <w:rPr>
          <w:color w:val="000000" w:themeColor="text1"/>
          <w:sz w:val="24"/>
          <w:szCs w:val="24"/>
          <w:lang w:val="es-ES"/>
        </w:rPr>
      </w:pPr>
    </w:p>
    <w:p w14:paraId="780279D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lastRenderedPageBreak/>
        <w:t>Si bien existen diversos beneficios en la utilización de la Programación Ganada, Davis y Higgins (2010) destacan que los principales son:</w:t>
      </w:r>
    </w:p>
    <w:p w14:paraId="12091496"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Provee una estimativa de la duración y fechas de completitud.</w:t>
      </w:r>
    </w:p>
    <w:p w14:paraId="01676C21"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l método provee indicadores de predicción de la misma manera que EVM.</w:t>
      </w:r>
    </w:p>
    <w:p w14:paraId="77ABD2DA"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De forma similar a lo que sucede con el EVM, ES facilita el desglose de las áreas del cronograma que necesitan mas atención.</w:t>
      </w:r>
    </w:p>
    <w:p w14:paraId="5C5F0F57"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también proporciona alertas tempranas a partir de secuencia de actividades.</w:t>
      </w:r>
    </w:p>
    <w:p w14:paraId="45DC51F3"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contribuye con el análisis de tendencias; ya que puede ser utilizado para señalar tendencias de desplazamiento de hitos y puede ser sobrepuesto con las fechas de entrega de los contratantes, etc.</w:t>
      </w:r>
    </w:p>
    <w:p w14:paraId="3040ACD9"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puede ser calculado a partir de los datos existentes de EVM (p. 6).</w:t>
      </w:r>
    </w:p>
    <w:p w14:paraId="3C33C4F1" w14:textId="77777777" w:rsidR="00D237C6" w:rsidRPr="001424F3" w:rsidRDefault="00D237C6" w:rsidP="00D237C6">
      <w:pPr>
        <w:jc w:val="both"/>
        <w:rPr>
          <w:color w:val="000000" w:themeColor="text1"/>
          <w:sz w:val="24"/>
          <w:szCs w:val="24"/>
          <w:lang w:val="es-ES"/>
        </w:rPr>
      </w:pPr>
    </w:p>
    <w:p w14:paraId="29172FA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Davis y Higgins (2010) señalan también que la Programación Ganada debe ser considerada una herramienta adicional a ser usada en conjunto con los cálculos 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Tal es la importancia de la Programación Ganada que en un proyecto de la Escuela de Posgrado Naval (Naval Postgraduate School) comparación de los métodos de predicción del Valor Ganado y la Programación Ganada en importantes programas de adquisición del Departamento de Defensa de los Estados Unidos (A Comparison of Earned Value and Earned Schedule Duration Forecast Methods on Department of Defense Major Defense Acquisition Programs), Bruchey (2012) recomienda que los directores de programas apliquen las métricas de ES para complementar a las actuales métricas de los EVMS (p. 35). Bruchey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Bruchey (2012) concluye que algunos aspectos de ES pueden ser una herramienta en la gestión de programas, que deben ser combinadas con los métodos de EVM para integrar de forma más completa el </w:t>
      </w:r>
      <w:r w:rsidRPr="001424F3">
        <w:rPr>
          <w:color w:val="000000" w:themeColor="text1"/>
          <w:sz w:val="24"/>
          <w:szCs w:val="24"/>
          <w:lang w:val="es-ES"/>
        </w:rPr>
        <w:lastRenderedPageBreak/>
        <w:t>alcance del proyecto con el costo, cronograma y elementos de desempeño para una optima planificación y control del proyecto (p. 37).</w:t>
      </w:r>
    </w:p>
    <w:p w14:paraId="49295696" w14:textId="77777777" w:rsidR="004B1946" w:rsidRPr="001424F3" w:rsidRDefault="004B1946" w:rsidP="00D237C6">
      <w:pPr>
        <w:jc w:val="both"/>
        <w:rPr>
          <w:color w:val="000000" w:themeColor="text1"/>
          <w:sz w:val="24"/>
          <w:szCs w:val="24"/>
          <w:lang w:val="es-ES"/>
        </w:rPr>
      </w:pPr>
    </w:p>
    <w:p w14:paraId="4B20E90D" w14:textId="142DD1FB" w:rsidR="004B1946" w:rsidRPr="001424F3" w:rsidRDefault="004B1946" w:rsidP="004B1946">
      <w:pPr>
        <w:pStyle w:val="Heading3"/>
        <w:jc w:val="center"/>
        <w:rPr>
          <w:b/>
          <w:color w:val="000000" w:themeColor="text1"/>
          <w:lang w:val="es-ES"/>
        </w:rPr>
      </w:pPr>
      <w:bookmarkStart w:id="127" w:name="_Toc492234548"/>
      <w:commentRangeStart w:id="128"/>
      <w:r w:rsidRPr="001424F3">
        <w:rPr>
          <w:b/>
          <w:color w:val="000000" w:themeColor="text1"/>
          <w:lang w:val="es-ES"/>
        </w:rPr>
        <w:t>Historia de la Programación Ganada</w:t>
      </w:r>
      <w:bookmarkEnd w:id="127"/>
    </w:p>
    <w:p w14:paraId="483B98A6" w14:textId="77777777" w:rsidR="004B1946" w:rsidRPr="001424F3" w:rsidRDefault="004B1946" w:rsidP="004B1946">
      <w:pPr>
        <w:jc w:val="both"/>
        <w:rPr>
          <w:color w:val="000000" w:themeColor="text1"/>
          <w:lang w:val="es-ES"/>
        </w:rPr>
      </w:pPr>
    </w:p>
    <w:p w14:paraId="315BE88E"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Luego de la mencionada adopción de EVM, sugieron algunas extensiones al mismo. Una de estas es la Programación Ganada el cual es detallado ampliamente en este trabajo ya que es utilizado en la herramienta. El concepto de Programación Ganada fue desarrollado por Walter H. Lipke, como lo menciona Bruchey (2012), y fue publicada en la edición de marzo de 2003 del Program Management Institute College of Performance Management Journal (p. 2).</w:t>
      </w:r>
    </w:p>
    <w:p w14:paraId="2DF557AB" w14:textId="77777777" w:rsidR="004B1946" w:rsidRPr="001424F3" w:rsidRDefault="004B1946" w:rsidP="004B1946">
      <w:pPr>
        <w:jc w:val="both"/>
        <w:rPr>
          <w:color w:val="000000" w:themeColor="text1"/>
          <w:sz w:val="24"/>
          <w:szCs w:val="24"/>
          <w:lang w:val="es-ES"/>
        </w:rPr>
      </w:pPr>
    </w:p>
    <w:p w14:paraId="38310AEC"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Según Lipke y Henderson (2017) la concepción del concepto de Programación Ganada, se remonta al verano (Estados Unidos) de 2002. Pero el mismo recién fue públicamente presentado en marzo de 2003, con un artículo de Measurable News, denominado “Schedule is Different”, en español “El cronograma es diferente”. El artículo inicial tuvo cierto seguimiento, pocos meses después, por una publicación complementar denominada “Earned Schedule: A Breakthrough Extensiopn to Earned Value Theory? A Retrospective Analysis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1424F3" w:rsidRDefault="004B1946" w:rsidP="004B1946">
      <w:pPr>
        <w:jc w:val="both"/>
        <w:rPr>
          <w:color w:val="000000" w:themeColor="text1"/>
          <w:sz w:val="24"/>
          <w:szCs w:val="24"/>
          <w:lang w:val="es-ES"/>
        </w:rPr>
      </w:pPr>
    </w:p>
    <w:p w14:paraId="698632AC"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El mencionado primer artículo hace alusión, según Lipke y Henderson (2017), al potencial de utilizar los métodos de la Programación Ganada para predecir cuando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Planed Duration; estos conceptos fueron aplicados sobre datos reales para demostrar el potencial en utilizar la Programación Ganada para realizar predicciones de duración y completitud de proyectos (p. 4).</w:t>
      </w:r>
    </w:p>
    <w:p w14:paraId="5C52D93C" w14:textId="77777777" w:rsidR="004B1946" w:rsidRPr="001424F3" w:rsidRDefault="004B1946" w:rsidP="004B1946">
      <w:pPr>
        <w:jc w:val="both"/>
        <w:rPr>
          <w:color w:val="000000" w:themeColor="text1"/>
          <w:sz w:val="24"/>
          <w:szCs w:val="24"/>
          <w:lang w:val="es-ES"/>
        </w:rPr>
      </w:pPr>
    </w:p>
    <w:p w14:paraId="7164AA16"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La teoría y práctica desarrollada por los conceptos de Programación Ganada siguieron evolucionando y nuevos conceptos fueron desarrollados. Lipke y Henderson (2017) mencionan que luego de la segunda publicación se publicó el artículo “Further Developments in Earned Schedule” que en español se puede </w:t>
      </w:r>
      <w:r w:rsidRPr="001424F3">
        <w:rPr>
          <w:color w:val="000000" w:themeColor="text1"/>
          <w:sz w:val="24"/>
          <w:szCs w:val="24"/>
          <w:lang w:val="es-ES"/>
        </w:rPr>
        <w:lastRenderedPageBreak/>
        <w:t>traducir como “Desarrollos adicionales en la Programación Ganada”, en este artículo se expanden los conceptos de Programación Ganada respecto a predicciones de cronograma, se introducen formulas alternativas y expanden formulas existentes de cálculos del ES y sus derivados (p. 4 - 5).</w:t>
      </w:r>
    </w:p>
    <w:p w14:paraId="3DDDFF49" w14:textId="77777777" w:rsidR="004B1946" w:rsidRPr="001424F3" w:rsidRDefault="004B1946" w:rsidP="004B1946">
      <w:pPr>
        <w:jc w:val="both"/>
        <w:rPr>
          <w:color w:val="000000" w:themeColor="text1"/>
          <w:sz w:val="24"/>
          <w:szCs w:val="24"/>
          <w:lang w:val="es-ES"/>
        </w:rPr>
      </w:pPr>
    </w:p>
    <w:p w14:paraId="08975F93"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Otro aspecto interesante de la evolución de la Programación Ganada es como estandarizó toda la terminología relacionada a sus cálculos y fórmulas. En este aspecto Lipk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1424F3" w:rsidRDefault="004B1946" w:rsidP="004B1946">
      <w:pPr>
        <w:jc w:val="both"/>
        <w:rPr>
          <w:color w:val="000000" w:themeColor="text1"/>
          <w:sz w:val="24"/>
          <w:szCs w:val="24"/>
          <w:lang w:val="es-ES"/>
        </w:rPr>
      </w:pPr>
    </w:p>
    <w:p w14:paraId="017E3A3B"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De acuerdo a Lipke y Henderson (2017), luego de la ‘aparición’ publica de ES en marzo del 2003, el mismo fue rápidamente visto como una viable extensión de las prácticas de EVM. A finales del 2003, el Project Management Institute – Colleg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Practice Standard for Earned Value Management) (p. 6).</w:t>
      </w:r>
    </w:p>
    <w:p w14:paraId="628C9916"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Posteriormente, según Lipk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Connecting Earned Value to the Schedule“), así como la otra publicación la cual fue titulada “Programación Ganada en acción” (“Earned Schedule in Action”).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128"/>
    <w:p w14:paraId="15580629" w14:textId="77777777" w:rsidR="00D237C6" w:rsidRPr="001424F3" w:rsidRDefault="00BD3A9E" w:rsidP="00D237C6">
      <w:pPr>
        <w:jc w:val="both"/>
        <w:rPr>
          <w:color w:val="000000" w:themeColor="text1"/>
          <w:lang w:val="es-ES"/>
        </w:rPr>
      </w:pPr>
      <w:r w:rsidRPr="001424F3">
        <w:rPr>
          <w:rStyle w:val="CommentReference"/>
          <w:lang w:val="es-ES"/>
        </w:rPr>
        <w:commentReference w:id="128"/>
      </w:r>
    </w:p>
    <w:p w14:paraId="6CF11042" w14:textId="1A9C9654" w:rsidR="00D237C6" w:rsidRPr="001424F3" w:rsidRDefault="00F60CD5" w:rsidP="00D237C6">
      <w:pPr>
        <w:pStyle w:val="Heading3"/>
        <w:jc w:val="center"/>
        <w:rPr>
          <w:b/>
          <w:color w:val="000000" w:themeColor="text1"/>
          <w:lang w:val="es-ES"/>
        </w:rPr>
      </w:pPr>
      <w:bookmarkStart w:id="129" w:name="_Toc478210522"/>
      <w:bookmarkStart w:id="130" w:name="_Toc492234549"/>
      <w:r w:rsidRPr="001424F3">
        <w:rPr>
          <w:b/>
          <w:color w:val="000000" w:themeColor="text1"/>
          <w:lang w:val="es-ES"/>
        </w:rPr>
        <w:t>Aplicabilidad</w:t>
      </w:r>
      <w:r w:rsidR="00D237C6" w:rsidRPr="001424F3">
        <w:rPr>
          <w:b/>
          <w:color w:val="000000" w:themeColor="text1"/>
          <w:lang w:val="es-ES"/>
        </w:rPr>
        <w:t xml:space="preserve"> de la Programación Ganada</w:t>
      </w:r>
      <w:bookmarkEnd w:id="129"/>
      <w:bookmarkEnd w:id="130"/>
    </w:p>
    <w:p w14:paraId="7FEFDBE9" w14:textId="77777777" w:rsidR="00D237C6" w:rsidRPr="001424F3" w:rsidRDefault="00D237C6" w:rsidP="00D237C6">
      <w:pPr>
        <w:jc w:val="both"/>
        <w:rPr>
          <w:color w:val="000000" w:themeColor="text1"/>
          <w:sz w:val="24"/>
          <w:szCs w:val="24"/>
          <w:lang w:val="es-ES"/>
        </w:rPr>
      </w:pPr>
    </w:p>
    <w:p w14:paraId="2FD46DA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lastRenderedPageBreak/>
        <w:t xml:space="preserve">Respecto a la aplicabilidad de ES en proyectos de diferentes naturaleza, Lipk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es aplicable a proyectos de cualquier naturaleza de la misma forma que EVM. Los principios de ES son basados en características de escalabilidad y aplicabilidad después de todo ES es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1424F3">
        <w:rPr>
          <w:color w:val="000000" w:themeColor="text1"/>
          <w:sz w:val="24"/>
          <w:szCs w:val="24"/>
          <w:lang w:val="es-ES"/>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ipk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1424F3" w:rsidRDefault="00D237C6" w:rsidP="00D237C6">
      <w:pPr>
        <w:jc w:val="both"/>
        <w:rPr>
          <w:color w:val="000000" w:themeColor="text1"/>
          <w:sz w:val="24"/>
          <w:szCs w:val="24"/>
          <w:lang w:val="es-ES"/>
        </w:rPr>
      </w:pPr>
    </w:p>
    <w:p w14:paraId="44C913C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practica, lo cual se ha convertido, a su vez, en una importante innovación en la teoría y aplicación de la gestión de proyecto (p. 8).</w:t>
      </w:r>
    </w:p>
    <w:p w14:paraId="7108F6B6" w14:textId="77777777" w:rsidR="00D237C6" w:rsidRPr="001424F3" w:rsidRDefault="00D237C6" w:rsidP="00D237C6">
      <w:pPr>
        <w:jc w:val="both"/>
        <w:rPr>
          <w:color w:val="000000" w:themeColor="text1"/>
          <w:lang w:val="es-ES"/>
        </w:rPr>
      </w:pPr>
    </w:p>
    <w:p w14:paraId="7FED8525" w14:textId="77777777" w:rsidR="00D237C6" w:rsidRPr="001424F3" w:rsidRDefault="00D237C6" w:rsidP="00D237C6">
      <w:pPr>
        <w:jc w:val="center"/>
        <w:rPr>
          <w:b/>
          <w:color w:val="000000" w:themeColor="text1"/>
          <w:sz w:val="28"/>
          <w:szCs w:val="28"/>
          <w:lang w:val="es-ES"/>
        </w:rPr>
      </w:pPr>
      <w:r w:rsidRPr="001424F3">
        <w:rPr>
          <w:b/>
          <w:color w:val="000000" w:themeColor="text1"/>
          <w:sz w:val="28"/>
          <w:szCs w:val="28"/>
          <w:lang w:val="es-ES"/>
        </w:rPr>
        <w:t>Limitaciones de EVM</w:t>
      </w:r>
    </w:p>
    <w:p w14:paraId="5619E556" w14:textId="77777777" w:rsidR="00D237C6" w:rsidRPr="001424F3" w:rsidRDefault="00D237C6" w:rsidP="00D237C6">
      <w:pPr>
        <w:jc w:val="both"/>
        <w:rPr>
          <w:color w:val="000000" w:themeColor="text1"/>
          <w:lang w:val="es-ES"/>
        </w:rPr>
      </w:pPr>
    </w:p>
    <w:p w14:paraId="3A7FE8B0"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1424F3" w:rsidRDefault="00D237C6" w:rsidP="00D237C6">
      <w:pPr>
        <w:jc w:val="both"/>
        <w:rPr>
          <w:color w:val="000000" w:themeColor="text1"/>
          <w:sz w:val="24"/>
          <w:szCs w:val="24"/>
          <w:lang w:val="es-ES"/>
        </w:rPr>
      </w:pPr>
    </w:p>
    <w:p w14:paraId="3DE9343C"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bien EVM es ampliamente utilizado tanto por la industria, gestiones de proyectos de construcción como desde el lado gubernamental en instituciones de </w:t>
      </w:r>
      <w:r w:rsidRPr="001424F3">
        <w:rPr>
          <w:color w:val="000000" w:themeColor="text1"/>
          <w:sz w:val="24"/>
          <w:szCs w:val="24"/>
          <w:lang w:val="es-ES"/>
        </w:rPr>
        <w:lastRenderedPageBreak/>
        <w:t>defensa de los Estados Unidos, cuenta con algunas limitaciones. Tanto es así que según Bruchey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1424F3" w:rsidRDefault="00D237C6" w:rsidP="00D237C6">
      <w:pPr>
        <w:jc w:val="both"/>
        <w:rPr>
          <w:color w:val="000000" w:themeColor="text1"/>
          <w:sz w:val="24"/>
          <w:szCs w:val="24"/>
          <w:lang w:val="es-ES"/>
        </w:rPr>
      </w:pPr>
    </w:p>
    <w:p w14:paraId="43738E46"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1424F3" w:rsidRDefault="00D237C6" w:rsidP="00D237C6">
      <w:pPr>
        <w:jc w:val="both"/>
        <w:rPr>
          <w:color w:val="000000" w:themeColor="text1"/>
          <w:sz w:val="24"/>
          <w:szCs w:val="24"/>
          <w:lang w:val="es-ES"/>
        </w:rPr>
      </w:pPr>
    </w:p>
    <w:p w14:paraId="22D54D2D"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1424F3" w:rsidRDefault="00D237C6" w:rsidP="00D237C6">
      <w:pPr>
        <w:jc w:val="both"/>
        <w:rPr>
          <w:color w:val="000000" w:themeColor="text1"/>
          <w:sz w:val="24"/>
          <w:szCs w:val="24"/>
          <w:lang w:val="es-ES"/>
        </w:rPr>
      </w:pPr>
    </w:p>
    <w:p w14:paraId="1F8D9631" w14:textId="77777777" w:rsidR="00D237C6" w:rsidRPr="001424F3" w:rsidRDefault="00D237C6" w:rsidP="00D237C6">
      <w:pPr>
        <w:jc w:val="both"/>
        <w:rPr>
          <w:color w:val="000000" w:themeColor="text1"/>
          <w:lang w:val="es-ES"/>
        </w:rPr>
      </w:pPr>
      <w:r w:rsidRPr="001424F3">
        <w:rPr>
          <w:color w:val="000000" w:themeColor="text1"/>
          <w:sz w:val="24"/>
          <w:szCs w:val="24"/>
          <w:lang w:val="es-ES"/>
        </w:rPr>
        <w:t>En un trabajo de comparación entre el EV y ES, como predictores del cronograma en un grupo de programas del DoD, Crumrine y Ritschel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Crumrine y Ritschel (2013) fue determinar cual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Pr="001424F3" w:rsidRDefault="00D237C6" w:rsidP="00D237C6">
      <w:pPr>
        <w:jc w:val="both"/>
        <w:rPr>
          <w:color w:val="000000" w:themeColor="text1"/>
          <w:lang w:val="es-ES"/>
        </w:rPr>
      </w:pPr>
    </w:p>
    <w:p w14:paraId="2323B7E1" w14:textId="77777777" w:rsidR="00D237C6" w:rsidRPr="001424F3" w:rsidRDefault="00D237C6" w:rsidP="00D237C6">
      <w:pPr>
        <w:jc w:val="both"/>
        <w:rPr>
          <w:color w:val="000000" w:themeColor="text1"/>
          <w:lang w:val="es-ES"/>
        </w:rPr>
      </w:pPr>
    </w:p>
    <w:p w14:paraId="2C52066F" w14:textId="77777777" w:rsidR="00D237C6" w:rsidRPr="001424F3" w:rsidRDefault="00D237C6" w:rsidP="00D237C6">
      <w:pPr>
        <w:jc w:val="center"/>
        <w:rPr>
          <w:rFonts w:eastAsia="Times New Roman"/>
          <w:b/>
          <w:bCs/>
          <w:color w:val="000000" w:themeColor="text1"/>
          <w:sz w:val="28"/>
          <w:szCs w:val="28"/>
          <w:lang w:val="es-ES"/>
        </w:rPr>
      </w:pPr>
      <w:r w:rsidRPr="001424F3">
        <w:rPr>
          <w:rFonts w:eastAsia="Times New Roman"/>
          <w:b/>
          <w:bCs/>
          <w:color w:val="000000" w:themeColor="text1"/>
          <w:sz w:val="28"/>
          <w:szCs w:val="28"/>
          <w:lang w:val="es-ES"/>
        </w:rPr>
        <w:t>Ecuaciones</w:t>
      </w:r>
      <w:bookmarkStart w:id="131" w:name="_Toc478210523"/>
    </w:p>
    <w:p w14:paraId="61CDA60A" w14:textId="77777777" w:rsidR="00D237C6" w:rsidRPr="001424F3" w:rsidRDefault="00D237C6" w:rsidP="00D237C6">
      <w:pPr>
        <w:pStyle w:val="NormalWeb"/>
        <w:spacing w:before="0" w:beforeAutospacing="0" w:after="0" w:afterAutospacing="0"/>
        <w:jc w:val="both"/>
        <w:rPr>
          <w:rFonts w:ascii="Arial" w:hAnsi="Arial" w:cs="Arial"/>
          <w:color w:val="000000" w:themeColor="text1"/>
          <w:sz w:val="22"/>
          <w:szCs w:val="22"/>
          <w:lang w:val="es-ES" w:eastAsia="es-ES"/>
        </w:rPr>
      </w:pPr>
    </w:p>
    <w:p w14:paraId="2967C60B" w14:textId="77777777" w:rsidR="00D237C6" w:rsidRPr="001424F3" w:rsidRDefault="00D237C6" w:rsidP="00D237C6">
      <w:pPr>
        <w:pStyle w:val="NormalWeb"/>
        <w:spacing w:before="0" w:beforeAutospacing="0" w:after="0" w:afterAutospacing="0"/>
        <w:jc w:val="both"/>
        <w:rPr>
          <w:rFonts w:ascii="Arial" w:hAnsi="Arial" w:cs="Arial"/>
          <w:color w:val="000000" w:themeColor="text1"/>
          <w:lang w:val="es-ES" w:eastAsia="es-ES"/>
        </w:rPr>
      </w:pPr>
      <w:r w:rsidRPr="001424F3">
        <w:rPr>
          <w:rFonts w:ascii="Arial" w:hAnsi="Arial" w:cs="Arial"/>
          <w:color w:val="000000" w:themeColor="text1"/>
          <w:lang w:val="es-ES" w:eastAsia="es-ES"/>
        </w:rPr>
        <w:lastRenderedPageBreak/>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1424F3" w:rsidRDefault="00D237C6" w:rsidP="00D237C6">
      <w:pPr>
        <w:pStyle w:val="NormalWeb"/>
        <w:spacing w:before="0" w:beforeAutospacing="0" w:after="0" w:afterAutospacing="0"/>
        <w:jc w:val="both"/>
        <w:rPr>
          <w:rFonts w:ascii="Arial" w:hAnsi="Arial" w:cs="Arial"/>
          <w:color w:val="000000"/>
          <w:lang w:val="es-ES"/>
        </w:rPr>
      </w:pPr>
    </w:p>
    <w:p w14:paraId="6F5B2344" w14:textId="77777777" w:rsidR="00D237C6" w:rsidRPr="001424F3" w:rsidRDefault="00D237C6" w:rsidP="00D237C6">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Programación Ganada</w:t>
      </w:r>
      <w:bookmarkEnd w:id="131"/>
    </w:p>
    <w:p w14:paraId="1664DBB2" w14:textId="77777777" w:rsidR="00D237C6" w:rsidRPr="001424F3" w:rsidRDefault="00D237C6" w:rsidP="00D237C6">
      <w:pPr>
        <w:spacing w:line="240" w:lineRule="auto"/>
        <w:jc w:val="both"/>
        <w:rPr>
          <w:color w:val="000000" w:themeColor="text1"/>
          <w:lang w:val="es-ES"/>
        </w:rPr>
      </w:pPr>
    </w:p>
    <w:p w14:paraId="364CF609" w14:textId="77777777" w:rsidR="00D237C6" w:rsidRPr="001424F3" w:rsidRDefault="00D237C6" w:rsidP="00D237C6">
      <w:pPr>
        <w:spacing w:line="240" w:lineRule="auto"/>
        <w:jc w:val="both"/>
        <w:rPr>
          <w:color w:val="000000" w:themeColor="text1"/>
          <w:sz w:val="24"/>
          <w:szCs w:val="24"/>
          <w:lang w:val="es-ES"/>
        </w:rPr>
      </w:pPr>
      <w:r w:rsidRPr="001424F3">
        <w:rPr>
          <w:color w:val="000000" w:themeColor="text1"/>
          <w:sz w:val="24"/>
          <w:szCs w:val="24"/>
          <w:lang w:val="es-ES"/>
        </w:rPr>
        <w:t>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Lipke (2006) define al AT como la duración en la que el EV acumulado es registrado (p. 2). Por lo que AT es el momento en el tiempo (periodo) en el que se esté realizando la medición.</w:t>
      </w:r>
    </w:p>
    <w:p w14:paraId="41877DDA"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El concepto de Programación Ganada es descripto por Mowery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es calculado de la siguiente manera:</w:t>
      </w:r>
    </w:p>
    <w:p w14:paraId="05F3F216" w14:textId="77777777"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ES = C + (EV - PVc) / (PV c+1 - PVc)</w:t>
      </w:r>
    </w:p>
    <w:p w14:paraId="7A9AD9F4"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onde </w:t>
      </w:r>
      <w:r w:rsidRPr="001424F3">
        <w:rPr>
          <w:b/>
          <w:color w:val="000000" w:themeColor="text1"/>
          <w:sz w:val="24"/>
          <w:szCs w:val="24"/>
          <w:lang w:val="es-ES"/>
        </w:rPr>
        <w:t>C</w:t>
      </w:r>
      <w:r w:rsidRPr="001424F3">
        <w:rPr>
          <w:color w:val="000000" w:themeColor="text1"/>
          <w:sz w:val="24"/>
          <w:szCs w:val="24"/>
          <w:lang w:val="es-ES"/>
        </w:rPr>
        <w:t xml:space="preserve">, es el número de incrementos del tiempo sobre PMB, en los cuales el valor de EV es superior o igual al planificado (PV). Por lo tanto el valor de </w:t>
      </w:r>
      <w:r w:rsidRPr="001424F3">
        <w:rPr>
          <w:b/>
          <w:color w:val="000000" w:themeColor="text1"/>
          <w:sz w:val="24"/>
          <w:szCs w:val="24"/>
          <w:lang w:val="es-ES"/>
        </w:rPr>
        <w:t>PVc</w:t>
      </w:r>
      <w:r w:rsidRPr="001424F3">
        <w:rPr>
          <w:color w:val="000000" w:themeColor="text1"/>
          <w:sz w:val="24"/>
          <w:szCs w:val="24"/>
          <w:lang w:val="es-ES"/>
        </w:rPr>
        <w:t xml:space="preserve"> es igual al valor de PV en el último periodo completo de desempeño y </w:t>
      </w:r>
      <w:r w:rsidRPr="001424F3">
        <w:rPr>
          <w:b/>
          <w:color w:val="000000" w:themeColor="text1"/>
          <w:sz w:val="24"/>
          <w:szCs w:val="24"/>
          <w:lang w:val="es-ES"/>
        </w:rPr>
        <w:t>PVc+1</w:t>
      </w:r>
      <w:r w:rsidRPr="001424F3">
        <w:rPr>
          <w:color w:val="000000" w:themeColor="text1"/>
          <w:sz w:val="24"/>
          <w:szCs w:val="24"/>
          <w:lang w:val="es-ES"/>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1424F3">
        <w:rPr>
          <w:b/>
          <w:color w:val="000000" w:themeColor="text1"/>
          <w:sz w:val="24"/>
          <w:szCs w:val="24"/>
          <w:lang w:val="es-ES"/>
        </w:rPr>
        <w:t>C</w:t>
      </w:r>
      <w:r w:rsidRPr="001424F3">
        <w:rPr>
          <w:color w:val="000000" w:themeColor="text1"/>
          <w:sz w:val="24"/>
          <w:szCs w:val="24"/>
          <w:lang w:val="es-ES"/>
        </w:rPr>
        <w:t xml:space="preserve"> en la ecuación, el PV de dicho periodo es lógicamente </w:t>
      </w:r>
      <w:r w:rsidRPr="001424F3">
        <w:rPr>
          <w:b/>
          <w:color w:val="000000" w:themeColor="text1"/>
          <w:sz w:val="24"/>
          <w:szCs w:val="24"/>
          <w:lang w:val="es-ES"/>
        </w:rPr>
        <w:t>PVc</w:t>
      </w:r>
      <w:r w:rsidRPr="001424F3">
        <w:rPr>
          <w:color w:val="000000" w:themeColor="text1"/>
          <w:sz w:val="24"/>
          <w:szCs w:val="24"/>
          <w:lang w:val="es-ES"/>
        </w:rPr>
        <w:t xml:space="preserve"> y el periodo siguiente a ese es </w:t>
      </w:r>
      <w:r w:rsidRPr="001424F3">
        <w:rPr>
          <w:b/>
          <w:color w:val="000000" w:themeColor="text1"/>
          <w:sz w:val="24"/>
          <w:szCs w:val="24"/>
          <w:lang w:val="es-ES"/>
        </w:rPr>
        <w:t>PVc+1</w:t>
      </w:r>
      <w:r w:rsidRPr="001424F3">
        <w:rPr>
          <w:color w:val="000000" w:themeColor="text1"/>
          <w:sz w:val="24"/>
          <w:szCs w:val="24"/>
          <w:lang w:val="es-ES"/>
        </w:rPr>
        <w:t>.</w:t>
      </w:r>
    </w:p>
    <w:p w14:paraId="21A86D0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se separa la ecuación en 2 partes, donde </w:t>
      </w:r>
      <w:r w:rsidRPr="001424F3">
        <w:rPr>
          <w:b/>
          <w:color w:val="000000" w:themeColor="text1"/>
          <w:sz w:val="24"/>
          <w:szCs w:val="24"/>
          <w:lang w:val="es-ES"/>
        </w:rPr>
        <w:t>C</w:t>
      </w:r>
      <w:r w:rsidRPr="001424F3">
        <w:rPr>
          <w:color w:val="000000" w:themeColor="text1"/>
          <w:sz w:val="24"/>
          <w:szCs w:val="24"/>
          <w:lang w:val="es-ES"/>
        </w:rPr>
        <w:t xml:space="preserve"> es una parte y la otra es el resto de la ecuación, se puede notar que </w:t>
      </w:r>
      <w:r w:rsidRPr="001424F3">
        <w:rPr>
          <w:b/>
          <w:color w:val="000000" w:themeColor="text1"/>
          <w:sz w:val="24"/>
          <w:szCs w:val="24"/>
          <w:lang w:val="es-ES"/>
        </w:rPr>
        <w:t>C</w:t>
      </w:r>
      <w:r w:rsidRPr="001424F3">
        <w:rPr>
          <w:color w:val="000000" w:themeColor="text1"/>
          <w:sz w:val="24"/>
          <w:szCs w:val="24"/>
          <w:lang w:val="es-ES"/>
        </w:rPr>
        <w:t xml:space="preserve"> es el periodo donde </w:t>
      </w:r>
      <w:r w:rsidRPr="001424F3">
        <w:rPr>
          <w:b/>
          <w:color w:val="000000" w:themeColor="text1"/>
          <w:sz w:val="24"/>
          <w:szCs w:val="24"/>
          <w:lang w:val="es-ES"/>
        </w:rPr>
        <w:t>EV</w:t>
      </w:r>
      <w:r w:rsidRPr="001424F3">
        <w:rPr>
          <w:color w:val="000000" w:themeColor="text1"/>
          <w:sz w:val="24"/>
          <w:szCs w:val="24"/>
          <w:lang w:val="es-ES"/>
        </w:rPr>
        <w:t xml:space="preserve"> &gt;= </w:t>
      </w:r>
      <w:r w:rsidRPr="001424F3">
        <w:rPr>
          <w:b/>
          <w:color w:val="000000" w:themeColor="text1"/>
          <w:sz w:val="24"/>
          <w:szCs w:val="24"/>
          <w:lang w:val="es-ES"/>
        </w:rPr>
        <w:t>PVc</w:t>
      </w:r>
      <w:r w:rsidRPr="001424F3">
        <w:rPr>
          <w:color w:val="000000" w:themeColor="text1"/>
          <w:sz w:val="24"/>
          <w:szCs w:val="24"/>
          <w:lang w:val="es-ES"/>
        </w:rPr>
        <w:t xml:space="preserve"> por lo tanto la unidad de medida de </w:t>
      </w:r>
      <w:r w:rsidRPr="001424F3">
        <w:rPr>
          <w:b/>
          <w:color w:val="000000" w:themeColor="text1"/>
          <w:sz w:val="24"/>
          <w:szCs w:val="24"/>
          <w:lang w:val="es-ES"/>
        </w:rPr>
        <w:t>C</w:t>
      </w:r>
      <w:r w:rsidRPr="001424F3">
        <w:rPr>
          <w:color w:val="000000" w:themeColor="text1"/>
          <w:sz w:val="24"/>
          <w:szCs w:val="24"/>
          <w:lang w:val="es-ES"/>
        </w:rPr>
        <w:t xml:space="preserve"> es el tiempo, por ejemplo si cada periodo equivale a un mes y en el sexto mes se cumple esta condición </w:t>
      </w:r>
      <w:r w:rsidRPr="001424F3">
        <w:rPr>
          <w:b/>
          <w:color w:val="000000" w:themeColor="text1"/>
          <w:sz w:val="24"/>
          <w:szCs w:val="24"/>
          <w:lang w:val="es-ES"/>
        </w:rPr>
        <w:t>C</w:t>
      </w:r>
      <w:r w:rsidRPr="001424F3">
        <w:rPr>
          <w:color w:val="000000" w:themeColor="text1"/>
          <w:sz w:val="24"/>
          <w:szCs w:val="24"/>
          <w:lang w:val="es-ES"/>
        </w:rPr>
        <w:t xml:space="preserve"> sería igual a </w:t>
      </w:r>
      <w:r w:rsidRPr="001424F3">
        <w:rPr>
          <w:b/>
          <w:color w:val="000000" w:themeColor="text1"/>
          <w:sz w:val="24"/>
          <w:szCs w:val="24"/>
          <w:lang w:val="es-ES"/>
        </w:rPr>
        <w:t>6 meses</w:t>
      </w:r>
      <w:r w:rsidRPr="001424F3">
        <w:rPr>
          <w:color w:val="000000" w:themeColor="text1"/>
          <w:sz w:val="24"/>
          <w:szCs w:val="24"/>
          <w:lang w:val="es-ES"/>
        </w:rPr>
        <w:t xml:space="preserve">.  Mowery (2012) menciona que la otra parte de la ecuación representa a una razón de tiempo por lo que la misma debe ser multiplicada a su vez por una unidad de tiempo de manera que el resultado, </w:t>
      </w:r>
      <w:r w:rsidRPr="001424F3">
        <w:rPr>
          <w:b/>
          <w:color w:val="000000" w:themeColor="text1"/>
          <w:sz w:val="24"/>
          <w:szCs w:val="24"/>
          <w:lang w:val="es-ES"/>
        </w:rPr>
        <w:t>ES</w:t>
      </w:r>
      <w:r w:rsidRPr="001424F3">
        <w:rPr>
          <w:color w:val="000000" w:themeColor="text1"/>
          <w:sz w:val="24"/>
          <w:szCs w:val="24"/>
          <w:lang w:val="es-ES"/>
        </w:rPr>
        <w:t xml:space="preserve"> es un valor en unidades de tiempo, por ejemplo: 6.5 meses (p. 11). </w:t>
      </w:r>
    </w:p>
    <w:p w14:paraId="556BD4CD" w14:textId="77777777" w:rsidR="00D237C6" w:rsidRPr="001424F3" w:rsidRDefault="00D237C6" w:rsidP="00D237C6">
      <w:pPr>
        <w:jc w:val="both"/>
        <w:rPr>
          <w:color w:val="000000" w:themeColor="text1"/>
          <w:sz w:val="24"/>
          <w:szCs w:val="24"/>
          <w:lang w:val="es-ES"/>
        </w:rPr>
      </w:pPr>
    </w:p>
    <w:p w14:paraId="69D5ADD8" w14:textId="1E9B86A1"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ada la formula de la Programación Ganada, se puede determinar que primeramente el Valor Ganado debe ser calculado ya que se requieren los valores acumulados del EV y PV principalmente. Como lo describe Crumrine y Ritschel (2013) una vez determinado el valor de la Programación Ganada (ES) ya se pueden calcular otras métricas de interés para el director del proyecto. Una de esas métricas es la Variación del Cronograma pero a diferencia de la Variación del </w:t>
      </w:r>
      <w:r w:rsidRPr="001424F3">
        <w:rPr>
          <w:color w:val="000000" w:themeColor="text1"/>
          <w:sz w:val="24"/>
          <w:szCs w:val="24"/>
          <w:lang w:val="es-ES"/>
        </w:rPr>
        <w:lastRenderedPageBreak/>
        <w:t>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1424F3" w:rsidRDefault="00D237C6" w:rsidP="00D237C6">
      <w:pPr>
        <w:jc w:val="both"/>
        <w:rPr>
          <w:color w:val="000000" w:themeColor="text1"/>
          <w:sz w:val="24"/>
          <w:szCs w:val="24"/>
          <w:lang w:val="es-ES"/>
        </w:rPr>
      </w:pPr>
    </w:p>
    <w:p w14:paraId="42666FAB" w14:textId="457B19D9"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SV(t) = ES - AT</w:t>
      </w:r>
    </w:p>
    <w:p w14:paraId="6ED6CC5C"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Mowery (2012) menciona que esta variación del cronograma es expresada directamente en unidades de tiempo dado que los valores de ES y AT son expresados en tiempo (p. 11).</w:t>
      </w:r>
    </w:p>
    <w:p w14:paraId="416ACC13" w14:textId="77777777" w:rsidR="00D237C6" w:rsidRPr="001424F3" w:rsidRDefault="00D237C6" w:rsidP="00D237C6">
      <w:pPr>
        <w:jc w:val="both"/>
        <w:rPr>
          <w:color w:val="000000" w:themeColor="text1"/>
          <w:sz w:val="24"/>
          <w:szCs w:val="24"/>
          <w:lang w:val="es-ES"/>
        </w:rPr>
      </w:pPr>
    </w:p>
    <w:p w14:paraId="3923C90C"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Una de las deficiencias del EVM tradicional es como lo describe Bruchey (2012) que al terminar un proyecto los valores reales de SPI van a tender naturalmente a 1 (p. 11) y como se mencionó anteriormente un valor de SPI igual a 1 debería describir un desempeño favorable de cronograma. Como lo explica Bruchey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Bruchey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Mowery (2012) menciona que el SPI(t) se puede calcular, de la siguiente manera:</w:t>
      </w:r>
    </w:p>
    <w:p w14:paraId="2CE4AA87" w14:textId="77777777" w:rsidR="00D237C6" w:rsidRPr="001424F3" w:rsidRDefault="00D237C6" w:rsidP="00D237C6">
      <w:pPr>
        <w:jc w:val="center"/>
        <w:rPr>
          <w:color w:val="000000" w:themeColor="text1"/>
          <w:sz w:val="24"/>
          <w:szCs w:val="24"/>
          <w:lang w:val="es-ES"/>
        </w:rPr>
      </w:pPr>
    </w:p>
    <w:p w14:paraId="5B6EB65D" w14:textId="47330142"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SPI(t)  = ES/AT</w:t>
      </w:r>
    </w:p>
    <w:p w14:paraId="4156E5E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Esto es, de forma análoga a lo que se hace con EVM (p. 11).</w:t>
      </w:r>
    </w:p>
    <w:p w14:paraId="3DBE99C6" w14:textId="77777777" w:rsidR="00D237C6" w:rsidRPr="001424F3" w:rsidRDefault="00D237C6" w:rsidP="00D237C6">
      <w:pPr>
        <w:jc w:val="both"/>
        <w:rPr>
          <w:color w:val="000000" w:themeColor="text1"/>
          <w:sz w:val="24"/>
          <w:szCs w:val="24"/>
          <w:lang w:val="es-ES"/>
        </w:rPr>
      </w:pPr>
    </w:p>
    <w:p w14:paraId="541E060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Crumrine y Ritschel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w:t>
      </w:r>
      <w:r w:rsidRPr="001424F3">
        <w:rPr>
          <w:color w:val="000000" w:themeColor="text1"/>
          <w:sz w:val="24"/>
          <w:szCs w:val="24"/>
          <w:lang w:val="es-ES"/>
        </w:rPr>
        <w:lastRenderedPageBreak/>
        <w:t>(p. 23). Según Crumrine y Ritschel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Pr="001424F3" w:rsidRDefault="00D237C6" w:rsidP="00D237C6">
      <w:pPr>
        <w:jc w:val="both"/>
        <w:rPr>
          <w:color w:val="505153"/>
          <w:sz w:val="24"/>
          <w:szCs w:val="24"/>
          <w:lang w:val="es-ES"/>
        </w:rPr>
      </w:pPr>
    </w:p>
    <w:p w14:paraId="1B056ED7" w14:textId="77777777" w:rsidR="00D237C6" w:rsidRPr="001424F3" w:rsidRDefault="00D237C6" w:rsidP="00D237C6">
      <w:pPr>
        <w:widowControl w:val="0"/>
        <w:autoSpaceDE w:val="0"/>
        <w:autoSpaceDN w:val="0"/>
        <w:adjustRightInd w:val="0"/>
        <w:spacing w:after="240" w:line="360" w:lineRule="atLeast"/>
        <w:jc w:val="both"/>
        <w:rPr>
          <w:b/>
          <w:color w:val="000000" w:themeColor="text1"/>
          <w:sz w:val="28"/>
          <w:szCs w:val="28"/>
          <w:lang w:val="es-ES"/>
        </w:rPr>
      </w:pPr>
      <w:r w:rsidRPr="001424F3">
        <w:rPr>
          <w:b/>
          <w:color w:val="000000" w:themeColor="text1"/>
          <w:sz w:val="28"/>
          <w:szCs w:val="28"/>
          <w:lang w:val="es-ES"/>
        </w:rPr>
        <w:t>Estimación de Completitud</w:t>
      </w:r>
    </w:p>
    <w:p w14:paraId="3A79E148"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Planed Duration.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Mowery (2012) hay que recordar que el BAC y PD son valores fijos, definidos durante la planificación del proyecto mientras que el SPI es variable dado que mide el desempeño del cronograma y está en función del EV y PV (p. 7). Mowery (2012) describe a la formula simplificada para estimar la fecha de completitud como la siguiente: </w:t>
      </w:r>
    </w:p>
    <w:p w14:paraId="70C46351" w14:textId="77777777" w:rsidR="00D237C6" w:rsidRPr="001424F3" w:rsidRDefault="00D237C6" w:rsidP="00D237C6">
      <w:pPr>
        <w:widowControl w:val="0"/>
        <w:autoSpaceDE w:val="0"/>
        <w:autoSpaceDN w:val="0"/>
        <w:adjustRightInd w:val="0"/>
        <w:spacing w:after="240"/>
        <w:jc w:val="center"/>
        <w:rPr>
          <w:color w:val="000000" w:themeColor="text1"/>
          <w:sz w:val="24"/>
          <w:szCs w:val="24"/>
          <w:lang w:val="es-ES"/>
        </w:rPr>
      </w:pPr>
      <w:r w:rsidRPr="001424F3">
        <w:rPr>
          <w:b/>
          <w:color w:val="000000" w:themeColor="text1"/>
          <w:sz w:val="24"/>
          <w:szCs w:val="24"/>
          <w:lang w:val="es-ES"/>
        </w:rPr>
        <w:t>EAC(t) = PD / SPI</w:t>
      </w:r>
    </w:p>
    <w:p w14:paraId="3923044D"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Según Mowery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calculo se realiza en un proyecto ya con retraso, en el mes 14, el resultado seguiría siendo el mismo. Este análisis demuestra que para proyectos con retrasos, los datos de cronograma de EVM no son confiables (p. 8).</w:t>
      </w:r>
    </w:p>
    <w:p w14:paraId="4237EEBD" w14:textId="77777777" w:rsidR="00D237C6" w:rsidRPr="001424F3" w:rsidRDefault="00D237C6" w:rsidP="00D237C6">
      <w:pPr>
        <w:jc w:val="both"/>
        <w:rPr>
          <w:color w:val="000000" w:themeColor="text1"/>
          <w:sz w:val="24"/>
          <w:szCs w:val="24"/>
          <w:lang w:val="es-ES"/>
        </w:rPr>
      </w:pPr>
    </w:p>
    <w:p w14:paraId="76CE9635"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Mowery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Independent Estimate at Completion for Time: </w:t>
      </w:r>
    </w:p>
    <w:p w14:paraId="6E656F61" w14:textId="77777777" w:rsidR="00D237C6" w:rsidRPr="001424F3" w:rsidRDefault="00D237C6" w:rsidP="00D237C6">
      <w:pPr>
        <w:spacing w:line="480" w:lineRule="auto"/>
        <w:jc w:val="center"/>
        <w:rPr>
          <w:color w:val="000000" w:themeColor="text1"/>
          <w:sz w:val="24"/>
          <w:szCs w:val="24"/>
          <w:lang w:val="es-ES"/>
        </w:rPr>
      </w:pPr>
      <w:r w:rsidRPr="001424F3">
        <w:rPr>
          <w:b/>
          <w:color w:val="000000" w:themeColor="text1"/>
          <w:sz w:val="24"/>
          <w:szCs w:val="24"/>
          <w:lang w:val="es-ES"/>
        </w:rPr>
        <w:lastRenderedPageBreak/>
        <w:t>EAC(t) = PD / SPI(t)</w:t>
      </w:r>
    </w:p>
    <w:p w14:paraId="446ECD74"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Como se puede observar el calculo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1424F3" w:rsidRDefault="00D237C6" w:rsidP="00D237C6">
      <w:pPr>
        <w:jc w:val="both"/>
        <w:rPr>
          <w:color w:val="000000" w:themeColor="text1"/>
          <w:sz w:val="24"/>
          <w:szCs w:val="24"/>
          <w:lang w:val="es-ES"/>
        </w:rPr>
      </w:pPr>
    </w:p>
    <w:p w14:paraId="6FEE3455"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Otra métrica fácilmente calculada con ES, como señala Mowery (2012), es el Índice de Desempeño del Cronograma a la Completitud, también conocido como TSPI por sus siglas del inglés de To Complete Schedule Performance Index.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Mowery (2012) menciona que la ecuación para determinar el valor de TSPI de ES es la siguiente: </w:t>
      </w:r>
    </w:p>
    <w:p w14:paraId="205A9326" w14:textId="77777777" w:rsidR="00D237C6" w:rsidRPr="001424F3" w:rsidRDefault="00D237C6" w:rsidP="00D237C6">
      <w:pPr>
        <w:jc w:val="center"/>
        <w:rPr>
          <w:b/>
          <w:color w:val="000000" w:themeColor="text1"/>
          <w:sz w:val="24"/>
          <w:szCs w:val="24"/>
          <w:lang w:val="es-ES"/>
        </w:rPr>
      </w:pPr>
      <w:r w:rsidRPr="001424F3">
        <w:rPr>
          <w:b/>
          <w:color w:val="000000" w:themeColor="text1"/>
          <w:sz w:val="24"/>
          <w:szCs w:val="24"/>
          <w:lang w:val="es-ES"/>
        </w:rPr>
        <w:t>TSPI = (PD - ES) / (PD - AT)</w:t>
      </w:r>
    </w:p>
    <w:p w14:paraId="4DCBCC6E" w14:textId="77777777" w:rsidR="00D237C6" w:rsidRPr="001424F3" w:rsidRDefault="00D237C6" w:rsidP="00D237C6">
      <w:pPr>
        <w:jc w:val="both"/>
        <w:rPr>
          <w:color w:val="000000" w:themeColor="text1"/>
          <w:sz w:val="24"/>
          <w:szCs w:val="24"/>
          <w:lang w:val="es-ES"/>
        </w:rPr>
      </w:pPr>
    </w:p>
    <w:p w14:paraId="1E6E7792"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Existe una forma alternativa de esta ecuación (p. 12). La forma alternativa es basada en la duración estimada del proyecto:</w:t>
      </w:r>
    </w:p>
    <w:p w14:paraId="0EEDED31" w14:textId="77777777" w:rsidR="00D237C6" w:rsidRPr="001424F3" w:rsidRDefault="00D237C6" w:rsidP="00D237C6">
      <w:pPr>
        <w:jc w:val="center"/>
        <w:rPr>
          <w:color w:val="000000" w:themeColor="text1"/>
          <w:sz w:val="24"/>
          <w:szCs w:val="24"/>
          <w:lang w:val="es-ES"/>
        </w:rPr>
      </w:pPr>
    </w:p>
    <w:p w14:paraId="58B11969" w14:textId="213CCA7A" w:rsidR="00D237C6" w:rsidRPr="001424F3" w:rsidRDefault="00D237C6" w:rsidP="00D237C6">
      <w:pPr>
        <w:jc w:val="center"/>
        <w:rPr>
          <w:b/>
          <w:color w:val="000000" w:themeColor="text1"/>
          <w:sz w:val="24"/>
          <w:szCs w:val="24"/>
          <w:lang w:val="es-ES"/>
        </w:rPr>
      </w:pPr>
      <w:r w:rsidRPr="001424F3">
        <w:rPr>
          <w:b/>
          <w:color w:val="000000" w:themeColor="text1"/>
          <w:sz w:val="24"/>
          <w:szCs w:val="24"/>
          <w:lang w:val="es-ES"/>
        </w:rPr>
        <w:t>TSPI(</w:t>
      </w:r>
      <w:r w:rsidRPr="001424F3">
        <w:rPr>
          <w:b/>
          <w:color w:val="000000" w:themeColor="text1"/>
          <w:sz w:val="18"/>
          <w:szCs w:val="18"/>
          <w:lang w:val="es-ES"/>
        </w:rPr>
        <w:t>ED</w:t>
      </w:r>
      <w:r w:rsidRPr="001424F3">
        <w:rPr>
          <w:b/>
          <w:color w:val="000000" w:themeColor="text1"/>
          <w:sz w:val="24"/>
          <w:szCs w:val="24"/>
          <w:lang w:val="es-ES"/>
        </w:rPr>
        <w:t>) = (PD - ES) / (ED - AT)</w:t>
      </w:r>
    </w:p>
    <w:p w14:paraId="1D28BC38" w14:textId="77777777" w:rsidR="00D237C6" w:rsidRPr="001424F3" w:rsidRDefault="00D237C6" w:rsidP="00D237C6">
      <w:pPr>
        <w:jc w:val="both"/>
        <w:rPr>
          <w:color w:val="000000" w:themeColor="text1"/>
          <w:sz w:val="24"/>
          <w:szCs w:val="24"/>
          <w:lang w:val="es-ES"/>
        </w:rPr>
      </w:pPr>
    </w:p>
    <w:p w14:paraId="3EC97979"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Para explicar brevemente esta ecuación es importante notar, como lo señala Mowery (2012), que ED de sus siglas del inglés de Estimated Duration,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Pr="001424F3" w:rsidRDefault="00D237C6" w:rsidP="00D237C6">
      <w:pPr>
        <w:jc w:val="both"/>
        <w:rPr>
          <w:color w:val="000000" w:themeColor="text1"/>
          <w:lang w:val="es-ES"/>
        </w:rPr>
      </w:pPr>
    </w:p>
    <w:p w14:paraId="61D18128" w14:textId="77777777" w:rsidR="00D237C6" w:rsidRPr="001424F3" w:rsidRDefault="00D237C6" w:rsidP="00D237C6">
      <w:pPr>
        <w:jc w:val="both"/>
        <w:rPr>
          <w:color w:val="000000" w:themeColor="text1"/>
          <w:lang w:val="es-ES"/>
        </w:rPr>
      </w:pPr>
      <w:commentRangeStart w:id="132"/>
      <w:r w:rsidRPr="001424F3">
        <w:rPr>
          <w:color w:val="000000" w:themeColor="text1"/>
          <w:lang w:val="es-ES"/>
        </w:rPr>
        <w:t>….</w:t>
      </w:r>
      <w:commentRangeEnd w:id="132"/>
      <w:r w:rsidRPr="001424F3">
        <w:rPr>
          <w:color w:val="000000" w:themeColor="text1"/>
          <w:lang w:val="es-ES"/>
        </w:rPr>
        <w:commentReference w:id="132"/>
      </w:r>
    </w:p>
    <w:p w14:paraId="28554D00" w14:textId="6B77B132" w:rsidR="00822035" w:rsidRPr="001424F3" w:rsidRDefault="00D237C6">
      <w:pPr>
        <w:rPr>
          <w:b/>
          <w:bCs/>
          <w:color w:val="000000" w:themeColor="text1"/>
          <w:sz w:val="24"/>
          <w:szCs w:val="24"/>
          <w:lang w:val="es-ES" w:eastAsia="en-US"/>
        </w:rPr>
      </w:pPr>
      <w:r w:rsidRPr="001424F3">
        <w:rPr>
          <w:b/>
          <w:bCs/>
          <w:color w:val="000000" w:themeColor="text1"/>
          <w:sz w:val="24"/>
          <w:szCs w:val="24"/>
          <w:lang w:val="es-ES" w:eastAsia="en-US"/>
        </w:rPr>
        <w:br w:type="page"/>
      </w:r>
    </w:p>
    <w:p w14:paraId="72E43C25" w14:textId="727CFA4F" w:rsidR="00476E85" w:rsidRPr="001424F3" w:rsidRDefault="00822035" w:rsidP="00164F82">
      <w:pPr>
        <w:pStyle w:val="Heading2"/>
        <w:jc w:val="center"/>
        <w:rPr>
          <w:rFonts w:eastAsia="Times New Roman"/>
          <w:b/>
          <w:bCs/>
          <w:color w:val="000000" w:themeColor="text1"/>
          <w:lang w:val="es-ES"/>
        </w:rPr>
      </w:pPr>
      <w:bookmarkStart w:id="133" w:name="_Toc492234550"/>
      <w:r w:rsidRPr="001424F3">
        <w:rPr>
          <w:rFonts w:eastAsia="Times New Roman"/>
          <w:b/>
          <w:bCs/>
          <w:color w:val="000000" w:themeColor="text1"/>
          <w:lang w:val="es-ES"/>
        </w:rPr>
        <w:lastRenderedPageBreak/>
        <w:t>Flujo de trabajo de la herramienta</w:t>
      </w:r>
      <w:bookmarkEnd w:id="133"/>
    </w:p>
    <w:p w14:paraId="508BCDE2" w14:textId="77777777" w:rsidR="00A2636B" w:rsidRPr="001424F3" w:rsidRDefault="00A2636B" w:rsidP="00A2636B">
      <w:pPr>
        <w:pStyle w:val="NormalWeb"/>
        <w:spacing w:before="0" w:beforeAutospacing="0" w:after="0" w:afterAutospacing="0"/>
        <w:rPr>
          <w:rFonts w:ascii="Arial" w:hAnsi="Arial" w:cs="Arial"/>
          <w:color w:val="000000" w:themeColor="text1"/>
          <w:sz w:val="22"/>
          <w:szCs w:val="22"/>
          <w:lang w:val="es-ES"/>
        </w:rPr>
      </w:pPr>
    </w:p>
    <w:p w14:paraId="01C17D33" w14:textId="0342CB7C" w:rsidR="00955F55" w:rsidRPr="001424F3" w:rsidRDefault="009B50B6" w:rsidP="00DA0A64">
      <w:pPr>
        <w:jc w:val="both"/>
        <w:rPr>
          <w:lang w:val="es-ES"/>
        </w:rPr>
      </w:pPr>
      <w:r w:rsidRPr="001424F3">
        <w:rPr>
          <w:lang w:val="es-ES"/>
        </w:rPr>
        <w:t>El flujo de trabajo que se propone en la herramienta está basado en lo descripto por PMI</w:t>
      </w:r>
      <w:r w:rsidR="006A375E" w:rsidRPr="001424F3">
        <w:rPr>
          <w:lang w:val="es-ES"/>
        </w:rPr>
        <w:t xml:space="preserve"> </w:t>
      </w:r>
      <w:r w:rsidRPr="001424F3">
        <w:rPr>
          <w:lang w:val="es-ES"/>
        </w:rPr>
        <w:t>(2013) a lo largo de la Guía del PMBOK.</w:t>
      </w:r>
    </w:p>
    <w:p w14:paraId="76ECB9F5" w14:textId="72A6E131" w:rsidR="00955F55" w:rsidRPr="001424F3" w:rsidRDefault="00955F55" w:rsidP="00450787">
      <w:pPr>
        <w:pStyle w:val="Heading3"/>
        <w:jc w:val="center"/>
        <w:rPr>
          <w:b/>
          <w:color w:val="000000" w:themeColor="text1"/>
          <w:lang w:val="es-ES"/>
        </w:rPr>
      </w:pPr>
      <w:bookmarkStart w:id="134" w:name="_Toc492234551"/>
      <w:r w:rsidRPr="001424F3">
        <w:rPr>
          <w:b/>
          <w:color w:val="000000" w:themeColor="text1"/>
          <w:lang w:val="es-ES"/>
        </w:rPr>
        <w:t>Crear proyecto</w:t>
      </w:r>
      <w:bookmarkEnd w:id="134"/>
    </w:p>
    <w:p w14:paraId="51A79AF5" w14:textId="750E1508" w:rsidR="002773E1" w:rsidRPr="001424F3" w:rsidRDefault="0037671E" w:rsidP="00DA0A64">
      <w:pPr>
        <w:jc w:val="both"/>
        <w:rPr>
          <w:lang w:val="es-ES"/>
        </w:rPr>
      </w:pPr>
      <w:r w:rsidRPr="001424F3">
        <w:rPr>
          <w:lang w:val="es-ES"/>
        </w:rPr>
        <w:t xml:space="preserve">El primer paso </w:t>
      </w:r>
      <w:r w:rsidR="003D02D7" w:rsidRPr="001424F3">
        <w:rPr>
          <w:lang w:val="es-ES"/>
        </w:rPr>
        <w:t xml:space="preserve">para poder realizar la gestión de tareas, utilizando la herramienta, es crear un proyecto. </w:t>
      </w:r>
    </w:p>
    <w:p w14:paraId="41886A15" w14:textId="57610F2F" w:rsidR="002773E1" w:rsidRPr="001424F3" w:rsidRDefault="002773E1" w:rsidP="00450787">
      <w:pPr>
        <w:jc w:val="center"/>
        <w:rPr>
          <w:lang w:val="es-ES"/>
        </w:rPr>
      </w:pPr>
      <w:r w:rsidRPr="001424F3">
        <w:rPr>
          <w:noProof/>
          <w:lang w:val="en-US" w:eastAsia="en-US"/>
        </w:rPr>
        <w:drawing>
          <wp:inline distT="0" distB="0" distL="0" distR="0" wp14:anchorId="25B0B5AE" wp14:editId="5C883C8F">
            <wp:extent cx="4886050" cy="70891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93950" cy="7100601"/>
                    </a:xfrm>
                    <a:prstGeom prst="rect">
                      <a:avLst/>
                    </a:prstGeom>
                  </pic:spPr>
                </pic:pic>
              </a:graphicData>
            </a:graphic>
          </wp:inline>
        </w:drawing>
      </w:r>
    </w:p>
    <w:p w14:paraId="545E4D0E" w14:textId="63FB85BA" w:rsidR="003D02D7" w:rsidRPr="001424F3" w:rsidRDefault="003D02D7" w:rsidP="00DA0A64">
      <w:pPr>
        <w:jc w:val="both"/>
        <w:rPr>
          <w:lang w:val="es-ES"/>
        </w:rPr>
      </w:pPr>
      <w:r w:rsidRPr="001424F3">
        <w:rPr>
          <w:lang w:val="es-ES"/>
        </w:rPr>
        <w:lastRenderedPageBreak/>
        <w:t>Para esto es necesario ingresar un nombre, es decir, la denominación del proyecto. En base a este nombre un identificador será generado, pero el mismo puede ser modificado por el usuario. Además el usuario puede ingresar opcionalmente una descripción del proyecto:</w:t>
      </w:r>
    </w:p>
    <w:p w14:paraId="6D196317" w14:textId="1C1107A0" w:rsidR="003D02D7" w:rsidRPr="001424F3" w:rsidRDefault="003D02D7" w:rsidP="002773E1">
      <w:pPr>
        <w:jc w:val="center"/>
        <w:rPr>
          <w:lang w:val="es-ES"/>
        </w:rPr>
      </w:pPr>
      <w:r w:rsidRPr="001424F3">
        <w:rPr>
          <w:noProof/>
          <w:lang w:val="en-US" w:eastAsia="en-US"/>
        </w:rPr>
        <w:drawing>
          <wp:inline distT="0" distB="0" distL="0" distR="0" wp14:anchorId="3B4EF5FE" wp14:editId="7E35DA73">
            <wp:extent cx="5118966" cy="2610978"/>
            <wp:effectExtent l="0" t="0" r="0" b="5715"/>
            <wp:docPr id="3" name="Picture 3" descr="../../../Desktop/Screen%20Shot%202017-07-29%20at%201.43.0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7-29%20at%201.43.00%20PM.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3211" t="11698" r="5536" b="1826"/>
                    <a:stretch/>
                  </pic:blipFill>
                  <pic:spPr bwMode="auto">
                    <a:xfrm>
                      <a:off x="0" y="0"/>
                      <a:ext cx="5120135" cy="2611574"/>
                    </a:xfrm>
                    <a:prstGeom prst="rect">
                      <a:avLst/>
                    </a:prstGeom>
                    <a:noFill/>
                    <a:ln>
                      <a:noFill/>
                    </a:ln>
                    <a:extLst>
                      <a:ext uri="{53640926-AAD7-44D8-BBD7-CCE9431645EC}">
                        <a14:shadowObscured xmlns:a14="http://schemas.microsoft.com/office/drawing/2010/main"/>
                      </a:ext>
                    </a:extLst>
                  </pic:spPr>
                </pic:pic>
              </a:graphicData>
            </a:graphic>
          </wp:inline>
        </w:drawing>
      </w:r>
    </w:p>
    <w:p w14:paraId="392B9880" w14:textId="34BD907D" w:rsidR="0037671E" w:rsidRPr="001424F3" w:rsidRDefault="0042263F" w:rsidP="00DA0A64">
      <w:pPr>
        <w:jc w:val="both"/>
        <w:rPr>
          <w:lang w:val="es-ES"/>
        </w:rPr>
      </w:pPr>
      <w:r w:rsidRPr="001424F3">
        <w:rPr>
          <w:lang w:val="es-ES"/>
        </w:rPr>
        <w:t xml:space="preserve">El flujo de trabajo desarrollado en el formulario de creación de proyecto corresponde a lo que se describe en PMBOK como el Grupo de Procesos de Inicio, en donde, según PMI (2003) se define el proyecto, se redacta y aprueba el acta de constitución, de manera que el proyecto se considera oficialmente autorizado (p. 54). Tal es así que este formulario cuenta con el campo de Acta de Constitución, con el cual se puede adjuntar un archivo PDF, una imagen o el formato </w:t>
      </w:r>
      <w:r w:rsidR="002F30E4" w:rsidRPr="001424F3">
        <w:rPr>
          <w:lang w:val="es-ES"/>
        </w:rPr>
        <w:t xml:space="preserve">de archivo </w:t>
      </w:r>
      <w:r w:rsidRPr="001424F3">
        <w:rPr>
          <w:lang w:val="es-ES"/>
        </w:rPr>
        <w:t xml:space="preserve">más conveniente para el usuario. Este  campo es opcional dado que se considera la posibilidad </w:t>
      </w:r>
      <w:r w:rsidR="002F30E4" w:rsidRPr="001424F3">
        <w:rPr>
          <w:lang w:val="es-ES"/>
        </w:rPr>
        <w:t>de que el usuario desee crear el proyecto y posteriormente agregar el acta de constitución, o que por condiciones específicas del mismo, no se requiera tal elemento.</w:t>
      </w:r>
    </w:p>
    <w:p w14:paraId="0CD8ADCE" w14:textId="1A82DFB0" w:rsidR="00955F55" w:rsidRPr="001424F3" w:rsidRDefault="002F30E4" w:rsidP="002773E1">
      <w:pPr>
        <w:jc w:val="center"/>
        <w:rPr>
          <w:lang w:val="es-ES"/>
        </w:rPr>
      </w:pPr>
      <w:r w:rsidRPr="001424F3">
        <w:rPr>
          <w:noProof/>
          <w:lang w:val="en-US" w:eastAsia="en-US"/>
        </w:rPr>
        <w:drawing>
          <wp:inline distT="0" distB="0" distL="0" distR="0" wp14:anchorId="2EED93EE" wp14:editId="3B03C3FF">
            <wp:extent cx="5603875" cy="2126615"/>
            <wp:effectExtent l="0" t="0" r="9525" b="6985"/>
            <wp:docPr id="4" name="Picture 4" descr="../../../Desktop/Screen%20Shot%202017-07-29%20at%202.23.0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7-29%20at%202.23.06%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03875" cy="2126615"/>
                    </a:xfrm>
                    <a:prstGeom prst="rect">
                      <a:avLst/>
                    </a:prstGeom>
                    <a:noFill/>
                    <a:ln>
                      <a:noFill/>
                    </a:ln>
                  </pic:spPr>
                </pic:pic>
              </a:graphicData>
            </a:graphic>
          </wp:inline>
        </w:drawing>
      </w:r>
    </w:p>
    <w:p w14:paraId="34EC7C8E" w14:textId="346CE06A" w:rsidR="002F30E4" w:rsidRPr="001424F3" w:rsidRDefault="002F30E4" w:rsidP="00DA0A64">
      <w:pPr>
        <w:jc w:val="both"/>
        <w:rPr>
          <w:lang w:val="es-ES"/>
        </w:rPr>
      </w:pPr>
      <w:r w:rsidRPr="001424F3">
        <w:rPr>
          <w:lang w:val="es-ES"/>
        </w:rPr>
        <w:t xml:space="preserve">En esta misma sección se puede asignar, opcionalmente, un ‘proyecto padre’, esto permite que el usuario tenga sub proyectos y así desarrolle una relación jerárquica entre los proyectos. En caso de utilizar este campo, el usuario también </w:t>
      </w:r>
      <w:r w:rsidR="00D07CDB" w:rsidRPr="001424F3">
        <w:rPr>
          <w:lang w:val="es-ES"/>
        </w:rPr>
        <w:t xml:space="preserve">puede, opcionalmente, seleccionar la opción de </w:t>
      </w:r>
      <w:r w:rsidRPr="001424F3">
        <w:rPr>
          <w:lang w:val="es-ES"/>
        </w:rPr>
        <w:t>heredar los miembros del proyecto padre.</w:t>
      </w:r>
    </w:p>
    <w:p w14:paraId="6F819710" w14:textId="77777777" w:rsidR="00B646F0" w:rsidRPr="001424F3" w:rsidRDefault="00B646F0" w:rsidP="00DA0A64">
      <w:pPr>
        <w:jc w:val="both"/>
        <w:rPr>
          <w:lang w:val="es-ES"/>
        </w:rPr>
      </w:pPr>
    </w:p>
    <w:p w14:paraId="29CC1272" w14:textId="1EEAB6FF" w:rsidR="002F30E4" w:rsidRPr="001424F3" w:rsidRDefault="00B646F0" w:rsidP="00DA0A64">
      <w:pPr>
        <w:jc w:val="both"/>
        <w:rPr>
          <w:lang w:val="es-ES"/>
        </w:rPr>
      </w:pPr>
      <w:r w:rsidRPr="001424F3">
        <w:rPr>
          <w:lang w:val="es-ES"/>
        </w:rPr>
        <w:t>Durante el mismo flujo de trabajo creación de proyecto se puede ya configurar que campo será utilizado, durante todo el ciclo de vida del proyecto, para realizar la Gestión del Valor Ganado:</w:t>
      </w:r>
    </w:p>
    <w:p w14:paraId="5593B745" w14:textId="3F16A535" w:rsidR="00B646F0" w:rsidRPr="001424F3" w:rsidRDefault="00B646F0" w:rsidP="002773E1">
      <w:pPr>
        <w:jc w:val="center"/>
        <w:rPr>
          <w:lang w:val="es-ES"/>
        </w:rPr>
      </w:pPr>
      <w:r w:rsidRPr="001424F3">
        <w:rPr>
          <w:noProof/>
          <w:lang w:val="en-US" w:eastAsia="en-US"/>
        </w:rPr>
        <w:lastRenderedPageBreak/>
        <w:drawing>
          <wp:inline distT="0" distB="0" distL="0" distR="0" wp14:anchorId="67CD05D9" wp14:editId="520C5B47">
            <wp:extent cx="5603875" cy="1288415"/>
            <wp:effectExtent l="0" t="0" r="9525" b="6985"/>
            <wp:docPr id="5" name="Picture 5" descr="../../../Desktop/Screen%20Shot%202017-07-29%20at%203.39.0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7-29%20at%203.39.06%20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3875" cy="1288415"/>
                    </a:xfrm>
                    <a:prstGeom prst="rect">
                      <a:avLst/>
                    </a:prstGeom>
                    <a:noFill/>
                    <a:ln>
                      <a:noFill/>
                    </a:ln>
                  </pic:spPr>
                </pic:pic>
              </a:graphicData>
            </a:graphic>
          </wp:inline>
        </w:drawing>
      </w:r>
    </w:p>
    <w:p w14:paraId="2F7A12DA" w14:textId="0BA0079C" w:rsidR="00860A92" w:rsidRPr="001424F3" w:rsidRDefault="00F97DEC" w:rsidP="00DA0A64">
      <w:pPr>
        <w:jc w:val="both"/>
        <w:rPr>
          <w:lang w:val="es-ES"/>
        </w:rPr>
      </w:pPr>
      <w:r w:rsidRPr="001424F3">
        <w:rPr>
          <w:lang w:val="es-ES"/>
        </w:rPr>
        <w:t>Las opciones para esta configuración son las siguientes:</w:t>
      </w:r>
      <w:r w:rsidR="00B646F0" w:rsidRPr="001424F3">
        <w:rPr>
          <w:lang w:val="es-ES"/>
        </w:rPr>
        <w:t xml:space="preserve"> </w:t>
      </w:r>
    </w:p>
    <w:p w14:paraId="4D3D4366"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Costo: Esto se refiere al costo monetario que se incurrirá para efectuar la tarea. Con esta opción, si se tienen todas las tareas creadas y debidamente estimadas, se puede tener una línea base del presupuesto del proyecto. Luego de seleccionar esta opción se debe también seleccionar la moneda o divisa de una lista de monedas basadas en el estándar internacional ISO 4217.</w:t>
      </w:r>
    </w:p>
    <w:p w14:paraId="424F8A27"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Puntos: Se decidió incluir esta opción en la herramienta dado que estimar una tarea, es decir, definir su PV, en puntos que por lo general representan el nivel de esfuerzo que será requerido para que la misma sea efectuada, es una práctica comúnmente adoptada, entre otros casos en la industria del desarrollo de software.</w:t>
      </w:r>
    </w:p>
    <w:p w14:paraId="0073DBCE"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Tiempo: Para concebir esta opción se tuvo en cuenta que muchas veces existe una relación entre los puntos de esfuerzo y el tiempo que tomaría realizar cada punto. De forma similar, muchas veces, existe también una relación entre el presupuesto en términos monetarios y el tiempo, por ejemplo, en el caso de que se pague al equipo por hora. Siendo así, algunos directores de proyecto evitan realizar conversiones de horas a punto (o la moneda que estén utilizando) y viceversa y en lugar de eso realizan toda la planificación del proyecto únicamente en función al tiempo. En consecuencia se decide incluir esta opción teniendo en cuenta justamente el caso en que se convierten los puntos de esfuerzos a horas, por esta razón la unidad de medida del tiempo en este caso es la hora.</w:t>
      </w:r>
    </w:p>
    <w:p w14:paraId="62CCCA1A" w14:textId="7F3CF631"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Unidad de medida personalizada: Esta opción tiene como finalidad cubrir cualquier caso imprevisto con las opciones anteriores, como por ejemplo, en el caso de que un director de proyecto decida realizar la planificación y gestión del valor ganado en función a una unidad de medida distinta a las monedas o divisas expuestas por el estándar internacional ISO 4217, la hora o punto de esfuerzo.</w:t>
      </w:r>
    </w:p>
    <w:p w14:paraId="60BDA55E" w14:textId="77777777" w:rsidR="00F97DEC" w:rsidRPr="001424F3" w:rsidRDefault="00F97DEC" w:rsidP="00F97DEC">
      <w:pPr>
        <w:pStyle w:val="NormalWeb"/>
        <w:spacing w:before="0" w:beforeAutospacing="0" w:after="0" w:afterAutospacing="0"/>
        <w:ind w:left="720"/>
        <w:jc w:val="both"/>
        <w:rPr>
          <w:rFonts w:ascii="Arial" w:hAnsi="Arial" w:cs="Arial"/>
          <w:color w:val="000000"/>
          <w:sz w:val="22"/>
          <w:szCs w:val="22"/>
          <w:lang w:val="es-ES"/>
        </w:rPr>
      </w:pPr>
    </w:p>
    <w:p w14:paraId="1550A346" w14:textId="29273EF6" w:rsidR="00F97DEC" w:rsidRPr="001424F3" w:rsidRDefault="00F97DEC" w:rsidP="00DA0A64">
      <w:pPr>
        <w:jc w:val="both"/>
        <w:rPr>
          <w:lang w:val="es-ES"/>
        </w:rPr>
      </w:pPr>
      <w:r w:rsidRPr="001424F3">
        <w:rPr>
          <w:lang w:val="es-ES"/>
        </w:rPr>
        <w:t>Por defecto al crear un proyecto, el valor seleccionado es el de ‘Costo’, pero esto puede ser modificado según las necesidades del usuario.</w:t>
      </w:r>
    </w:p>
    <w:p w14:paraId="6BB6059C" w14:textId="77777777" w:rsidR="00F97DEC" w:rsidRPr="001424F3" w:rsidRDefault="00F97DEC" w:rsidP="00DA0A64">
      <w:pPr>
        <w:jc w:val="both"/>
        <w:rPr>
          <w:lang w:val="es-ES"/>
        </w:rPr>
      </w:pPr>
    </w:p>
    <w:p w14:paraId="0C237CF5" w14:textId="4378DB5D" w:rsidR="00F97DEC" w:rsidRPr="001424F3" w:rsidRDefault="00F97DEC" w:rsidP="00DA0A64">
      <w:pPr>
        <w:jc w:val="both"/>
        <w:rPr>
          <w:lang w:val="es-ES"/>
        </w:rPr>
      </w:pPr>
      <w:r w:rsidRPr="001424F3">
        <w:rPr>
          <w:lang w:val="es-ES"/>
        </w:rPr>
        <w:t>Finalmente se puede configurar que tipos de peticiones contará el proyecto:</w:t>
      </w:r>
    </w:p>
    <w:p w14:paraId="41023120" w14:textId="77777777" w:rsidR="00F97DEC" w:rsidRPr="001424F3" w:rsidRDefault="00F97DEC" w:rsidP="00DA0A64">
      <w:pPr>
        <w:jc w:val="both"/>
        <w:rPr>
          <w:lang w:val="es-ES"/>
        </w:rPr>
      </w:pPr>
    </w:p>
    <w:p w14:paraId="72470211" w14:textId="00EEFEEA" w:rsidR="00F97DEC" w:rsidRPr="001424F3" w:rsidRDefault="00F97DEC" w:rsidP="00DA0A64">
      <w:pPr>
        <w:jc w:val="both"/>
        <w:rPr>
          <w:lang w:val="es-ES"/>
        </w:rPr>
      </w:pPr>
      <w:r w:rsidRPr="001424F3">
        <w:rPr>
          <w:noProof/>
          <w:lang w:val="en-US" w:eastAsia="en-US"/>
        </w:rPr>
        <w:drawing>
          <wp:inline distT="0" distB="0" distL="0" distR="0" wp14:anchorId="64EF46AF" wp14:editId="31756D4D">
            <wp:extent cx="5610860" cy="1198245"/>
            <wp:effectExtent l="0" t="0" r="2540" b="0"/>
            <wp:docPr id="7" name="Picture 7" descr="../../../Desktop/Screen%20Shot%202017-07-29%20at%203.54.2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7-29%20at%203.54.23%20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0860" cy="1198245"/>
                    </a:xfrm>
                    <a:prstGeom prst="rect">
                      <a:avLst/>
                    </a:prstGeom>
                    <a:noFill/>
                    <a:ln>
                      <a:noFill/>
                    </a:ln>
                  </pic:spPr>
                </pic:pic>
              </a:graphicData>
            </a:graphic>
          </wp:inline>
        </w:drawing>
      </w:r>
    </w:p>
    <w:p w14:paraId="51945F5D" w14:textId="728C393A" w:rsidR="00F97DEC" w:rsidRPr="001424F3" w:rsidRDefault="00F97DEC" w:rsidP="00DA0A64">
      <w:pPr>
        <w:jc w:val="both"/>
        <w:rPr>
          <w:lang w:val="es-ES"/>
        </w:rPr>
      </w:pPr>
      <w:r w:rsidRPr="001424F3">
        <w:rPr>
          <w:lang w:val="es-ES"/>
        </w:rPr>
        <w:t>Por defecto los tipos Hito y Tarea son seleccionados, los cuales permiten realizar una completa gestión de las actividades, ya que con los mismos el usuario puede desarrollar la Estructura de Desglose de Trabajo</w:t>
      </w:r>
      <w:r w:rsidR="00D06077" w:rsidRPr="001424F3">
        <w:rPr>
          <w:lang w:val="es-ES"/>
        </w:rPr>
        <w:t xml:space="preserve">, utilizando hitos para elementos más abstractos de dicha estructura y tanto tareas ‘hijas’ como tareas relacionada. Además a nivel de tareas </w:t>
      </w:r>
      <w:r w:rsidR="00D06077" w:rsidRPr="001424F3">
        <w:rPr>
          <w:lang w:val="es-ES"/>
        </w:rPr>
        <w:lastRenderedPageBreak/>
        <w:t xml:space="preserve">se puede agregar una </w:t>
      </w:r>
      <w:r w:rsidR="00D06077" w:rsidRPr="001424F3">
        <w:rPr>
          <w:i/>
          <w:lang w:val="es-ES"/>
        </w:rPr>
        <w:t>lista de verificación</w:t>
      </w:r>
      <w:r w:rsidR="00D06077" w:rsidRPr="001424F3">
        <w:rPr>
          <w:lang w:val="es-ES"/>
        </w:rPr>
        <w:t>, la cual es descripta más detalladamente en la siguiente sección del presente documento.</w:t>
      </w:r>
    </w:p>
    <w:p w14:paraId="0E84454C" w14:textId="77777777" w:rsidR="00F97DEC" w:rsidRPr="001424F3" w:rsidRDefault="00F97DEC" w:rsidP="00DA0A64">
      <w:pPr>
        <w:jc w:val="both"/>
        <w:rPr>
          <w:lang w:val="es-ES"/>
        </w:rPr>
      </w:pPr>
    </w:p>
    <w:p w14:paraId="40BEFA50" w14:textId="08B504C0" w:rsidR="003D02D7" w:rsidRPr="001424F3" w:rsidRDefault="00955F55" w:rsidP="00450787">
      <w:pPr>
        <w:pStyle w:val="Heading3"/>
        <w:jc w:val="center"/>
        <w:rPr>
          <w:b/>
          <w:color w:val="000000" w:themeColor="text1"/>
          <w:lang w:val="es-ES"/>
        </w:rPr>
      </w:pPr>
      <w:bookmarkStart w:id="135" w:name="_Toc492234552"/>
      <w:r w:rsidRPr="001424F3">
        <w:rPr>
          <w:b/>
          <w:color w:val="000000" w:themeColor="text1"/>
          <w:lang w:val="es-ES"/>
        </w:rPr>
        <w:t xml:space="preserve">Definir </w:t>
      </w:r>
      <w:r w:rsidR="0042263F" w:rsidRPr="001424F3">
        <w:rPr>
          <w:b/>
          <w:color w:val="000000" w:themeColor="text1"/>
          <w:lang w:val="es-ES"/>
        </w:rPr>
        <w:t>actividades</w:t>
      </w:r>
      <w:bookmarkEnd w:id="135"/>
    </w:p>
    <w:p w14:paraId="0B4FA695" w14:textId="779C8852" w:rsidR="00C0208D" w:rsidRPr="001424F3" w:rsidRDefault="006C2544" w:rsidP="00DA0A64">
      <w:pPr>
        <w:jc w:val="both"/>
        <w:rPr>
          <w:lang w:val="es-ES"/>
        </w:rPr>
      </w:pPr>
      <w:r w:rsidRPr="001424F3">
        <w:rPr>
          <w:lang w:val="es-ES"/>
        </w:rPr>
        <w:t xml:space="preserve">Se pretende que lo siguiente a la creación del proyecto sea la definición de la lista de actividades, </w:t>
      </w:r>
      <w:r w:rsidR="002D6CCE" w:rsidRPr="001424F3">
        <w:rPr>
          <w:lang w:val="es-ES"/>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1424F3">
        <w:rPr>
          <w:lang w:val="es-ES"/>
        </w:rPr>
        <w:t xml:space="preserve">de todas las actividades que llevaran a la obtención del objetivo final. A </w:t>
      </w:r>
      <w:r w:rsidR="002D6CCE" w:rsidRPr="001424F3">
        <w:rPr>
          <w:lang w:val="es-ES"/>
        </w:rPr>
        <w:t>medi</w:t>
      </w:r>
      <w:r w:rsidR="00A80BE2" w:rsidRPr="001424F3">
        <w:rPr>
          <w:lang w:val="es-ES"/>
        </w:rPr>
        <w:t>da que el proyecto transcurre esta lista es</w:t>
      </w:r>
      <w:r w:rsidR="002D6CCE" w:rsidRPr="001424F3">
        <w:rPr>
          <w:lang w:val="es-ES"/>
        </w:rPr>
        <w:t xml:space="preserve"> refinada y detallada con mayor precisión</w:t>
      </w:r>
      <w:r w:rsidR="00A80BE2" w:rsidRPr="001424F3">
        <w:rPr>
          <w:lang w:val="es-ES"/>
        </w:rPr>
        <w:t>.</w:t>
      </w:r>
      <w:r w:rsidR="003F1237" w:rsidRPr="001424F3">
        <w:rPr>
          <w:lang w:val="es-ES"/>
        </w:rPr>
        <w:t xml:space="preserve"> (p. 152 - 155)</w:t>
      </w:r>
      <w:r w:rsidR="00A80BE2" w:rsidRPr="001424F3">
        <w:rPr>
          <w:lang w:val="es-ES"/>
        </w:rPr>
        <w:t xml:space="preserve"> </w:t>
      </w:r>
    </w:p>
    <w:p w14:paraId="4194943A" w14:textId="3A1F0112" w:rsidR="002D3D7E" w:rsidRPr="001424F3" w:rsidRDefault="0092741E" w:rsidP="00DA0A64">
      <w:pPr>
        <w:jc w:val="both"/>
        <w:rPr>
          <w:lang w:val="es-ES"/>
        </w:rPr>
      </w:pPr>
      <w:r w:rsidRPr="001424F3">
        <w:rPr>
          <w:noProof/>
          <w:lang w:val="en-US" w:eastAsia="en-US"/>
        </w:rPr>
        <w:lastRenderedPageBreak/>
        <w:drawing>
          <wp:inline distT="0" distB="0" distL="0" distR="0" wp14:anchorId="5278DFA3" wp14:editId="31E396ED">
            <wp:extent cx="5612130" cy="6747510"/>
            <wp:effectExtent l="0" t="0" r="127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6747510"/>
                    </a:xfrm>
                    <a:prstGeom prst="rect">
                      <a:avLst/>
                    </a:prstGeom>
                  </pic:spPr>
                </pic:pic>
              </a:graphicData>
            </a:graphic>
          </wp:inline>
        </w:drawing>
      </w:r>
    </w:p>
    <w:p w14:paraId="1926C891" w14:textId="09D1EFE3" w:rsidR="00BE3DBD" w:rsidRPr="001424F3" w:rsidRDefault="00BE3DBD" w:rsidP="00DA0A64">
      <w:pPr>
        <w:jc w:val="both"/>
        <w:rPr>
          <w:lang w:val="es-ES"/>
        </w:rPr>
      </w:pPr>
      <w:r w:rsidRPr="001424F3">
        <w:rPr>
          <w:lang w:val="es-ES"/>
        </w:rPr>
        <w:t>Cabe destacar que el término ‘petición’ es utilizado a lo largo de este documento, como así también en la herramienta misma, para referirse a un elemento de la Estructura de Desglose de Trabajo, ya sea una tarea o hito.</w:t>
      </w:r>
    </w:p>
    <w:p w14:paraId="7F35DDA8" w14:textId="09B6E36F" w:rsidR="0092741E" w:rsidRPr="001424F3" w:rsidRDefault="00BE3DBD" w:rsidP="00DA0A64">
      <w:pPr>
        <w:jc w:val="both"/>
        <w:rPr>
          <w:lang w:val="es-ES"/>
        </w:rPr>
      </w:pPr>
      <w:r w:rsidRPr="001424F3">
        <w:rPr>
          <w:lang w:val="es-ES"/>
        </w:rPr>
        <w:t xml:space="preserve">Al crear una petición </w:t>
      </w:r>
      <w:r w:rsidR="00A80BE2" w:rsidRPr="001424F3">
        <w:rPr>
          <w:lang w:val="es-ES"/>
        </w:rPr>
        <w:t xml:space="preserve">los campos obligatorios son el asunto, que representa </w:t>
      </w:r>
      <w:r w:rsidR="00AD6CDC" w:rsidRPr="001424F3">
        <w:rPr>
          <w:lang w:val="es-ES"/>
        </w:rPr>
        <w:t>el título de la petición. E</w:t>
      </w:r>
      <w:r w:rsidR="00A80BE2" w:rsidRPr="001424F3">
        <w:rPr>
          <w:lang w:val="es-ES"/>
        </w:rPr>
        <w:t xml:space="preserve">l </w:t>
      </w:r>
      <w:r w:rsidR="00334AEA" w:rsidRPr="001424F3">
        <w:rPr>
          <w:lang w:val="es-ES"/>
        </w:rPr>
        <w:t>campo T</w:t>
      </w:r>
      <w:r w:rsidR="00A80BE2" w:rsidRPr="001424F3">
        <w:rPr>
          <w:lang w:val="es-ES"/>
        </w:rPr>
        <w:t>ipo</w:t>
      </w:r>
      <w:r w:rsidR="00334AEA" w:rsidRPr="001424F3">
        <w:rPr>
          <w:lang w:val="es-ES"/>
        </w:rPr>
        <w:t xml:space="preserve">, el cual es utilizado para determinar si la petición es un hito o una tarea. </w:t>
      </w:r>
      <w:r w:rsidR="00334AEA" w:rsidRPr="001424F3">
        <w:rPr>
          <w:color w:val="000000" w:themeColor="text1"/>
          <w:lang w:val="es-ES"/>
        </w:rPr>
        <w:t>P</w:t>
      </w:r>
      <w:r w:rsidR="00A80BE2" w:rsidRPr="001424F3">
        <w:rPr>
          <w:color w:val="000000" w:themeColor="text1"/>
          <w:lang w:val="es-ES"/>
        </w:rPr>
        <w:t xml:space="preserve">or defecto </w:t>
      </w:r>
      <w:r w:rsidR="00334AEA" w:rsidRPr="001424F3">
        <w:rPr>
          <w:color w:val="000000" w:themeColor="text1"/>
          <w:lang w:val="es-ES"/>
        </w:rPr>
        <w:t xml:space="preserve">el Tipo </w:t>
      </w:r>
      <w:r w:rsidR="00A80BE2" w:rsidRPr="001424F3">
        <w:rPr>
          <w:color w:val="000000" w:themeColor="text1"/>
          <w:lang w:val="es-ES"/>
        </w:rPr>
        <w:t xml:space="preserve">estará </w:t>
      </w:r>
      <w:r w:rsidR="00334AEA" w:rsidRPr="001424F3">
        <w:rPr>
          <w:color w:val="000000" w:themeColor="text1"/>
          <w:lang w:val="es-ES"/>
        </w:rPr>
        <w:t xml:space="preserve">asignado </w:t>
      </w:r>
      <w:r w:rsidR="00A80BE2" w:rsidRPr="001424F3">
        <w:rPr>
          <w:color w:val="000000" w:themeColor="text1"/>
          <w:lang w:val="es-ES"/>
        </w:rPr>
        <w:t>como tarea debido a que se puede planear el proyecto sin el uso de hitos</w:t>
      </w:r>
      <w:r w:rsidR="00334AEA" w:rsidRPr="001424F3">
        <w:rPr>
          <w:color w:val="000000" w:themeColor="text1"/>
          <w:lang w:val="es-ES"/>
        </w:rPr>
        <w:t xml:space="preserve">, sin embargo es imposible hacerlo </w:t>
      </w:r>
      <w:r w:rsidR="00A80BE2" w:rsidRPr="001424F3">
        <w:rPr>
          <w:color w:val="000000" w:themeColor="text1"/>
          <w:lang w:val="es-ES"/>
        </w:rPr>
        <w:t>sin el uso de tareas</w:t>
      </w:r>
      <w:r w:rsidR="00456A54" w:rsidRPr="001424F3">
        <w:rPr>
          <w:color w:val="000000" w:themeColor="text1"/>
          <w:lang w:val="es-ES"/>
        </w:rPr>
        <w:t xml:space="preserve"> y solo con hitos,</w:t>
      </w:r>
      <w:r w:rsidR="00A80BE2" w:rsidRPr="001424F3">
        <w:rPr>
          <w:color w:val="000000" w:themeColor="text1"/>
          <w:lang w:val="es-ES"/>
        </w:rPr>
        <w:t xml:space="preserve"> ya que</w:t>
      </w:r>
      <w:r w:rsidR="00FC1903" w:rsidRPr="001424F3">
        <w:rPr>
          <w:color w:val="000000" w:themeColor="text1"/>
          <w:lang w:val="es-ES"/>
        </w:rPr>
        <w:t xml:space="preserve"> un hito</w:t>
      </w:r>
      <w:r w:rsidR="00456A54" w:rsidRPr="001424F3">
        <w:rPr>
          <w:color w:val="000000" w:themeColor="text1"/>
          <w:lang w:val="es-ES"/>
        </w:rPr>
        <w:t xml:space="preserve"> en la herramienta tiene más que nada una función de agrupar tareas para representar un objetivo alcanzable, esto se describe con mayor detalles en los siguientes párrafos</w:t>
      </w:r>
      <w:r w:rsidR="00334AEA" w:rsidRPr="001424F3">
        <w:rPr>
          <w:lang w:val="es-ES"/>
        </w:rPr>
        <w:t>.</w:t>
      </w:r>
      <w:r w:rsidR="00A80BE2" w:rsidRPr="001424F3">
        <w:rPr>
          <w:lang w:val="es-ES"/>
        </w:rPr>
        <w:t xml:space="preserve"> </w:t>
      </w:r>
    </w:p>
    <w:p w14:paraId="27E83212" w14:textId="45D03199" w:rsidR="0092741E" w:rsidRPr="001424F3" w:rsidRDefault="0092741E" w:rsidP="0092741E">
      <w:pPr>
        <w:jc w:val="center"/>
        <w:rPr>
          <w:lang w:val="es-ES"/>
        </w:rPr>
      </w:pPr>
      <w:r w:rsidRPr="001424F3">
        <w:rPr>
          <w:noProof/>
          <w:lang w:val="en-US" w:eastAsia="en-US"/>
        </w:rPr>
        <w:lastRenderedPageBreak/>
        <w:drawing>
          <wp:inline distT="0" distB="0" distL="0" distR="0" wp14:anchorId="5F0B8715" wp14:editId="0B829EE8">
            <wp:extent cx="6481812" cy="2174240"/>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47" t="6366" r="2240" b="66429"/>
                    <a:stretch/>
                  </pic:blipFill>
                  <pic:spPr bwMode="auto">
                    <a:xfrm>
                      <a:off x="0" y="0"/>
                      <a:ext cx="6492996" cy="2177991"/>
                    </a:xfrm>
                    <a:prstGeom prst="rect">
                      <a:avLst/>
                    </a:prstGeom>
                    <a:ln>
                      <a:noFill/>
                    </a:ln>
                    <a:extLst>
                      <a:ext uri="{53640926-AAD7-44D8-BBD7-CCE9431645EC}">
                        <a14:shadowObscured xmlns:a14="http://schemas.microsoft.com/office/drawing/2010/main"/>
                      </a:ext>
                    </a:extLst>
                  </pic:spPr>
                </pic:pic>
              </a:graphicData>
            </a:graphic>
          </wp:inline>
        </w:drawing>
      </w:r>
    </w:p>
    <w:p w14:paraId="18929BB4" w14:textId="77777777" w:rsidR="0092741E" w:rsidRPr="001424F3" w:rsidRDefault="0092741E" w:rsidP="00DA0A64">
      <w:pPr>
        <w:jc w:val="both"/>
        <w:rPr>
          <w:lang w:val="es-ES"/>
        </w:rPr>
      </w:pPr>
    </w:p>
    <w:p w14:paraId="4D9675E5" w14:textId="50856107" w:rsidR="00A80BE2" w:rsidRPr="001424F3" w:rsidRDefault="0092741E" w:rsidP="00DA0A64">
      <w:pPr>
        <w:jc w:val="both"/>
        <w:rPr>
          <w:lang w:val="es-ES"/>
        </w:rPr>
      </w:pPr>
      <w:r w:rsidRPr="001424F3">
        <w:rPr>
          <w:lang w:val="es-ES"/>
        </w:rPr>
        <w:t>L</w:t>
      </w:r>
      <w:r w:rsidR="00FE5B2A" w:rsidRPr="001424F3">
        <w:rPr>
          <w:lang w:val="es-ES"/>
        </w:rPr>
        <w:t xml:space="preserve">a </w:t>
      </w:r>
      <w:r w:rsidR="00A80BE2" w:rsidRPr="001424F3">
        <w:rPr>
          <w:lang w:val="es-ES"/>
        </w:rPr>
        <w:t>prioridad que por defecto estará apuntada como Normal, por ser el valor intermedio entre las posibles prioridades; y estado, que por defec</w:t>
      </w:r>
      <w:r w:rsidR="00301989" w:rsidRPr="001424F3">
        <w:rPr>
          <w:lang w:val="es-ES"/>
        </w:rPr>
        <w:t>t</w:t>
      </w:r>
      <w:r w:rsidR="00A80BE2" w:rsidRPr="001424F3">
        <w:rPr>
          <w:lang w:val="es-ES"/>
        </w:rPr>
        <w:t>o se encontrara marcado como “</w:t>
      </w:r>
      <w:r w:rsidR="00935962" w:rsidRPr="001424F3">
        <w:rPr>
          <w:lang w:val="es-ES"/>
        </w:rPr>
        <w:t>Registrada</w:t>
      </w:r>
      <w:r w:rsidR="00A80BE2" w:rsidRPr="001424F3">
        <w:rPr>
          <w:lang w:val="es-ES"/>
        </w:rPr>
        <w:t xml:space="preserve">”. </w:t>
      </w:r>
    </w:p>
    <w:p w14:paraId="7F8D2782" w14:textId="728F0D8C" w:rsidR="0092741E" w:rsidRPr="001424F3" w:rsidRDefault="0092741E" w:rsidP="00DA0A64">
      <w:pPr>
        <w:jc w:val="both"/>
        <w:rPr>
          <w:lang w:val="es-ES"/>
        </w:rPr>
      </w:pPr>
      <w:r w:rsidRPr="001424F3">
        <w:rPr>
          <w:noProof/>
          <w:lang w:val="en-US" w:eastAsia="en-US"/>
        </w:rPr>
        <w:drawing>
          <wp:inline distT="0" distB="0" distL="0" distR="0" wp14:anchorId="7507B0E9" wp14:editId="431AE0FE">
            <wp:extent cx="5194935" cy="1949773"/>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543" t="33468" r="39512" b="49692"/>
                    <a:stretch/>
                  </pic:blipFill>
                  <pic:spPr bwMode="auto">
                    <a:xfrm>
                      <a:off x="0" y="0"/>
                      <a:ext cx="5199785" cy="1951593"/>
                    </a:xfrm>
                    <a:prstGeom prst="rect">
                      <a:avLst/>
                    </a:prstGeom>
                    <a:ln>
                      <a:noFill/>
                    </a:ln>
                    <a:extLst>
                      <a:ext uri="{53640926-AAD7-44D8-BBD7-CCE9431645EC}">
                        <a14:shadowObscured xmlns:a14="http://schemas.microsoft.com/office/drawing/2010/main"/>
                      </a:ext>
                    </a:extLst>
                  </pic:spPr>
                </pic:pic>
              </a:graphicData>
            </a:graphic>
          </wp:inline>
        </w:drawing>
      </w:r>
    </w:p>
    <w:p w14:paraId="65319259" w14:textId="77777777" w:rsidR="0092741E" w:rsidRPr="001424F3" w:rsidRDefault="0092741E" w:rsidP="00DA0A64">
      <w:pPr>
        <w:jc w:val="both"/>
        <w:rPr>
          <w:lang w:val="es-ES"/>
        </w:rPr>
      </w:pPr>
    </w:p>
    <w:p w14:paraId="39C83E5E" w14:textId="77777777" w:rsidR="0092741E" w:rsidRPr="001424F3" w:rsidRDefault="0092741E" w:rsidP="00DA0A64">
      <w:pPr>
        <w:jc w:val="both"/>
        <w:rPr>
          <w:lang w:val="es-ES"/>
        </w:rPr>
      </w:pPr>
    </w:p>
    <w:p w14:paraId="09887FB7" w14:textId="3BABB5F1" w:rsidR="00A80BE2" w:rsidRPr="001424F3" w:rsidRDefault="00A80BE2" w:rsidP="00DA0A64">
      <w:pPr>
        <w:jc w:val="both"/>
        <w:rPr>
          <w:lang w:val="es-ES"/>
        </w:rPr>
      </w:pPr>
      <w:r w:rsidRPr="001424F3">
        <w:rPr>
          <w:lang w:val="es-ES"/>
        </w:rPr>
        <w:t>Una vez creadas las peticiones se notifica automáticamente mediante correo electrónico al Director (o los Directores en caso de haber más de uno en el proyecto)</w:t>
      </w:r>
      <w:r w:rsidR="00B12A0D" w:rsidRPr="001424F3">
        <w:rPr>
          <w:lang w:val="es-ES"/>
        </w:rPr>
        <w:t xml:space="preserve">, y a todos los usuarios que fueron marcados como </w:t>
      </w:r>
      <w:r w:rsidR="00F93395" w:rsidRPr="001424F3">
        <w:rPr>
          <w:i/>
          <w:lang w:val="es-ES"/>
        </w:rPr>
        <w:t xml:space="preserve">Seguidores </w:t>
      </w:r>
      <w:r w:rsidR="00F93395" w:rsidRPr="001424F3">
        <w:rPr>
          <w:lang w:val="es-ES"/>
        </w:rPr>
        <w:t>en el momento de crear la petición</w:t>
      </w:r>
      <w:r w:rsidR="00BA0BA1" w:rsidRPr="001424F3">
        <w:rPr>
          <w:lang w:val="es-ES"/>
        </w:rPr>
        <w:t>, como se ve a continuación:</w:t>
      </w:r>
    </w:p>
    <w:p w14:paraId="59F95F28" w14:textId="35652883" w:rsidR="00F93395" w:rsidRPr="001424F3" w:rsidRDefault="00BA0BA1" w:rsidP="00BA0BA1">
      <w:pPr>
        <w:jc w:val="both"/>
        <w:rPr>
          <w:lang w:val="es-ES"/>
        </w:rPr>
      </w:pPr>
      <w:r w:rsidRPr="001424F3">
        <w:rPr>
          <w:noProof/>
          <w:lang w:val="en-US" w:eastAsia="en-US"/>
        </w:rPr>
        <w:drawing>
          <wp:inline distT="0" distB="0" distL="0" distR="0" wp14:anchorId="04D00635" wp14:editId="485C3113">
            <wp:extent cx="5652135" cy="11267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443" t="78752" r="5202" b="6267"/>
                    <a:stretch/>
                  </pic:blipFill>
                  <pic:spPr bwMode="auto">
                    <a:xfrm>
                      <a:off x="0" y="0"/>
                      <a:ext cx="5699104" cy="1136108"/>
                    </a:xfrm>
                    <a:prstGeom prst="rect">
                      <a:avLst/>
                    </a:prstGeom>
                    <a:ln>
                      <a:noFill/>
                    </a:ln>
                    <a:extLst>
                      <a:ext uri="{53640926-AAD7-44D8-BBD7-CCE9431645EC}">
                        <a14:shadowObscured xmlns:a14="http://schemas.microsoft.com/office/drawing/2010/main"/>
                      </a:ext>
                    </a:extLst>
                  </pic:spPr>
                </pic:pic>
              </a:graphicData>
            </a:graphic>
          </wp:inline>
        </w:drawing>
      </w:r>
    </w:p>
    <w:p w14:paraId="13D38CB5" w14:textId="77777777" w:rsidR="00BA0BA1" w:rsidRPr="001424F3" w:rsidRDefault="00BA0BA1" w:rsidP="00DA0A64">
      <w:pPr>
        <w:jc w:val="both"/>
        <w:rPr>
          <w:lang w:val="es-ES"/>
        </w:rPr>
      </w:pPr>
    </w:p>
    <w:p w14:paraId="16CD4E1C" w14:textId="124AB3FF" w:rsidR="00C0208D" w:rsidRPr="001424F3" w:rsidRDefault="00A80BE2" w:rsidP="00DA0A64">
      <w:pPr>
        <w:jc w:val="both"/>
        <w:rPr>
          <w:lang w:val="es-ES"/>
        </w:rPr>
      </w:pPr>
      <w:r w:rsidRPr="001424F3">
        <w:rPr>
          <w:lang w:val="es-ES"/>
        </w:rPr>
        <w:t>Luego de generar la lista de actividades, es necesario cargar la información acerca de los miembros del equipo de trabajo del proyecto,</w:t>
      </w:r>
      <w:r w:rsidR="003F1237" w:rsidRPr="001424F3">
        <w:rPr>
          <w:lang w:val="es-ES"/>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1424F3">
        <w:rPr>
          <w:lang w:val="es-ES"/>
        </w:rPr>
        <w:t>así</w:t>
      </w:r>
      <w:r w:rsidR="003F1237" w:rsidRPr="001424F3">
        <w:rPr>
          <w:lang w:val="es-ES"/>
        </w:rPr>
        <w:t xml:space="preserve"> mismo también serán notificados los Directores</w:t>
      </w:r>
      <w:r w:rsidR="00F93395" w:rsidRPr="001424F3">
        <w:rPr>
          <w:lang w:val="es-ES"/>
        </w:rPr>
        <w:t>. El usuario puede también, cambiar el orden de estos últimos pasos y agregar los miembros al proyecto antes de crear la lista de actividades, esto permitirá</w:t>
      </w:r>
      <w:r w:rsidR="00BF7EDA" w:rsidRPr="001424F3">
        <w:rPr>
          <w:lang w:val="es-ES"/>
        </w:rPr>
        <w:t xml:space="preserve"> que el usuario pueda, al crear una petición ya </w:t>
      </w:r>
      <w:r w:rsidR="00F93395" w:rsidRPr="001424F3">
        <w:rPr>
          <w:lang w:val="es-ES"/>
        </w:rPr>
        <w:t>asignar</w:t>
      </w:r>
      <w:r w:rsidR="00BF7EDA" w:rsidRPr="001424F3">
        <w:rPr>
          <w:lang w:val="es-ES"/>
        </w:rPr>
        <w:t>la</w:t>
      </w:r>
      <w:r w:rsidR="00F93395" w:rsidRPr="001424F3">
        <w:rPr>
          <w:lang w:val="es-ES"/>
        </w:rPr>
        <w:t xml:space="preserve"> </w:t>
      </w:r>
      <w:r w:rsidR="00BF7EDA" w:rsidRPr="001424F3">
        <w:rPr>
          <w:lang w:val="es-ES"/>
        </w:rPr>
        <w:t>una a un miembro</w:t>
      </w:r>
      <w:r w:rsidR="003F1237" w:rsidRPr="001424F3">
        <w:rPr>
          <w:lang w:val="es-ES"/>
        </w:rPr>
        <w:t>.</w:t>
      </w:r>
    </w:p>
    <w:p w14:paraId="4EC472AC" w14:textId="77777777" w:rsidR="00F93395" w:rsidRPr="001424F3" w:rsidRDefault="00F93395" w:rsidP="0014607F">
      <w:pPr>
        <w:jc w:val="both"/>
        <w:rPr>
          <w:lang w:val="es-ES"/>
        </w:rPr>
      </w:pPr>
    </w:p>
    <w:p w14:paraId="2C109E56" w14:textId="77777777" w:rsidR="00C17EE2" w:rsidRPr="001424F3" w:rsidRDefault="00C0208D" w:rsidP="0014607F">
      <w:pPr>
        <w:jc w:val="both"/>
        <w:rPr>
          <w:lang w:val="es-ES"/>
        </w:rPr>
      </w:pPr>
      <w:r w:rsidRPr="001424F3">
        <w:rPr>
          <w:lang w:val="es-ES"/>
        </w:rPr>
        <w:t>Para establecer e</w:t>
      </w:r>
      <w:r w:rsidR="00301989" w:rsidRPr="001424F3">
        <w:rPr>
          <w:lang w:val="es-ES"/>
        </w:rPr>
        <w:t xml:space="preserve">l estado de la petición como “En progreso” se deberán completar los campos de fechas estimadas y valor estimado de la tarea, los cuales son la base de la gestión del valor ganado. </w:t>
      </w:r>
      <w:r w:rsidRPr="001424F3">
        <w:rPr>
          <w:lang w:val="es-ES"/>
        </w:rPr>
        <w:t xml:space="preserve">Al asignar este estado, la fecha de inicio real de la tarea es actualizada automáticamente con la fecha del día. </w:t>
      </w:r>
    </w:p>
    <w:p w14:paraId="45D52EA0" w14:textId="63B11FE7" w:rsidR="00301989" w:rsidRPr="001424F3" w:rsidRDefault="00BA0BA1" w:rsidP="0014607F">
      <w:pPr>
        <w:jc w:val="both"/>
        <w:rPr>
          <w:lang w:val="es-ES"/>
        </w:rPr>
      </w:pPr>
      <w:r w:rsidRPr="001424F3">
        <w:rPr>
          <w:lang w:val="es-ES"/>
        </w:rPr>
        <w:t>Teniendo en cuenta que muchas veces, a</w:t>
      </w:r>
      <w:r w:rsidR="0014607F" w:rsidRPr="001424F3">
        <w:rPr>
          <w:lang w:val="es-ES"/>
        </w:rPr>
        <w:t xml:space="preserve"> medida que el desarrollo del proyecto avanza</w:t>
      </w:r>
      <w:r w:rsidRPr="001424F3">
        <w:rPr>
          <w:lang w:val="es-ES"/>
        </w:rPr>
        <w:t>,</w:t>
      </w:r>
      <w:r w:rsidR="0014607F" w:rsidRPr="001424F3">
        <w:rPr>
          <w:lang w:val="es-ES"/>
        </w:rPr>
        <w:t xml:space="preserve"> </w:t>
      </w:r>
      <w:r w:rsidRPr="001424F3">
        <w:rPr>
          <w:lang w:val="es-ES"/>
        </w:rPr>
        <w:t xml:space="preserve">surgen </w:t>
      </w:r>
      <w:r w:rsidR="0014607F" w:rsidRPr="001424F3">
        <w:rPr>
          <w:lang w:val="es-ES"/>
        </w:rPr>
        <w:t xml:space="preserve">tareas que no fueron incluidas inicialmente en la lista de actividades, </w:t>
      </w:r>
      <w:r w:rsidRPr="001424F3">
        <w:rPr>
          <w:lang w:val="es-ES"/>
        </w:rPr>
        <w:t>la herramienta permite que el estado pueda</w:t>
      </w:r>
      <w:r w:rsidR="0014607F" w:rsidRPr="001424F3">
        <w:rPr>
          <w:lang w:val="es-ES"/>
        </w:rPr>
        <w:t xml:space="preserve"> ser establecido como</w:t>
      </w:r>
      <w:r w:rsidR="00301989" w:rsidRPr="001424F3">
        <w:rPr>
          <w:lang w:val="es-ES"/>
        </w:rPr>
        <w:t xml:space="preserve"> “En progreso” directamente sin necesidad de pasar por el estado “</w:t>
      </w:r>
      <w:r w:rsidR="003476B6" w:rsidRPr="001424F3">
        <w:rPr>
          <w:lang w:val="es-ES"/>
        </w:rPr>
        <w:t>Registrada</w:t>
      </w:r>
      <w:r w:rsidR="00301989" w:rsidRPr="001424F3">
        <w:rPr>
          <w:lang w:val="es-ES"/>
        </w:rPr>
        <w:t>”</w:t>
      </w:r>
      <w:r w:rsidR="0014607F" w:rsidRPr="001424F3">
        <w:rPr>
          <w:lang w:val="es-ES"/>
        </w:rPr>
        <w:t xml:space="preserve"> previamente</w:t>
      </w:r>
      <w:r w:rsidR="00301989" w:rsidRPr="001424F3">
        <w:rPr>
          <w:lang w:val="es-ES"/>
        </w:rPr>
        <w:t xml:space="preserve">, pero en este caso los campos de fechas estimadas, valor estimado y asignado deberán ser completados al momento de la creación de la petición. </w:t>
      </w:r>
    </w:p>
    <w:p w14:paraId="1E6A8745" w14:textId="1923A7F5" w:rsidR="00301989" w:rsidRPr="001424F3" w:rsidRDefault="00301989" w:rsidP="00DA0A64">
      <w:pPr>
        <w:jc w:val="both"/>
        <w:rPr>
          <w:lang w:val="es-ES"/>
        </w:rPr>
      </w:pPr>
      <w:r w:rsidRPr="001424F3">
        <w:rPr>
          <w:lang w:val="es-ES"/>
        </w:rPr>
        <w:t xml:space="preserve">A medida que la tarea avanza, el asignado debe </w:t>
      </w:r>
      <w:r w:rsidR="00C0208D" w:rsidRPr="001424F3">
        <w:rPr>
          <w:lang w:val="es-ES"/>
        </w:rPr>
        <w:t>comentar su progreso y asignar los valores invertidos</w:t>
      </w:r>
      <w:r w:rsidR="007E6C69" w:rsidRPr="001424F3">
        <w:rPr>
          <w:lang w:val="es-ES"/>
        </w:rPr>
        <w:t xml:space="preserve"> en la misma a fin de generar</w:t>
      </w:r>
      <w:r w:rsidR="00C0208D" w:rsidRPr="001424F3">
        <w:rPr>
          <w:lang w:val="es-ES"/>
        </w:rPr>
        <w:t xml:space="preserve"> información útil </w:t>
      </w:r>
      <w:r w:rsidR="007E6C69" w:rsidRPr="001424F3">
        <w:rPr>
          <w:lang w:val="es-ES"/>
        </w:rPr>
        <w:t xml:space="preserve">y valiosa </w:t>
      </w:r>
      <w:r w:rsidR="00C0208D" w:rsidRPr="001424F3">
        <w:rPr>
          <w:lang w:val="es-ES"/>
        </w:rPr>
        <w:t>para la retroalimentación y evaluación del proyecto.</w:t>
      </w:r>
    </w:p>
    <w:p w14:paraId="2CDE8268" w14:textId="04F6D9B2" w:rsidR="00DA0A64" w:rsidRPr="001424F3" w:rsidRDefault="00C0208D" w:rsidP="00DA0A64">
      <w:pPr>
        <w:jc w:val="both"/>
        <w:rPr>
          <w:lang w:val="es-ES"/>
        </w:rPr>
      </w:pPr>
      <w:r w:rsidRPr="001424F3">
        <w:rPr>
          <w:lang w:val="es-ES"/>
        </w:rPr>
        <w:t>Una vez que la tarea es completada, el asignado debe cambiar el estado a “</w:t>
      </w:r>
      <w:r w:rsidR="00C96823" w:rsidRPr="001424F3">
        <w:rPr>
          <w:lang w:val="es-ES"/>
        </w:rPr>
        <w:t>Completada</w:t>
      </w:r>
      <w:r w:rsidRPr="001424F3">
        <w:rPr>
          <w:lang w:val="es-ES"/>
        </w:rPr>
        <w:t xml:space="preserve">”, lo cual automáticamente actualizará la fecha de fin real a la fecha del día el porcentaje realizado a 100%. </w:t>
      </w:r>
    </w:p>
    <w:p w14:paraId="0066741B" w14:textId="77777777" w:rsidR="0058131A" w:rsidRPr="001424F3" w:rsidRDefault="0058131A" w:rsidP="00DA0A64">
      <w:pPr>
        <w:jc w:val="both"/>
        <w:rPr>
          <w:lang w:val="es-ES"/>
        </w:rPr>
      </w:pPr>
    </w:p>
    <w:p w14:paraId="002220F2" w14:textId="0137CAAC" w:rsidR="00C0208D" w:rsidRPr="001424F3" w:rsidRDefault="007E6C69" w:rsidP="00DA0A64">
      <w:pPr>
        <w:jc w:val="both"/>
        <w:rPr>
          <w:lang w:val="es-ES"/>
        </w:rPr>
      </w:pPr>
      <w:r w:rsidRPr="001424F3">
        <w:rPr>
          <w:lang w:val="es-ES"/>
        </w:rPr>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5999F104" w14:textId="77777777" w:rsidR="00446448" w:rsidRPr="001424F3" w:rsidRDefault="00446448" w:rsidP="00DA0A64">
      <w:pPr>
        <w:jc w:val="both"/>
        <w:rPr>
          <w:lang w:val="es-ES"/>
        </w:rPr>
      </w:pPr>
    </w:p>
    <w:p w14:paraId="17C1380E" w14:textId="1C40F363" w:rsidR="00D11FB1" w:rsidRPr="001424F3" w:rsidRDefault="00446448" w:rsidP="00450787">
      <w:pPr>
        <w:pStyle w:val="Heading3"/>
        <w:jc w:val="center"/>
        <w:rPr>
          <w:b/>
          <w:color w:val="000000" w:themeColor="text1"/>
          <w:lang w:val="es-ES"/>
        </w:rPr>
      </w:pPr>
      <w:bookmarkStart w:id="136" w:name="_Toc492234553"/>
      <w:r w:rsidRPr="001424F3">
        <w:rPr>
          <w:b/>
          <w:color w:val="000000" w:themeColor="text1"/>
          <w:lang w:val="es-ES"/>
        </w:rPr>
        <w:t>Peticiones de tipo Hito</w:t>
      </w:r>
      <w:bookmarkEnd w:id="136"/>
    </w:p>
    <w:p w14:paraId="02C5F0AA" w14:textId="6AECA0A0" w:rsidR="00446448" w:rsidRPr="001424F3" w:rsidRDefault="00446448" w:rsidP="00024E68">
      <w:pPr>
        <w:jc w:val="both"/>
        <w:rPr>
          <w:lang w:val="es-ES"/>
        </w:rPr>
      </w:pPr>
      <w:r w:rsidRPr="001424F3">
        <w:rPr>
          <w:lang w:val="es-ES"/>
        </w:rPr>
        <w:t xml:space="preserve">En el formulario de peticiones, al cambiar el tipo de </w:t>
      </w:r>
      <w:r w:rsidRPr="001424F3">
        <w:rPr>
          <w:i/>
          <w:lang w:val="es-ES"/>
        </w:rPr>
        <w:t>Tarea</w:t>
      </w:r>
      <w:r w:rsidRPr="001424F3">
        <w:rPr>
          <w:lang w:val="es-ES"/>
        </w:rPr>
        <w:t xml:space="preserve"> a </w:t>
      </w:r>
      <w:r w:rsidRPr="001424F3">
        <w:rPr>
          <w:i/>
          <w:lang w:val="es-ES"/>
        </w:rPr>
        <w:t>Hito</w:t>
      </w:r>
      <w:r w:rsidRPr="001424F3">
        <w:rPr>
          <w:lang w:val="es-ES"/>
        </w:rPr>
        <w:t>, el formulario se adapta teniendo en cuenta que, según PMI (2003) un Hito tiene duración nula, ya que representa un momento en el tiempo (p. 153). Por lo cual, algunos campos, no son necesarios ya que son calculados automáticamente.</w:t>
      </w:r>
    </w:p>
    <w:p w14:paraId="441833A5" w14:textId="0DE62AB5" w:rsidR="00446448" w:rsidRPr="001424F3" w:rsidRDefault="00446448" w:rsidP="00024E68">
      <w:pPr>
        <w:jc w:val="both"/>
        <w:rPr>
          <w:lang w:val="es-ES"/>
        </w:rPr>
      </w:pPr>
      <w:r w:rsidRPr="001424F3">
        <w:rPr>
          <w:noProof/>
          <w:lang w:val="en-US" w:eastAsia="en-US"/>
        </w:rPr>
        <w:lastRenderedPageBreak/>
        <w:drawing>
          <wp:inline distT="0" distB="0" distL="0" distR="0" wp14:anchorId="52010BCA" wp14:editId="0C776060">
            <wp:extent cx="5612130" cy="5382260"/>
            <wp:effectExtent l="0" t="0" r="127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5382260"/>
                    </a:xfrm>
                    <a:prstGeom prst="rect">
                      <a:avLst/>
                    </a:prstGeom>
                  </pic:spPr>
                </pic:pic>
              </a:graphicData>
            </a:graphic>
          </wp:inline>
        </w:drawing>
      </w:r>
    </w:p>
    <w:p w14:paraId="6AC0998E" w14:textId="77777777" w:rsidR="00446448" w:rsidRPr="001424F3" w:rsidRDefault="00446448" w:rsidP="00024E68">
      <w:pPr>
        <w:jc w:val="both"/>
        <w:rPr>
          <w:lang w:val="es-ES"/>
        </w:rPr>
      </w:pPr>
    </w:p>
    <w:p w14:paraId="20439384" w14:textId="4CD5D9F6" w:rsidR="0017408D" w:rsidRPr="001424F3" w:rsidRDefault="00D11FB1" w:rsidP="00024E68">
      <w:pPr>
        <w:jc w:val="both"/>
        <w:rPr>
          <w:lang w:val="es-ES"/>
        </w:rPr>
      </w:pPr>
      <w:r w:rsidRPr="001424F3">
        <w:rPr>
          <w:lang w:val="es-ES"/>
        </w:rPr>
        <w:t>En el caso de las peticiones de tipo Hito los campos a completar obligatoriamente son el asunto y la prioridad, los demás campos como las fechas estimadas y reales de inicio y fin, estado, y costo estimado</w:t>
      </w:r>
      <w:r w:rsidR="00B67D68" w:rsidRPr="001424F3">
        <w:rPr>
          <w:lang w:val="es-ES"/>
        </w:rPr>
        <w:t xml:space="preserve"> y real</w:t>
      </w:r>
      <w:r w:rsidR="004465E0" w:rsidRPr="001424F3">
        <w:rPr>
          <w:lang w:val="es-ES"/>
        </w:rPr>
        <w:t>,</w:t>
      </w:r>
      <w:r w:rsidRPr="001424F3">
        <w:rPr>
          <w:lang w:val="es-ES"/>
        </w:rPr>
        <w:t xml:space="preserve"> son completados automáticamente de acuerdo a la información proveniente de las </w:t>
      </w:r>
      <w:r w:rsidR="00BF0FFB" w:rsidRPr="001424F3">
        <w:rPr>
          <w:lang w:val="es-ES"/>
        </w:rPr>
        <w:t xml:space="preserve">peticiones </w:t>
      </w:r>
      <w:r w:rsidR="00365FD9" w:rsidRPr="001424F3">
        <w:rPr>
          <w:lang w:val="es-ES"/>
        </w:rPr>
        <w:t>hijas que comprenden el hito</w:t>
      </w:r>
      <w:r w:rsidR="00446448" w:rsidRPr="001424F3">
        <w:rPr>
          <w:lang w:val="es-ES"/>
        </w:rPr>
        <w:t>.</w:t>
      </w:r>
      <w:r w:rsidRPr="001424F3">
        <w:rPr>
          <w:lang w:val="es-ES"/>
        </w:rPr>
        <w:t xml:space="preserve"> </w:t>
      </w:r>
      <w:r w:rsidR="00446448" w:rsidRPr="001424F3">
        <w:rPr>
          <w:lang w:val="es-ES"/>
        </w:rPr>
        <w:t xml:space="preserve">Por ejemplo, </w:t>
      </w:r>
      <w:r w:rsidRPr="001424F3">
        <w:rPr>
          <w:lang w:val="es-ES"/>
        </w:rPr>
        <w:t xml:space="preserve">la fecha estimada para inicio será la mínima entre las tareas hijas, así mismo para la fecha de inicio real, y la fecha de fin estimada será la máxima, de la misma manera se obtendrá la fecha </w:t>
      </w:r>
      <w:r w:rsidR="005F03B4" w:rsidRPr="001424F3">
        <w:rPr>
          <w:lang w:val="es-ES"/>
        </w:rPr>
        <w:t xml:space="preserve">máxima </w:t>
      </w:r>
      <w:r w:rsidRPr="001424F3">
        <w:rPr>
          <w:lang w:val="es-ES"/>
        </w:rPr>
        <w:t>entre las fechas de fin reales</w:t>
      </w:r>
      <w:r w:rsidR="00753AB1" w:rsidRPr="001424F3">
        <w:rPr>
          <w:lang w:val="es-ES"/>
        </w:rPr>
        <w:t>. A</w:t>
      </w:r>
      <w:r w:rsidR="000A3151" w:rsidRPr="001424F3">
        <w:rPr>
          <w:lang w:val="es-ES"/>
        </w:rPr>
        <w:t xml:space="preserve"> su vez el costo</w:t>
      </w:r>
      <w:r w:rsidR="00365FD9" w:rsidRPr="001424F3">
        <w:rPr>
          <w:lang w:val="es-ES"/>
        </w:rPr>
        <w:t xml:space="preserve"> estimado y el costo</w:t>
      </w:r>
      <w:r w:rsidR="000A3151" w:rsidRPr="001424F3">
        <w:rPr>
          <w:lang w:val="es-ES"/>
        </w:rPr>
        <w:t xml:space="preserve"> real del hito será</w:t>
      </w:r>
      <w:r w:rsidR="00365FD9" w:rsidRPr="001424F3">
        <w:rPr>
          <w:lang w:val="es-ES"/>
        </w:rPr>
        <w:t>n</w:t>
      </w:r>
      <w:r w:rsidR="000A3151" w:rsidRPr="001424F3">
        <w:rPr>
          <w:lang w:val="es-ES"/>
        </w:rPr>
        <w:t xml:space="preserve"> actualizado</w:t>
      </w:r>
      <w:r w:rsidR="00365FD9" w:rsidRPr="001424F3">
        <w:rPr>
          <w:lang w:val="es-ES"/>
        </w:rPr>
        <w:t>s</w:t>
      </w:r>
      <w:r w:rsidR="000A3151" w:rsidRPr="001424F3">
        <w:rPr>
          <w:lang w:val="es-ES"/>
        </w:rPr>
        <w:t xml:space="preserve"> con la suma de los </w:t>
      </w:r>
      <w:r w:rsidR="00365FD9" w:rsidRPr="001424F3">
        <w:rPr>
          <w:lang w:val="es-ES"/>
        </w:rPr>
        <w:t xml:space="preserve">respectivos </w:t>
      </w:r>
      <w:r w:rsidR="000A3151" w:rsidRPr="001424F3">
        <w:rPr>
          <w:lang w:val="es-ES"/>
        </w:rPr>
        <w:t xml:space="preserve">costos de las </w:t>
      </w:r>
      <w:r w:rsidR="00753AB1" w:rsidRPr="001424F3">
        <w:rPr>
          <w:lang w:val="es-ES"/>
        </w:rPr>
        <w:t xml:space="preserve">peticiones </w:t>
      </w:r>
      <w:r w:rsidR="000A3151" w:rsidRPr="001424F3">
        <w:rPr>
          <w:lang w:val="es-ES"/>
        </w:rPr>
        <w:t>que lo componen</w:t>
      </w:r>
      <w:r w:rsidRPr="001424F3">
        <w:rPr>
          <w:lang w:val="es-ES"/>
        </w:rPr>
        <w:t>.</w:t>
      </w:r>
      <w:r w:rsidR="008008CE" w:rsidRPr="001424F3">
        <w:rPr>
          <w:lang w:val="es-ES"/>
        </w:rPr>
        <w:t xml:space="preserve"> </w:t>
      </w:r>
    </w:p>
    <w:p w14:paraId="37514560" w14:textId="25F26848" w:rsidR="00D11FB1" w:rsidRPr="001424F3" w:rsidRDefault="008008CE" w:rsidP="00024E68">
      <w:pPr>
        <w:jc w:val="both"/>
        <w:rPr>
          <w:color w:val="FF0000"/>
          <w:lang w:val="es-ES"/>
        </w:rPr>
      </w:pPr>
      <w:r w:rsidRPr="001424F3">
        <w:rPr>
          <w:lang w:val="es-ES"/>
        </w:rPr>
        <w:t xml:space="preserve">La funcionalidad de </w:t>
      </w:r>
      <w:r w:rsidR="00391077" w:rsidRPr="001424F3">
        <w:rPr>
          <w:lang w:val="es-ES"/>
        </w:rPr>
        <w:t>“</w:t>
      </w:r>
      <w:r w:rsidRPr="001424F3">
        <w:rPr>
          <w:lang w:val="es-ES"/>
        </w:rPr>
        <w:t>checklist</w:t>
      </w:r>
      <w:r w:rsidR="00391077" w:rsidRPr="001424F3">
        <w:rPr>
          <w:lang w:val="es-ES"/>
        </w:rPr>
        <w:t>”</w:t>
      </w:r>
      <w:r w:rsidRPr="001424F3">
        <w:rPr>
          <w:lang w:val="es-ES"/>
        </w:rPr>
        <w:t xml:space="preserve"> no se encuentra disponible una vez que </w:t>
      </w:r>
      <w:r w:rsidR="004B1CE5" w:rsidRPr="001424F3">
        <w:rPr>
          <w:lang w:val="es-ES"/>
        </w:rPr>
        <w:t xml:space="preserve">se ha asignado </w:t>
      </w:r>
      <w:r w:rsidRPr="001424F3">
        <w:rPr>
          <w:lang w:val="es-ES"/>
        </w:rPr>
        <w:t>el tipo hito</w:t>
      </w:r>
      <w:r w:rsidR="004B1CE5" w:rsidRPr="001424F3">
        <w:rPr>
          <w:lang w:val="es-ES"/>
        </w:rPr>
        <w:t xml:space="preserve"> a la petición</w:t>
      </w:r>
      <w:r w:rsidR="004D6A15" w:rsidRPr="001424F3">
        <w:rPr>
          <w:lang w:val="es-ES"/>
        </w:rPr>
        <w:t>,</w:t>
      </w:r>
      <w:r w:rsidR="00446448" w:rsidRPr="001424F3">
        <w:rPr>
          <w:lang w:val="es-ES"/>
        </w:rPr>
        <w:t xml:space="preserve"> dado que</w:t>
      </w:r>
      <w:r w:rsidR="004D6A15" w:rsidRPr="001424F3">
        <w:rPr>
          <w:lang w:val="es-ES"/>
        </w:rPr>
        <w:t xml:space="preserve"> é</w:t>
      </w:r>
      <w:r w:rsidRPr="001424F3">
        <w:rPr>
          <w:lang w:val="es-ES"/>
        </w:rPr>
        <w:t>sta es exclusiva de las tareas.</w:t>
      </w:r>
      <w:r w:rsidR="00D11FB1" w:rsidRPr="001424F3">
        <w:rPr>
          <w:lang w:val="es-ES"/>
        </w:rPr>
        <w:t xml:space="preserve"> La transición de estados para las peticiones de tipo hito son las mismas existentes para las tareas, pero a diferencia de estas no son asignables sino que se actualizan automáticamente</w:t>
      </w:r>
      <w:r w:rsidR="00E950B9" w:rsidRPr="001424F3">
        <w:rPr>
          <w:lang w:val="es-ES"/>
        </w:rPr>
        <w:t xml:space="preserve"> en base al estado de las tareas hijas</w:t>
      </w:r>
      <w:r w:rsidR="000D7A53" w:rsidRPr="001424F3">
        <w:rPr>
          <w:lang w:val="es-ES"/>
        </w:rPr>
        <w:t>.</w:t>
      </w:r>
    </w:p>
    <w:p w14:paraId="21A3D2C4" w14:textId="77777777" w:rsidR="00C0208D" w:rsidRPr="001424F3" w:rsidRDefault="00C0208D" w:rsidP="00024E68">
      <w:pPr>
        <w:jc w:val="both"/>
        <w:rPr>
          <w:lang w:val="es-ES"/>
        </w:rPr>
      </w:pPr>
    </w:p>
    <w:p w14:paraId="20A23D04" w14:textId="77777777" w:rsidR="004F5FE3" w:rsidRPr="001424F3" w:rsidRDefault="003F5021" w:rsidP="00024E68">
      <w:pPr>
        <w:jc w:val="both"/>
        <w:rPr>
          <w:lang w:val="es-ES"/>
        </w:rPr>
      </w:pPr>
      <w:r w:rsidRPr="001424F3">
        <w:rPr>
          <w:lang w:val="es-ES"/>
        </w:rPr>
        <w:t xml:space="preserve">Como se puede notar, por medio del formulario de peticiones se puede abarcar un gran número de procesos de diferentes grupos de procesos descriptos en PMBOK. Por </w:t>
      </w:r>
      <w:r w:rsidRPr="001424F3">
        <w:rPr>
          <w:lang w:val="es-ES"/>
        </w:rPr>
        <w:lastRenderedPageBreak/>
        <w:t xml:space="preserve">ejemplo: al crear una tarea, se ejecutan varios procesos del Grupo de Procesos de </w:t>
      </w:r>
      <w:r w:rsidR="001F4C07" w:rsidRPr="001424F3">
        <w:rPr>
          <w:lang w:val="es-ES"/>
        </w:rPr>
        <w:t>Planificación</w:t>
      </w:r>
      <w:r w:rsidR="002F568D" w:rsidRPr="001424F3">
        <w:rPr>
          <w:lang w:val="es-ES"/>
        </w:rPr>
        <w:t xml:space="preserve">, debido a que el usuario está </w:t>
      </w:r>
      <w:r w:rsidR="001F4C07" w:rsidRPr="001424F3">
        <w:rPr>
          <w:lang w:val="es-ES"/>
        </w:rPr>
        <w:t>creando elementos de la Estructura de Desglose del Trabajo, al definir las fechas de las tareas también está realizando la gestión del cronograma, así como al establecer los valores estimados para las peticiones.</w:t>
      </w:r>
      <w:r w:rsidRPr="001424F3">
        <w:rPr>
          <w:lang w:val="es-ES"/>
        </w:rPr>
        <w:t xml:space="preserve"> </w:t>
      </w:r>
    </w:p>
    <w:p w14:paraId="287EC8DA" w14:textId="540DE23B" w:rsidR="001F4C07" w:rsidRPr="001424F3" w:rsidRDefault="004F5FE3" w:rsidP="00024E68">
      <w:pPr>
        <w:jc w:val="both"/>
        <w:rPr>
          <w:lang w:val="es-ES"/>
        </w:rPr>
      </w:pPr>
      <w:r w:rsidRPr="001424F3">
        <w:rPr>
          <w:lang w:val="es-ES"/>
        </w:rPr>
        <w:t xml:space="preserve">Así mismo, gran parte de los procesos dentro de la Gestión de Recursos Humanos del Proyecto, son gestionados por medio de este formulario de peticiones ya que por medio del mismo se asignan tareas a los miembros del equipo del proyecto. </w:t>
      </w:r>
    </w:p>
    <w:p w14:paraId="25819BF8" w14:textId="2E9DA071" w:rsidR="00301989" w:rsidRPr="001424F3" w:rsidRDefault="001F4C07" w:rsidP="00024E68">
      <w:pPr>
        <w:jc w:val="both"/>
        <w:rPr>
          <w:lang w:val="es-ES"/>
        </w:rPr>
      </w:pPr>
      <w:r w:rsidRPr="001424F3">
        <w:rPr>
          <w:lang w:val="es-ES"/>
        </w:rPr>
        <w:t>L</w:t>
      </w:r>
      <w:r w:rsidR="003F5021" w:rsidRPr="001424F3">
        <w:rPr>
          <w:lang w:val="es-ES"/>
        </w:rPr>
        <w:t xml:space="preserve">uego al actualizar </w:t>
      </w:r>
      <w:r w:rsidRPr="001424F3">
        <w:rPr>
          <w:lang w:val="es-ES"/>
        </w:rPr>
        <w:t xml:space="preserve">cada tarea </w:t>
      </w:r>
      <w:r w:rsidR="003F5021" w:rsidRPr="001424F3">
        <w:rPr>
          <w:lang w:val="es-ES"/>
        </w:rPr>
        <w:t xml:space="preserve">se pueden ejecutar procesos del Grupo de Procesos de </w:t>
      </w:r>
      <w:r w:rsidRPr="001424F3">
        <w:rPr>
          <w:lang w:val="es-ES"/>
        </w:rPr>
        <w:t>Ejecución</w:t>
      </w:r>
      <w:r w:rsidR="003F5021" w:rsidRPr="001424F3">
        <w:rPr>
          <w:lang w:val="es-ES"/>
        </w:rPr>
        <w:t xml:space="preserve"> y del Grupo de Procesos de Monitoreo y Control</w:t>
      </w:r>
      <w:r w:rsidRPr="001424F3">
        <w:rPr>
          <w:lang w:val="es-ES"/>
        </w:rPr>
        <w:t xml:space="preserve">, como también los procesos que abarcan la Gestión de Costos del proyecto, ya que se pueden estimar los costos, registrar los costos incurridos en cada actividad y monitorear los mimos. </w:t>
      </w:r>
    </w:p>
    <w:p w14:paraId="6B9C4C64" w14:textId="77777777" w:rsidR="006F0954" w:rsidRPr="001424F3" w:rsidRDefault="006F0954" w:rsidP="00450787">
      <w:pPr>
        <w:pStyle w:val="Heading3"/>
        <w:jc w:val="center"/>
        <w:rPr>
          <w:b/>
          <w:color w:val="000000" w:themeColor="text1"/>
          <w:lang w:val="es-ES"/>
        </w:rPr>
      </w:pPr>
      <w:bookmarkStart w:id="137" w:name="_Toc492234554"/>
      <w:r w:rsidRPr="001424F3">
        <w:rPr>
          <w:b/>
          <w:color w:val="000000" w:themeColor="text1"/>
          <w:lang w:val="es-ES"/>
        </w:rPr>
        <w:t>Gestión de Recursos Humanos del Proyecto</w:t>
      </w:r>
      <w:bookmarkEnd w:id="137"/>
    </w:p>
    <w:p w14:paraId="2BD47FD7" w14:textId="33ACE400" w:rsidR="006F0954" w:rsidRPr="001424F3" w:rsidRDefault="006F0954" w:rsidP="00024E68">
      <w:pPr>
        <w:jc w:val="both"/>
        <w:rPr>
          <w:lang w:val="es-ES"/>
        </w:rPr>
      </w:pPr>
      <w:r w:rsidRPr="001424F3">
        <w:rPr>
          <w:lang w:val="es-ES"/>
        </w:rPr>
        <w:t>Como se menciona en la sección anterior, parte de los procesos de Gestión de Recursos Humanos se realizan por medio del formulario de peticiones ya que mediante el mismo se puede establecer en lo que trabajará cada miembro del equipo y hacer un seguimiento de dichos miembros. Otra parte esencial en la Gestión de Recursos Humanos del Proyecto, es la posibilidad de incorporar miembros al equipo del proyecto. Esto es posible por medio de un formulario específico que se encuentra en las sección de configuración del Proyecto de la herramienta.</w:t>
      </w:r>
    </w:p>
    <w:p w14:paraId="41D98695" w14:textId="5736D893" w:rsidR="005F70FC" w:rsidRPr="001424F3" w:rsidRDefault="004F5FE3" w:rsidP="00024E68">
      <w:pPr>
        <w:jc w:val="both"/>
        <w:rPr>
          <w:lang w:val="es-ES"/>
        </w:rPr>
      </w:pPr>
      <w:r w:rsidRPr="001424F3">
        <w:rPr>
          <w:noProof/>
          <w:lang w:val="en-US" w:eastAsia="en-US"/>
        </w:rPr>
        <w:drawing>
          <wp:inline distT="0" distB="0" distL="0" distR="0" wp14:anchorId="6A6D46E1" wp14:editId="0206BABF">
            <wp:extent cx="5603875" cy="2784475"/>
            <wp:effectExtent l="0" t="0" r="9525" b="9525"/>
            <wp:docPr id="8" name="Picture 8" descr="../../../Desktop/Screen%20Shot%202017-08-03%20at%204.02.5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03%20at%204.02.56%20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3875" cy="2784475"/>
                    </a:xfrm>
                    <a:prstGeom prst="rect">
                      <a:avLst/>
                    </a:prstGeom>
                    <a:noFill/>
                    <a:ln>
                      <a:noFill/>
                    </a:ln>
                  </pic:spPr>
                </pic:pic>
              </a:graphicData>
            </a:graphic>
          </wp:inline>
        </w:drawing>
      </w:r>
    </w:p>
    <w:p w14:paraId="31A6E1B4" w14:textId="0735DB14" w:rsidR="00FA70D6" w:rsidRPr="001424F3" w:rsidRDefault="00FA70D6" w:rsidP="00024E68">
      <w:pPr>
        <w:jc w:val="both"/>
        <w:rPr>
          <w:lang w:val="es-ES"/>
        </w:rPr>
      </w:pPr>
      <w:r w:rsidRPr="001424F3">
        <w:rPr>
          <w:lang w:val="es-ES"/>
        </w:rPr>
        <w:t xml:space="preserve">Esta sección permite que el usuario gestiones los miembros del proyecto, ya sea agregando nuevos miembros, eliminando o modificando miembros existentes. </w:t>
      </w:r>
    </w:p>
    <w:p w14:paraId="777A8C92" w14:textId="7A8A67F1" w:rsidR="00FA70D6" w:rsidRPr="001424F3" w:rsidRDefault="00FA70D6" w:rsidP="00024E68">
      <w:pPr>
        <w:jc w:val="both"/>
        <w:rPr>
          <w:lang w:val="es-ES"/>
        </w:rPr>
      </w:pPr>
      <w:r w:rsidRPr="001424F3">
        <w:rPr>
          <w:lang w:val="es-ES"/>
        </w:rPr>
        <w:t xml:space="preserve">Además, como se menciona en la sección de </w:t>
      </w:r>
      <w:r w:rsidRPr="001424F3">
        <w:rPr>
          <w:i/>
          <w:lang w:val="es-ES"/>
        </w:rPr>
        <w:t>Crear un proyecto</w:t>
      </w:r>
      <w:r w:rsidRPr="001424F3">
        <w:rPr>
          <w:lang w:val="es-ES"/>
        </w:rPr>
        <w:t xml:space="preserve">, se pueden heredar miembros de un proyecto </w:t>
      </w:r>
      <w:r w:rsidR="00923996" w:rsidRPr="001424F3">
        <w:rPr>
          <w:lang w:val="es-ES"/>
        </w:rPr>
        <w:t>padre, en el caso de utilizar la estructura de subproyectos.</w:t>
      </w:r>
    </w:p>
    <w:p w14:paraId="4B64B220" w14:textId="77777777" w:rsidR="00B96920" w:rsidRPr="001424F3" w:rsidRDefault="00B96920" w:rsidP="00024E68">
      <w:pPr>
        <w:jc w:val="both"/>
        <w:rPr>
          <w:lang w:val="es-ES"/>
        </w:rPr>
      </w:pPr>
    </w:p>
    <w:p w14:paraId="69B574EA" w14:textId="77777777" w:rsidR="00B96920" w:rsidRPr="001424F3" w:rsidRDefault="00B96920" w:rsidP="00B96920">
      <w:pPr>
        <w:pStyle w:val="Heading3"/>
        <w:jc w:val="center"/>
        <w:rPr>
          <w:b/>
          <w:color w:val="000000" w:themeColor="text1"/>
          <w:lang w:val="es-ES"/>
        </w:rPr>
      </w:pPr>
      <w:r w:rsidRPr="001424F3">
        <w:rPr>
          <w:b/>
          <w:color w:val="000000" w:themeColor="text1"/>
          <w:lang w:val="es-ES"/>
        </w:rPr>
        <w:t>Gestión de la Integración del Proyecto</w:t>
      </w:r>
    </w:p>
    <w:p w14:paraId="71531909" w14:textId="66F401FD" w:rsidR="00B96920" w:rsidRPr="001424F3" w:rsidRDefault="00B96920" w:rsidP="00B96920">
      <w:pPr>
        <w:widowControl w:val="0"/>
        <w:autoSpaceDE w:val="0"/>
        <w:autoSpaceDN w:val="0"/>
        <w:adjustRightInd w:val="0"/>
        <w:spacing w:after="240" w:line="280" w:lineRule="atLeast"/>
        <w:jc w:val="both"/>
        <w:rPr>
          <w:lang w:val="es-ES"/>
        </w:rPr>
      </w:pPr>
      <w:r w:rsidRPr="001424F3">
        <w:rPr>
          <w:lang w:val="es-ES"/>
        </w:rPr>
        <w:t xml:space="preserve">PMBOK define a la gestión de la integración del Proyecto como la combinación de diversos procesos y actividades necesarios para el control y manejo del proyecto en sí. Esta área de conocimiento busca que el desarrollo del proyecto se lleve a cabo de manera controlada mediante la unificación de criterios, definición de comunicaciones y </w:t>
      </w:r>
      <w:r w:rsidRPr="001424F3">
        <w:rPr>
          <w:lang w:val="es-ES"/>
        </w:rPr>
        <w:lastRenderedPageBreak/>
        <w:t>acciones de control. Su fin principal es alcanzar el éxito del proyecto y cumplir con las expectativas de los interesados. (p.63)</w:t>
      </w:r>
    </w:p>
    <w:p w14:paraId="584FA5C4" w14:textId="77777777" w:rsidR="00DE0250" w:rsidRPr="001424F3" w:rsidRDefault="00B96920" w:rsidP="00B96920">
      <w:pPr>
        <w:widowControl w:val="0"/>
        <w:autoSpaceDE w:val="0"/>
        <w:autoSpaceDN w:val="0"/>
        <w:adjustRightInd w:val="0"/>
        <w:spacing w:after="240" w:line="280" w:lineRule="atLeast"/>
        <w:jc w:val="both"/>
        <w:rPr>
          <w:lang w:val="es-ES"/>
        </w:rPr>
      </w:pPr>
      <w:r w:rsidRPr="001424F3">
        <w:rPr>
          <w:lang w:val="es-ES"/>
        </w:rPr>
        <w:t xml:space="preserve">Para cubrir esta área específica de PMBOK es que la herramienta proporciona el manejo </w:t>
      </w:r>
      <w:r w:rsidR="00DE0250" w:rsidRPr="001424F3">
        <w:rPr>
          <w:lang w:val="es-ES"/>
        </w:rPr>
        <w:t>de avisos, donde se separan los avisos en noticias e incidentes.</w:t>
      </w:r>
    </w:p>
    <w:p w14:paraId="39FD47F0" w14:textId="029742D9" w:rsidR="00B96920" w:rsidRPr="001424F3" w:rsidRDefault="00DE0250" w:rsidP="00B96920">
      <w:pPr>
        <w:widowControl w:val="0"/>
        <w:autoSpaceDE w:val="0"/>
        <w:autoSpaceDN w:val="0"/>
        <w:adjustRightInd w:val="0"/>
        <w:spacing w:after="240" w:line="280" w:lineRule="atLeast"/>
        <w:jc w:val="both"/>
        <w:rPr>
          <w:lang w:val="es-ES"/>
        </w:rPr>
      </w:pPr>
      <w:r w:rsidRPr="001424F3">
        <w:rPr>
          <w:lang w:val="es-ES"/>
        </w:rPr>
        <w:br/>
      </w:r>
      <w:r w:rsidRPr="001424F3">
        <w:rPr>
          <w:noProof/>
          <w:lang w:val="en-US" w:eastAsia="en-US"/>
        </w:rPr>
        <w:drawing>
          <wp:inline distT="0" distB="0" distL="0" distR="0" wp14:anchorId="3DC9376F" wp14:editId="387EBBB3">
            <wp:extent cx="5610860" cy="2943860"/>
            <wp:effectExtent l="0" t="0" r="2540" b="2540"/>
            <wp:docPr id="38" name="Picture 38" descr="../../Desktop/Screen%20Shot%202017-09-14%20at%2010.47.52%20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14%20at%2010.47.52%20P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0860" cy="2943860"/>
                    </a:xfrm>
                    <a:prstGeom prst="rect">
                      <a:avLst/>
                    </a:prstGeom>
                    <a:noFill/>
                    <a:ln>
                      <a:noFill/>
                    </a:ln>
                  </pic:spPr>
                </pic:pic>
              </a:graphicData>
            </a:graphic>
          </wp:inline>
        </w:drawing>
      </w:r>
    </w:p>
    <w:p w14:paraId="4D5BDD8F" w14:textId="000D8BB2" w:rsidR="00DE0250" w:rsidRDefault="00DE0250" w:rsidP="00B96920">
      <w:pPr>
        <w:widowControl w:val="0"/>
        <w:autoSpaceDE w:val="0"/>
        <w:autoSpaceDN w:val="0"/>
        <w:adjustRightInd w:val="0"/>
        <w:spacing w:after="240" w:line="280" w:lineRule="atLeast"/>
        <w:jc w:val="both"/>
        <w:rPr>
          <w:lang w:val="es-ES"/>
        </w:rPr>
      </w:pPr>
      <w:r w:rsidRPr="001424F3">
        <w:rPr>
          <w:lang w:val="es-ES"/>
        </w:rPr>
        <w:t>El pr</w:t>
      </w:r>
      <w:r w:rsidR="001424F3" w:rsidRPr="001424F3">
        <w:rPr>
          <w:lang w:val="es-ES"/>
        </w:rPr>
        <w:t>incipal objetivo de esta secció</w:t>
      </w:r>
      <w:r w:rsidRPr="001424F3">
        <w:rPr>
          <w:lang w:val="es-ES"/>
        </w:rPr>
        <w:t xml:space="preserve">n es proporcionar un control sobre los </w:t>
      </w:r>
      <w:r w:rsidR="00EB7320">
        <w:rPr>
          <w:lang w:val="es-ES"/>
        </w:rPr>
        <w:t>eventos</w:t>
      </w:r>
      <w:r w:rsidRPr="001424F3">
        <w:rPr>
          <w:lang w:val="es-ES"/>
        </w:rPr>
        <w:t xml:space="preserve"> que puedan presentarse a lo largo del desarrollo del Proyecto a modo tanto </w:t>
      </w:r>
      <w:r w:rsidR="001424F3" w:rsidRPr="001424F3">
        <w:rPr>
          <w:lang w:val="es-ES"/>
        </w:rPr>
        <w:t>histórico</w:t>
      </w:r>
      <w:r w:rsidRPr="001424F3">
        <w:rPr>
          <w:lang w:val="es-ES"/>
        </w:rPr>
        <w:t xml:space="preserve"> </w:t>
      </w:r>
      <w:r w:rsidR="001424F3" w:rsidRPr="001424F3">
        <w:rPr>
          <w:lang w:val="es-ES"/>
        </w:rPr>
        <w:t xml:space="preserve">como </w:t>
      </w:r>
      <w:r w:rsidR="001424F3">
        <w:rPr>
          <w:lang w:val="es-ES"/>
        </w:rPr>
        <w:t xml:space="preserve">de </w:t>
      </w:r>
      <w:r w:rsidR="001424F3" w:rsidRPr="001424F3">
        <w:rPr>
          <w:lang w:val="es-ES"/>
        </w:rPr>
        <w:t xml:space="preserve">documentación </w:t>
      </w:r>
      <w:r w:rsidRPr="001424F3">
        <w:rPr>
          <w:lang w:val="es-ES"/>
        </w:rPr>
        <w:t xml:space="preserve">en caso de retrasos </w:t>
      </w:r>
      <w:r w:rsidR="001424F3" w:rsidRPr="001424F3">
        <w:rPr>
          <w:lang w:val="es-ES"/>
        </w:rPr>
        <w:t xml:space="preserve">u otros contratiempos. </w:t>
      </w:r>
    </w:p>
    <w:p w14:paraId="1B74C00D" w14:textId="6F2E6B90" w:rsidR="001424F3" w:rsidRDefault="001424F3" w:rsidP="00B96920">
      <w:pPr>
        <w:widowControl w:val="0"/>
        <w:autoSpaceDE w:val="0"/>
        <w:autoSpaceDN w:val="0"/>
        <w:adjustRightInd w:val="0"/>
        <w:spacing w:after="240" w:line="280" w:lineRule="atLeast"/>
        <w:jc w:val="both"/>
        <w:rPr>
          <w:lang w:val="es-ES"/>
        </w:rPr>
      </w:pPr>
      <w:r>
        <w:rPr>
          <w:lang w:val="es-ES"/>
        </w:rPr>
        <w:t>Como es sabido, durante el tiempo que el proyecto sea llevado a cabo pueden presentarse eventos que ameritan ser documentados y estar disponibles para los miembros del equipo</w:t>
      </w:r>
      <w:r w:rsidR="00EB7320">
        <w:rPr>
          <w:lang w:val="es-ES"/>
        </w:rPr>
        <w:t xml:space="preserve">, es para tal efecto que hemos utilizado la taxonomía de Incidentes y Noticias para definir dichos eventos </w:t>
      </w:r>
      <w:r>
        <w:rPr>
          <w:lang w:val="es-ES"/>
        </w:rPr>
        <w:t xml:space="preserve"> </w:t>
      </w:r>
    </w:p>
    <w:p w14:paraId="70F5E590" w14:textId="6006F82B" w:rsidR="000E7727" w:rsidRPr="001424F3" w:rsidRDefault="000E7727" w:rsidP="00B96920">
      <w:pPr>
        <w:widowControl w:val="0"/>
        <w:autoSpaceDE w:val="0"/>
        <w:autoSpaceDN w:val="0"/>
        <w:adjustRightInd w:val="0"/>
        <w:spacing w:after="240" w:line="280" w:lineRule="atLeast"/>
        <w:jc w:val="both"/>
        <w:rPr>
          <w:lang w:val="es-ES"/>
        </w:rPr>
      </w:pPr>
      <w:r>
        <w:rPr>
          <w:noProof/>
          <w:lang w:val="en-US" w:eastAsia="en-US"/>
        </w:rPr>
        <w:drawing>
          <wp:inline distT="0" distB="0" distL="0" distR="0" wp14:anchorId="2B7D10B9" wp14:editId="10D89634">
            <wp:extent cx="5610860" cy="2971800"/>
            <wp:effectExtent l="0" t="0" r="2540" b="0"/>
            <wp:docPr id="45" name="Picture 45" descr="../../Desktop/Screen%20Shot%202017-09-14%20at%2011.05.35%20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9-14%20at%2011.05.35%20PM.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0860" cy="2971800"/>
                    </a:xfrm>
                    <a:prstGeom prst="rect">
                      <a:avLst/>
                    </a:prstGeom>
                    <a:noFill/>
                    <a:ln>
                      <a:noFill/>
                    </a:ln>
                  </pic:spPr>
                </pic:pic>
              </a:graphicData>
            </a:graphic>
          </wp:inline>
        </w:drawing>
      </w:r>
    </w:p>
    <w:p w14:paraId="711264E4" w14:textId="77777777" w:rsidR="00B96920" w:rsidRPr="001424F3" w:rsidRDefault="00B96920" w:rsidP="00024E68">
      <w:pPr>
        <w:jc w:val="both"/>
        <w:rPr>
          <w:lang w:val="es-ES"/>
        </w:rPr>
      </w:pPr>
    </w:p>
    <w:p w14:paraId="50DE41A1" w14:textId="45D9D264" w:rsidR="00450787" w:rsidRPr="001424F3" w:rsidRDefault="004E21F8" w:rsidP="001C6689">
      <w:pPr>
        <w:ind w:left="720" w:hanging="720"/>
        <w:jc w:val="both"/>
        <w:rPr>
          <w:lang w:val="es-ES"/>
        </w:rPr>
      </w:pPr>
      <w:r>
        <w:rPr>
          <w:lang w:val="es-ES"/>
        </w:rPr>
        <w:t>El principal objetivo del registro de los eventos dentro del taxón incidente es evitarlos o establecer un plan de contingencia en caso de que vuelvan a presentarse, buscando de esta manera reducir su impacto al mínimo.</w:t>
      </w:r>
    </w:p>
    <w:p w14:paraId="12088227" w14:textId="16EB8322" w:rsidR="002D3A2E" w:rsidRPr="001424F3" w:rsidRDefault="002D3A2E" w:rsidP="00450787">
      <w:pPr>
        <w:pStyle w:val="Heading3"/>
        <w:jc w:val="center"/>
        <w:rPr>
          <w:b/>
          <w:color w:val="000000" w:themeColor="text1"/>
          <w:lang w:val="es-ES"/>
        </w:rPr>
      </w:pPr>
      <w:bookmarkStart w:id="138" w:name="_Toc492234555"/>
      <w:r w:rsidRPr="001424F3">
        <w:rPr>
          <w:b/>
          <w:color w:val="000000" w:themeColor="text1"/>
          <w:lang w:val="es-ES"/>
        </w:rPr>
        <w:t>G</w:t>
      </w:r>
      <w:r w:rsidR="00316DB4" w:rsidRPr="001424F3">
        <w:rPr>
          <w:b/>
          <w:color w:val="000000" w:themeColor="text1"/>
          <w:lang w:val="es-ES"/>
        </w:rPr>
        <w:t>estión de las Comunicaciones del Proyecto</w:t>
      </w:r>
      <w:bookmarkEnd w:id="138"/>
    </w:p>
    <w:p w14:paraId="31C0B6B3" w14:textId="77777777" w:rsidR="002D3A2E" w:rsidRPr="001424F3" w:rsidRDefault="002D3A2E" w:rsidP="00024E68">
      <w:pPr>
        <w:jc w:val="both"/>
        <w:rPr>
          <w:lang w:val="es-ES"/>
        </w:rPr>
      </w:pPr>
    </w:p>
    <w:p w14:paraId="304B64A5" w14:textId="668CF9E1" w:rsidR="002D3A2E" w:rsidRPr="001424F3" w:rsidRDefault="002D3A2E" w:rsidP="00024E68">
      <w:pPr>
        <w:jc w:val="both"/>
        <w:rPr>
          <w:lang w:val="es-ES"/>
        </w:rPr>
      </w:pPr>
      <w:r w:rsidRPr="001424F3">
        <w:rPr>
          <w:lang w:val="es-ES"/>
        </w:rPr>
        <w:t>Otro importante grupo de procesos dentro de lo que es la gestión de proyectos es el grupo de procesos de la Gestión de las Comunicaciones del Proyecto, que, según PMI (2003), incluyen los procesos necesarios para asegurar que la adecuada planificación, recopilación, creación, distribución, almacenamiento, recuperación, control y disposición final de la información del proyecto (p. 287). Se puede tener una idea de la importancia de los procesos de la Gestión de las Comunicaciones del Proyecto, teniendo en cuenta el tiempo dedicado por directores de proyectos a estos procesos. Según PMI (2003), la mayor parte del tiempo de los directores de proyecto, es dedicado a la comunicación con miembros del equipo y otros interesados en el proyecto, ya sean externos a la organización, como internos, en diferentes niveles de la misma. Además, una comunicación eficaz puede tener un impacto o influenciar la ejecución o resultado del proyecto, dado que la misma crea un puente entre los diferentes interesados teniendo en cuenta los diferentes antecedentes culturales, experiencia, etc. (p. 287). En este sentido, la herramienta auxilia tanto en la Planificación de la Gestión de las Comunicaciones, al permitir al usuario crear tareas de la Gestión de las Comunicaciones</w:t>
      </w:r>
      <w:r w:rsidR="00E776B1" w:rsidRPr="001424F3">
        <w:rPr>
          <w:lang w:val="es-ES"/>
        </w:rPr>
        <w:t>, asignables a los miembros del equipo del proyecto</w:t>
      </w:r>
      <w:r w:rsidRPr="001424F3">
        <w:rPr>
          <w:lang w:val="es-ES"/>
        </w:rPr>
        <w:t xml:space="preserve">, las cuales </w:t>
      </w:r>
      <w:r w:rsidR="00E776B1" w:rsidRPr="001424F3">
        <w:rPr>
          <w:lang w:val="es-ES"/>
        </w:rPr>
        <w:t xml:space="preserve">podrán ser estimadas y agregadas </w:t>
      </w:r>
      <w:r w:rsidRPr="001424F3">
        <w:rPr>
          <w:lang w:val="es-ES"/>
        </w:rPr>
        <w:t xml:space="preserve">automáticamente </w:t>
      </w:r>
      <w:r w:rsidR="00E776B1" w:rsidRPr="001424F3">
        <w:rPr>
          <w:lang w:val="es-ES"/>
        </w:rPr>
        <w:t xml:space="preserve">al calendario auxiliando así en los procesos de planificación y gestión de recursos sobre las mismas; como en los procesos posteriores a la planificación, cuando ya se hayan definido los métodos y el marco dentro del cual se realizará dicha gestión. </w:t>
      </w:r>
    </w:p>
    <w:p w14:paraId="382BAB13" w14:textId="3BAA899C" w:rsidR="000C109C" w:rsidRPr="001424F3" w:rsidRDefault="0085070E" w:rsidP="00024E68">
      <w:pPr>
        <w:jc w:val="both"/>
        <w:rPr>
          <w:lang w:val="es-ES"/>
        </w:rPr>
      </w:pPr>
      <w:r w:rsidRPr="001424F3">
        <w:rPr>
          <w:lang w:val="es-ES"/>
        </w:rPr>
        <w:t>La herramienta cuenta con varias funcionalidades especialmente útiles para los procesos de la Gestión de las Comunicaciones:</w:t>
      </w:r>
    </w:p>
    <w:p w14:paraId="5DE349E6" w14:textId="77777777" w:rsidR="0085070E" w:rsidRPr="001424F3" w:rsidRDefault="0085070E" w:rsidP="00024E68">
      <w:pPr>
        <w:jc w:val="both"/>
        <w:rPr>
          <w:lang w:val="es-ES"/>
        </w:rPr>
      </w:pPr>
    </w:p>
    <w:p w14:paraId="0CD3FD56" w14:textId="5FAF4FF1" w:rsidR="0085070E" w:rsidRPr="001424F3" w:rsidRDefault="0085070E" w:rsidP="00024E68">
      <w:pPr>
        <w:jc w:val="both"/>
        <w:rPr>
          <w:lang w:val="es-ES"/>
        </w:rPr>
      </w:pPr>
      <w:r w:rsidRPr="001424F3">
        <w:rPr>
          <w:noProof/>
          <w:lang w:val="en-US" w:eastAsia="en-US"/>
        </w:rPr>
        <w:drawing>
          <wp:inline distT="0" distB="0" distL="0" distR="0" wp14:anchorId="639ABFF8" wp14:editId="42C36AC1">
            <wp:extent cx="5597525" cy="1530985"/>
            <wp:effectExtent l="0" t="0" r="0" b="0"/>
            <wp:docPr id="9" name="Picture 9" descr="../../../Desktop/Screen%20Shot%202017-08-06%20at%207.28.1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06%20at%207.28.18%20P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7525" cy="1530985"/>
                    </a:xfrm>
                    <a:prstGeom prst="rect">
                      <a:avLst/>
                    </a:prstGeom>
                    <a:noFill/>
                    <a:ln>
                      <a:noFill/>
                    </a:ln>
                  </pic:spPr>
                </pic:pic>
              </a:graphicData>
            </a:graphic>
          </wp:inline>
        </w:drawing>
      </w:r>
    </w:p>
    <w:p w14:paraId="16FB55E6" w14:textId="77777777" w:rsidR="0085070E" w:rsidRPr="001424F3" w:rsidRDefault="0085070E" w:rsidP="00024E68">
      <w:pPr>
        <w:jc w:val="both"/>
        <w:rPr>
          <w:lang w:val="es-ES"/>
        </w:rPr>
      </w:pPr>
    </w:p>
    <w:p w14:paraId="4FB068B6" w14:textId="3B34F7FF" w:rsidR="0085070E" w:rsidRPr="001424F3" w:rsidRDefault="0085070E" w:rsidP="00024E68">
      <w:pPr>
        <w:jc w:val="both"/>
        <w:rPr>
          <w:lang w:val="es-ES"/>
        </w:rPr>
      </w:pPr>
      <w:r w:rsidRPr="001424F3">
        <w:rPr>
          <w:lang w:val="es-ES"/>
        </w:rPr>
        <w:t xml:space="preserve">Por un lado la sección de </w:t>
      </w:r>
      <w:r w:rsidRPr="001424F3">
        <w:rPr>
          <w:i/>
          <w:lang w:val="es-ES"/>
        </w:rPr>
        <w:t>Archivos</w:t>
      </w:r>
      <w:r w:rsidRPr="001424F3">
        <w:rPr>
          <w:lang w:val="es-ES"/>
        </w:rPr>
        <w:t xml:space="preserve"> como donde se pueden adjuntar ficheros relacionados a gestión del proyecto.</w:t>
      </w:r>
    </w:p>
    <w:p w14:paraId="3B86BE07" w14:textId="7DA4CDD3" w:rsidR="0085070E" w:rsidRPr="001424F3" w:rsidRDefault="0085070E" w:rsidP="00024E68">
      <w:pPr>
        <w:jc w:val="both"/>
        <w:rPr>
          <w:lang w:val="es-ES"/>
        </w:rPr>
      </w:pPr>
      <w:r w:rsidRPr="001424F3">
        <w:rPr>
          <w:lang w:val="es-ES"/>
        </w:rPr>
        <w:t xml:space="preserve">Y también la sección de </w:t>
      </w:r>
      <w:r w:rsidRPr="001424F3">
        <w:rPr>
          <w:i/>
          <w:lang w:val="es-ES"/>
        </w:rPr>
        <w:t>Documentos</w:t>
      </w:r>
      <w:r w:rsidRPr="001424F3">
        <w:rPr>
          <w:lang w:val="es-ES"/>
        </w:rPr>
        <w:t xml:space="preserve"> donde se pueden crear documentos de texto </w:t>
      </w:r>
      <w:r w:rsidR="00E86660" w:rsidRPr="001424F3">
        <w:rPr>
          <w:lang w:val="es-ES"/>
        </w:rPr>
        <w:t xml:space="preserve">(con soporte a formateado de texto) </w:t>
      </w:r>
      <w:r w:rsidRPr="001424F3">
        <w:rPr>
          <w:lang w:val="es-ES"/>
        </w:rPr>
        <w:t>directamente utilizando la herramienta.</w:t>
      </w:r>
    </w:p>
    <w:p w14:paraId="0312C7A0" w14:textId="0F39AAA4" w:rsidR="0085070E" w:rsidRPr="001424F3" w:rsidRDefault="0085070E" w:rsidP="00024E68">
      <w:pPr>
        <w:jc w:val="both"/>
        <w:rPr>
          <w:lang w:val="es-ES"/>
        </w:rPr>
      </w:pPr>
      <w:r w:rsidRPr="001424F3">
        <w:rPr>
          <w:noProof/>
          <w:lang w:val="en-US" w:eastAsia="en-US"/>
        </w:rPr>
        <w:lastRenderedPageBreak/>
        <w:drawing>
          <wp:inline distT="0" distB="0" distL="0" distR="0" wp14:anchorId="4C4AD4F5" wp14:editId="37DDC33C">
            <wp:extent cx="5569239" cy="4288155"/>
            <wp:effectExtent l="0" t="0" r="0" b="4445"/>
            <wp:docPr id="6" name="Picture 6" descr="../../../Desktop/Screen%20Shot%202017-08-06%20at%207.27.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6%20at%207.27.43%20PM.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618"/>
                    <a:stretch/>
                  </pic:blipFill>
                  <pic:spPr bwMode="auto">
                    <a:xfrm>
                      <a:off x="0" y="0"/>
                      <a:ext cx="5569239" cy="4288155"/>
                    </a:xfrm>
                    <a:prstGeom prst="rect">
                      <a:avLst/>
                    </a:prstGeom>
                    <a:noFill/>
                    <a:ln>
                      <a:noFill/>
                    </a:ln>
                    <a:extLst>
                      <a:ext uri="{53640926-AAD7-44D8-BBD7-CCE9431645EC}">
                        <a14:shadowObscured xmlns:a14="http://schemas.microsoft.com/office/drawing/2010/main"/>
                      </a:ext>
                    </a:extLst>
                  </pic:spPr>
                </pic:pic>
              </a:graphicData>
            </a:graphic>
          </wp:inline>
        </w:drawing>
      </w:r>
    </w:p>
    <w:p w14:paraId="186DF673" w14:textId="32CACFB6" w:rsidR="0085070E" w:rsidRPr="001424F3" w:rsidRDefault="0085070E" w:rsidP="00024E68">
      <w:pPr>
        <w:jc w:val="both"/>
        <w:rPr>
          <w:lang w:val="es-ES"/>
        </w:rPr>
      </w:pPr>
    </w:p>
    <w:p w14:paraId="32F1ACB7" w14:textId="008ADD73" w:rsidR="00E57B96" w:rsidRPr="001424F3" w:rsidRDefault="00E86660" w:rsidP="00024E68">
      <w:pPr>
        <w:jc w:val="both"/>
        <w:rPr>
          <w:lang w:val="es-ES"/>
        </w:rPr>
      </w:pPr>
      <w:r w:rsidRPr="001424F3">
        <w:rPr>
          <w:lang w:val="es-ES"/>
        </w:rPr>
        <w:t xml:space="preserve">PMI (2003) menciona a algunos Activos de los Procesos de la Organización que pueden influir en la Gestión de las Comunicaciones, como por ejemplo, documentos que establecen cierto marco en la gestión de las comunicaciones, ya sean políticas, procedimientos, procesos, guías, planillas y otros documentos que incluyan información histórica y lecciones aprendidas </w:t>
      </w:r>
      <w:r w:rsidR="000C109C" w:rsidRPr="001424F3">
        <w:rPr>
          <w:lang w:val="es-ES"/>
        </w:rPr>
        <w:t>(</w:t>
      </w:r>
      <w:r w:rsidRPr="001424F3">
        <w:rPr>
          <w:lang w:val="es-ES"/>
        </w:rPr>
        <w:t xml:space="preserve">p. </w:t>
      </w:r>
      <w:r w:rsidR="000C109C" w:rsidRPr="001424F3">
        <w:rPr>
          <w:lang w:val="es-ES"/>
        </w:rPr>
        <w:t>300)</w:t>
      </w:r>
      <w:r w:rsidRPr="001424F3">
        <w:rPr>
          <w:lang w:val="es-ES"/>
        </w:rPr>
        <w:t>. Los mencionados documentos pueden ser gestionados</w:t>
      </w:r>
      <w:r w:rsidR="001076DC" w:rsidRPr="001424F3">
        <w:rPr>
          <w:lang w:val="es-ES"/>
        </w:rPr>
        <w:t xml:space="preserve">, en tanto existan en formato digital, por medio de las secciones de </w:t>
      </w:r>
      <w:r w:rsidR="001076DC" w:rsidRPr="001424F3">
        <w:rPr>
          <w:i/>
          <w:lang w:val="es-ES"/>
        </w:rPr>
        <w:t>Archivos</w:t>
      </w:r>
      <w:r w:rsidR="001076DC" w:rsidRPr="001424F3">
        <w:rPr>
          <w:lang w:val="es-ES"/>
        </w:rPr>
        <w:t xml:space="preserve"> y </w:t>
      </w:r>
      <w:r w:rsidR="001076DC" w:rsidRPr="001424F3">
        <w:rPr>
          <w:i/>
          <w:lang w:val="es-ES"/>
        </w:rPr>
        <w:t>Documentos.</w:t>
      </w:r>
      <w:r w:rsidR="001076DC" w:rsidRPr="001424F3">
        <w:rPr>
          <w:lang w:val="es-ES"/>
        </w:rPr>
        <w:t xml:space="preserve"> En este sentido PMI (2003) promueve la utilización de herramientas de software dentro de lo que son los Sistemas de Gestión de la Información para auxiliar en los procesos de Gestión de las Comunicaciones (p. 300).</w:t>
      </w:r>
    </w:p>
    <w:p w14:paraId="00FF04CB" w14:textId="77777777" w:rsidR="001076DC" w:rsidRPr="001424F3" w:rsidRDefault="001076DC" w:rsidP="00E86660">
      <w:pPr>
        <w:rPr>
          <w:lang w:val="es-ES"/>
        </w:rPr>
      </w:pPr>
    </w:p>
    <w:p w14:paraId="1D4C6908" w14:textId="645FC555" w:rsidR="00F40EE5" w:rsidRPr="001424F3" w:rsidRDefault="00F40EE5" w:rsidP="00E86660">
      <w:pPr>
        <w:rPr>
          <w:lang w:val="es-ES"/>
        </w:rPr>
      </w:pPr>
      <w:r w:rsidRPr="001424F3">
        <w:rPr>
          <w:lang w:val="es-ES"/>
        </w:rPr>
        <w:t xml:space="preserve">La herramienta cuenta también con otras funcionalidades que ayudan a reducir la fricción </w:t>
      </w:r>
      <w:r w:rsidR="005B1F92" w:rsidRPr="001424F3">
        <w:rPr>
          <w:lang w:val="es-ES"/>
        </w:rPr>
        <w:t>de los procesos relacionados a la Gestión de las Comunicaciones, principalmente en lo que respecta a la comunicación entre los miembros del equipo. Algunas de estas funcionalidades son:</w:t>
      </w:r>
    </w:p>
    <w:p w14:paraId="7EB44248" w14:textId="01326F98" w:rsidR="005B1F92" w:rsidRPr="001424F3" w:rsidRDefault="005B1F92" w:rsidP="005B1F92">
      <w:pPr>
        <w:pStyle w:val="ListParagraph"/>
        <w:numPr>
          <w:ilvl w:val="0"/>
          <w:numId w:val="58"/>
        </w:numPr>
        <w:rPr>
          <w:lang w:val="es-ES"/>
        </w:rPr>
      </w:pPr>
      <w:r w:rsidRPr="001424F3">
        <w:rPr>
          <w:lang w:val="es-ES"/>
        </w:rPr>
        <w:t>Mensajes instantáneos integrados en la herramienta: Esto permite una comunicación en tiempo real entre los miembros del equipo del proyecto.</w:t>
      </w:r>
    </w:p>
    <w:p w14:paraId="5D9F3F0E" w14:textId="25FDD2D2" w:rsidR="005B1F92" w:rsidRPr="001424F3" w:rsidRDefault="005B1F92" w:rsidP="005B1F92">
      <w:pPr>
        <w:pStyle w:val="ListParagraph"/>
        <w:rPr>
          <w:lang w:val="es-ES"/>
        </w:rPr>
      </w:pPr>
      <w:r w:rsidRPr="001424F3">
        <w:rPr>
          <w:noProof/>
          <w:lang w:val="en-US" w:eastAsia="en-US"/>
        </w:rPr>
        <w:lastRenderedPageBreak/>
        <w:drawing>
          <wp:inline distT="0" distB="0" distL="0" distR="0" wp14:anchorId="1BAF3BB8" wp14:editId="1BA60CED">
            <wp:extent cx="3410527" cy="2262320"/>
            <wp:effectExtent l="0" t="0" r="0" b="0"/>
            <wp:docPr id="16" name="Picture 16" descr="../../../Desktop/Screen%20Shot%202017-08-06%20at%208.36.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8-06%20at%208.36.43%20PM.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8032" t="11873"/>
                    <a:stretch/>
                  </pic:blipFill>
                  <pic:spPr bwMode="auto">
                    <a:xfrm>
                      <a:off x="0" y="0"/>
                      <a:ext cx="3423214" cy="2270736"/>
                    </a:xfrm>
                    <a:prstGeom prst="rect">
                      <a:avLst/>
                    </a:prstGeom>
                    <a:noFill/>
                    <a:ln>
                      <a:noFill/>
                    </a:ln>
                    <a:extLst>
                      <a:ext uri="{53640926-AAD7-44D8-BBD7-CCE9431645EC}">
                        <a14:shadowObscured xmlns:a14="http://schemas.microsoft.com/office/drawing/2010/main"/>
                      </a:ext>
                    </a:extLst>
                  </pic:spPr>
                </pic:pic>
              </a:graphicData>
            </a:graphic>
          </wp:inline>
        </w:drawing>
      </w:r>
    </w:p>
    <w:p w14:paraId="55A3595B" w14:textId="77777777" w:rsidR="005B1F92" w:rsidRPr="001424F3" w:rsidRDefault="005B1F92" w:rsidP="005B1F92">
      <w:pPr>
        <w:pStyle w:val="ListParagraph"/>
        <w:rPr>
          <w:lang w:val="es-ES"/>
        </w:rPr>
      </w:pPr>
    </w:p>
    <w:p w14:paraId="5E866883" w14:textId="368079D0" w:rsidR="00DB3E55" w:rsidRPr="001424F3" w:rsidRDefault="0086059A" w:rsidP="00FC4EF4">
      <w:pPr>
        <w:pStyle w:val="ListParagraph"/>
        <w:numPr>
          <w:ilvl w:val="0"/>
          <w:numId w:val="58"/>
        </w:numPr>
        <w:jc w:val="both"/>
        <w:rPr>
          <w:lang w:val="es-ES"/>
        </w:rPr>
      </w:pPr>
      <w:r w:rsidRPr="001424F3">
        <w:rPr>
          <w:lang w:val="es-ES"/>
        </w:rPr>
        <w:t xml:space="preserve">Foros: La funcionalidad de </w:t>
      </w:r>
      <w:r w:rsidRPr="001424F3">
        <w:rPr>
          <w:i/>
          <w:lang w:val="es-ES"/>
        </w:rPr>
        <w:t>Foros</w:t>
      </w:r>
      <w:r w:rsidRPr="001424F3">
        <w:rPr>
          <w:lang w:val="es-ES"/>
        </w:rPr>
        <w:t xml:space="preserve"> sirve para registrar debates sobre temas específicos, lo cual permite contar con un historial sobre </w:t>
      </w:r>
      <w:r w:rsidR="00DB3E55" w:rsidRPr="001424F3">
        <w:rPr>
          <w:lang w:val="es-ES"/>
        </w:rPr>
        <w:t xml:space="preserve">las opiniones expuestas y las razones por las cuales se optó por una u otra decisión. Esta posibilidad de consultar foros de debates puede ser particularmente útil para la toma de futuras decisiones en las que se requiera consideración de los temas debatidos. </w:t>
      </w:r>
    </w:p>
    <w:p w14:paraId="7F63C5E9" w14:textId="119215B1" w:rsidR="00E86660" w:rsidRPr="001424F3" w:rsidRDefault="00DB3E55">
      <w:pPr>
        <w:rPr>
          <w:lang w:val="es-ES"/>
        </w:rPr>
      </w:pPr>
      <w:r w:rsidRPr="001424F3">
        <w:rPr>
          <w:noProof/>
          <w:lang w:val="en-US" w:eastAsia="en-US"/>
        </w:rPr>
        <w:drawing>
          <wp:inline distT="0" distB="0" distL="0" distR="0" wp14:anchorId="409D636C" wp14:editId="2ADC3FC0">
            <wp:extent cx="6577202" cy="1568840"/>
            <wp:effectExtent l="0" t="0" r="1905" b="6350"/>
            <wp:docPr id="17" name="Picture 17" descr="../../../Desktop/Screen%20Shot%202017-08-06%20at%208.42.5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7-08-06%20at%208.42.51%20P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19245" cy="1578868"/>
                    </a:xfrm>
                    <a:prstGeom prst="rect">
                      <a:avLst/>
                    </a:prstGeom>
                    <a:noFill/>
                    <a:ln>
                      <a:noFill/>
                    </a:ln>
                  </pic:spPr>
                </pic:pic>
              </a:graphicData>
            </a:graphic>
          </wp:inline>
        </w:drawing>
      </w:r>
    </w:p>
    <w:p w14:paraId="31AC679E" w14:textId="3117915E" w:rsidR="00E86660" w:rsidRPr="001424F3" w:rsidRDefault="00DB3E55" w:rsidP="00FC4EF4">
      <w:pPr>
        <w:pStyle w:val="ListParagraph"/>
        <w:numPr>
          <w:ilvl w:val="0"/>
          <w:numId w:val="58"/>
        </w:numPr>
        <w:jc w:val="both"/>
        <w:rPr>
          <w:lang w:val="es-ES"/>
        </w:rPr>
      </w:pPr>
      <w:r w:rsidRPr="001424F3">
        <w:rPr>
          <w:lang w:val="es-ES"/>
        </w:rPr>
        <w:t xml:space="preserve">Wiki: </w:t>
      </w:r>
      <w:r w:rsidR="00220C60" w:rsidRPr="001424F3">
        <w:rPr>
          <w:lang w:val="es-ES"/>
        </w:rPr>
        <w:t>la funciona</w:t>
      </w:r>
      <w:r w:rsidR="00C068DB" w:rsidRPr="001424F3">
        <w:rPr>
          <w:lang w:val="es-ES"/>
        </w:rPr>
        <w:t>lidad</w:t>
      </w:r>
      <w:r w:rsidR="00220C60" w:rsidRPr="001424F3">
        <w:rPr>
          <w:lang w:val="es-ES"/>
        </w:rPr>
        <w:t xml:space="preserve"> de Wiki, es también mencionada como ‘documentación integrada’ dado a que tiene como finalidad permitir que los usuarios construyan una documentación, con páginas, enlaces, índices, etc., dentro de la herramienta. De esta manera el usuario puede tanto documentar los procesos, guías, normas, reglamentos, etc.; acceder y hacer referencia a los mismos.</w:t>
      </w:r>
    </w:p>
    <w:p w14:paraId="65645988" w14:textId="77777777" w:rsidR="00DB3E55" w:rsidRPr="001424F3" w:rsidRDefault="00DB3E55">
      <w:pPr>
        <w:rPr>
          <w:lang w:val="es-ES"/>
        </w:rPr>
      </w:pPr>
    </w:p>
    <w:p w14:paraId="55CB9E7B" w14:textId="77777777" w:rsidR="00DB3E55" w:rsidRPr="001424F3" w:rsidRDefault="00DB3E55">
      <w:pPr>
        <w:rPr>
          <w:lang w:val="es-ES"/>
        </w:rPr>
      </w:pPr>
    </w:p>
    <w:p w14:paraId="4D9995E2" w14:textId="1DBC08B6" w:rsidR="00E57B96" w:rsidRPr="001424F3" w:rsidRDefault="00220C60">
      <w:pPr>
        <w:rPr>
          <w:lang w:val="es-ES"/>
        </w:rPr>
      </w:pPr>
      <w:r w:rsidRPr="001424F3">
        <w:rPr>
          <w:noProof/>
          <w:lang w:val="en-US" w:eastAsia="en-US"/>
        </w:rPr>
        <w:drawing>
          <wp:inline distT="0" distB="0" distL="0" distR="0" wp14:anchorId="2FC742BD" wp14:editId="016B02A4">
            <wp:extent cx="5583151" cy="1385570"/>
            <wp:effectExtent l="0" t="0" r="5080" b="11430"/>
            <wp:docPr id="18" name="Picture 18" descr="../../../Desktop/Screen%20Shot%202017-08-06%20at%209.03.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06%20at%209.03.36%20PM.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494"/>
                    <a:stretch/>
                  </pic:blipFill>
                  <pic:spPr bwMode="auto">
                    <a:xfrm>
                      <a:off x="0" y="0"/>
                      <a:ext cx="5583151" cy="1385570"/>
                    </a:xfrm>
                    <a:prstGeom prst="rect">
                      <a:avLst/>
                    </a:prstGeom>
                    <a:noFill/>
                    <a:ln>
                      <a:noFill/>
                    </a:ln>
                    <a:extLst>
                      <a:ext uri="{53640926-AAD7-44D8-BBD7-CCE9431645EC}">
                        <a14:shadowObscured xmlns:a14="http://schemas.microsoft.com/office/drawing/2010/main"/>
                      </a:ext>
                    </a:extLst>
                  </pic:spPr>
                </pic:pic>
              </a:graphicData>
            </a:graphic>
          </wp:inline>
        </w:drawing>
      </w:r>
    </w:p>
    <w:p w14:paraId="5F703BE1" w14:textId="599E36D1" w:rsidR="00B10D29" w:rsidRPr="001424F3" w:rsidRDefault="00220C60" w:rsidP="00316DB4">
      <w:pPr>
        <w:rPr>
          <w:i/>
          <w:lang w:val="es-ES"/>
        </w:rPr>
      </w:pPr>
      <w:r w:rsidRPr="001424F3">
        <w:rPr>
          <w:i/>
          <w:noProof/>
          <w:lang w:val="en-US" w:eastAsia="en-US"/>
        </w:rPr>
        <w:lastRenderedPageBreak/>
        <w:drawing>
          <wp:inline distT="0" distB="0" distL="0" distR="0" wp14:anchorId="0A5753D3" wp14:editId="613965B8">
            <wp:extent cx="5597525" cy="4128770"/>
            <wp:effectExtent l="0" t="0" r="0" b="11430"/>
            <wp:docPr id="19" name="Picture 19" descr="../../../Desktop/Screen%20Shot%202017-08-06%20at%209.01.2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7-08-06%20at%209.01.29%20P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7525" cy="4128770"/>
                    </a:xfrm>
                    <a:prstGeom prst="rect">
                      <a:avLst/>
                    </a:prstGeom>
                    <a:noFill/>
                    <a:ln>
                      <a:noFill/>
                    </a:ln>
                  </pic:spPr>
                </pic:pic>
              </a:graphicData>
            </a:graphic>
          </wp:inline>
        </w:drawing>
      </w:r>
    </w:p>
    <w:p w14:paraId="50925EBC" w14:textId="77777777" w:rsidR="00C068DB" w:rsidRPr="001424F3" w:rsidRDefault="00C068DB" w:rsidP="00FC4EF4">
      <w:pPr>
        <w:jc w:val="both"/>
        <w:rPr>
          <w:i/>
          <w:lang w:val="es-ES"/>
        </w:rPr>
      </w:pPr>
    </w:p>
    <w:p w14:paraId="259D6862" w14:textId="30354E83" w:rsidR="00C933E0" w:rsidRPr="001424F3" w:rsidRDefault="00C933E0" w:rsidP="00C933E0">
      <w:pPr>
        <w:pStyle w:val="Normal1"/>
        <w:rPr>
          <w:lang w:val="es-ES"/>
        </w:rPr>
      </w:pPr>
    </w:p>
    <w:p w14:paraId="3144CE96" w14:textId="77777777" w:rsidR="00C933E0" w:rsidRPr="001424F3" w:rsidRDefault="00C933E0" w:rsidP="00FC4EF4">
      <w:pPr>
        <w:jc w:val="both"/>
        <w:rPr>
          <w:lang w:val="es-ES"/>
        </w:rPr>
      </w:pPr>
    </w:p>
    <w:p w14:paraId="3D53E63E" w14:textId="31F9BA4D" w:rsidR="00B10D29" w:rsidRPr="001424F3" w:rsidRDefault="00B10D29" w:rsidP="00316DB4">
      <w:pPr>
        <w:pStyle w:val="Heading3"/>
        <w:jc w:val="center"/>
        <w:rPr>
          <w:b/>
          <w:color w:val="000000" w:themeColor="text1"/>
          <w:lang w:val="es-ES"/>
        </w:rPr>
      </w:pPr>
      <w:bookmarkStart w:id="139" w:name="_Toc492234556"/>
      <w:commentRangeStart w:id="140"/>
      <w:r w:rsidRPr="001424F3">
        <w:rPr>
          <w:b/>
          <w:color w:val="000000" w:themeColor="text1"/>
          <w:lang w:val="es-ES"/>
        </w:rPr>
        <w:t>M</w:t>
      </w:r>
      <w:r w:rsidR="00316DB4" w:rsidRPr="001424F3">
        <w:rPr>
          <w:b/>
          <w:color w:val="000000" w:themeColor="text1"/>
          <w:lang w:val="es-ES"/>
        </w:rPr>
        <w:t>edición del Desempeño</w:t>
      </w:r>
      <w:commentRangeEnd w:id="140"/>
      <w:r w:rsidR="00E7308F" w:rsidRPr="001424F3">
        <w:rPr>
          <w:b/>
          <w:color w:val="000000" w:themeColor="text1"/>
          <w:lang w:val="es-ES"/>
        </w:rPr>
        <w:commentReference w:id="140"/>
      </w:r>
      <w:bookmarkEnd w:id="139"/>
    </w:p>
    <w:p w14:paraId="56B4BCDA" w14:textId="77777777" w:rsidR="00B10D29" w:rsidRPr="001424F3" w:rsidRDefault="00B10D29" w:rsidP="00B10D29">
      <w:pPr>
        <w:jc w:val="both"/>
        <w:rPr>
          <w:lang w:val="es-ES"/>
        </w:rPr>
      </w:pPr>
    </w:p>
    <w:p w14:paraId="48DE98C7" w14:textId="5B6493D0" w:rsidR="00BB48B3" w:rsidRPr="001424F3" w:rsidRDefault="00BC4E85" w:rsidP="00BC4E85">
      <w:pPr>
        <w:jc w:val="both"/>
        <w:rPr>
          <w:lang w:val="es-ES"/>
        </w:rPr>
      </w:pPr>
      <w:r w:rsidRPr="001424F3">
        <w:rPr>
          <w:lang w:val="es-ES"/>
        </w:rPr>
        <w:t>También dentro de los procesos de Gestión de las Comunicaciones del Proyecto se encuentran los procesos de Informar el Desempeño. Según PMI (2003) informar el desempeño consiste distribuir información respecto al desempeño luego de su previa recopilación, este tipo de información puede incluir pronósticos, mediciones del avance, informes, etc. Se señala además, la importancia de realizar la recopilación y análisis de datos de manera periódica, luego se hace una comparación entre los datos reales y la línea base, para de esta manera poder obtener una representación del avance y el desempeño del proyecto; y luego comunicar tanto pronósticos del avance y desempeño como los resultados obtenidos del análisis y comparación de los datos reales (p. 301). La herramienta automatiza gran parte de estos procesos, ya que constantemente recopila datos del del proyecto, los cuales son utilizados para generar información respecto al avance y desempeño, además aplica las técnicas y fórmulas de EVM para brindar al usuario, pronósticos y así también una visión general del estado del proyecto.</w:t>
      </w:r>
    </w:p>
    <w:p w14:paraId="73F77357" w14:textId="5CB3CA5C" w:rsidR="00BB48B3" w:rsidRPr="001424F3" w:rsidRDefault="00BB48B3" w:rsidP="00316DB4">
      <w:pPr>
        <w:pStyle w:val="Heading3"/>
        <w:jc w:val="both"/>
        <w:rPr>
          <w:rFonts w:eastAsia="Times New Roman"/>
          <w:b/>
          <w:bCs/>
          <w:lang w:val="es-ES"/>
        </w:rPr>
      </w:pPr>
      <w:bookmarkStart w:id="141" w:name="_Toc492234557"/>
      <w:r w:rsidRPr="001424F3">
        <w:rPr>
          <w:rFonts w:eastAsia="Times New Roman"/>
          <w:b/>
          <w:bCs/>
          <w:lang w:val="es-ES"/>
        </w:rPr>
        <w:t>Caso Práctico</w:t>
      </w:r>
      <w:bookmarkEnd w:id="141"/>
    </w:p>
    <w:p w14:paraId="110ECEA5" w14:textId="54085B68" w:rsidR="00BB48B3" w:rsidRPr="001424F3" w:rsidRDefault="00DC4219" w:rsidP="00BC4E85">
      <w:pPr>
        <w:jc w:val="both"/>
        <w:rPr>
          <w:lang w:val="es-ES"/>
        </w:rPr>
      </w:pPr>
      <w:r w:rsidRPr="001424F3">
        <w:rPr>
          <w:lang w:val="es-ES"/>
        </w:rPr>
        <w:t>En este capítulo se describe a mayor nivel de detalle</w:t>
      </w:r>
      <w:r w:rsidR="008A1FBC" w:rsidRPr="001424F3">
        <w:rPr>
          <w:lang w:val="es-ES"/>
        </w:rPr>
        <w:t xml:space="preserve"> las secciones de EVM de la herramienta</w:t>
      </w:r>
      <w:r w:rsidRPr="001424F3">
        <w:rPr>
          <w:lang w:val="es-ES"/>
        </w:rPr>
        <w:t xml:space="preserve"> y la sección de Vistazo general del proyecto. En ambas secciones de la herramienta s</w:t>
      </w:r>
      <w:r w:rsidR="00F804CA" w:rsidRPr="001424F3">
        <w:rPr>
          <w:lang w:val="es-ES"/>
        </w:rPr>
        <w:t>e pre</w:t>
      </w:r>
      <w:r w:rsidRPr="001424F3">
        <w:rPr>
          <w:lang w:val="es-ES"/>
        </w:rPr>
        <w:t xml:space="preserve">tende </w:t>
      </w:r>
      <w:r w:rsidR="00F84D5C" w:rsidRPr="001424F3">
        <w:rPr>
          <w:lang w:val="es-ES"/>
        </w:rPr>
        <w:t xml:space="preserve">brindar información útil que pueda auxiliar en los procesos tanto </w:t>
      </w:r>
      <w:r w:rsidR="00F84D5C" w:rsidRPr="001424F3">
        <w:rPr>
          <w:lang w:val="es-ES"/>
        </w:rPr>
        <w:lastRenderedPageBreak/>
        <w:t xml:space="preserve">de toma de decisiones como de comunicación del desempeño ya sea en relación a los costos o al cronograma, </w:t>
      </w:r>
      <w:r w:rsidRPr="001424F3">
        <w:rPr>
          <w:lang w:val="es-ES"/>
        </w:rPr>
        <w:t>sin embargo cada una tiene un enfoque en un aspecto específico, por ejemplo en la sección de EVM se muestran gráficos</w:t>
      </w:r>
      <w:r w:rsidR="004934F6" w:rsidRPr="001424F3">
        <w:rPr>
          <w:lang w:val="es-ES"/>
        </w:rPr>
        <w:t xml:space="preserve"> de desempeño, historial y tendencias</w:t>
      </w:r>
      <w:r w:rsidR="004934F6" w:rsidRPr="001424F3">
        <w:rPr>
          <w:color w:val="FF0000"/>
          <w:lang w:val="es-ES"/>
        </w:rPr>
        <w:t xml:space="preserve"> </w:t>
      </w:r>
      <w:r w:rsidR="00F804CA" w:rsidRPr="001424F3">
        <w:rPr>
          <w:lang w:val="es-ES"/>
        </w:rPr>
        <w:t>y</w:t>
      </w:r>
      <w:r w:rsidRPr="001424F3">
        <w:rPr>
          <w:lang w:val="es-ES"/>
        </w:rPr>
        <w:t xml:space="preserve"> en </w:t>
      </w:r>
      <w:r w:rsidR="00F804CA" w:rsidRPr="001424F3">
        <w:rPr>
          <w:lang w:val="es-ES"/>
        </w:rPr>
        <w:t>la sección de Vistazo general, se pretende reunir información para facilitar la visualización del estado del proyecto de manera rápida y efectiva</w:t>
      </w:r>
      <w:r w:rsidR="00A23D21" w:rsidRPr="001424F3">
        <w:rPr>
          <w:lang w:val="es-ES"/>
        </w:rPr>
        <w:t xml:space="preserve"> principalmente en lo que respecta a la gestión de tareas</w:t>
      </w:r>
      <w:r w:rsidR="004934F6" w:rsidRPr="001424F3">
        <w:rPr>
          <w:lang w:val="es-ES"/>
        </w:rPr>
        <w:t>.</w:t>
      </w:r>
    </w:p>
    <w:p w14:paraId="5DDC2AAA" w14:textId="3C48B6FF" w:rsidR="00733A83" w:rsidRPr="001424F3" w:rsidRDefault="00A23D21" w:rsidP="00BC4E85">
      <w:pPr>
        <w:jc w:val="both"/>
        <w:rPr>
          <w:lang w:val="es-ES"/>
        </w:rPr>
      </w:pPr>
      <w:r w:rsidRPr="001424F3">
        <w:rPr>
          <w:lang w:val="es-ES"/>
        </w:rPr>
        <w:t>Es importante señalar que a</w:t>
      </w:r>
      <w:r w:rsidR="00733A83" w:rsidRPr="001424F3">
        <w:rPr>
          <w:lang w:val="es-ES"/>
        </w:rPr>
        <w:t xml:space="preserve"> medida que se realizó el desarrollo de la herramienta, la misma empezó a ser utilizada para gestionar tareas tanto de documentación del presente libro, como de implementación de funcionalidades adicionales, corrección de errores, y mejoras para la herramienta</w:t>
      </w:r>
      <w:r w:rsidRPr="001424F3">
        <w:rPr>
          <w:lang w:val="es-ES"/>
        </w:rPr>
        <w:t>.</w:t>
      </w:r>
      <w:r w:rsidR="00347AD9" w:rsidRPr="001424F3">
        <w:rPr>
          <w:lang w:val="es-ES"/>
        </w:rPr>
        <w:t xml:space="preserve"> Con esto se pudo generar una base de datos, de manera que, t</w:t>
      </w:r>
      <w:r w:rsidR="00733A83" w:rsidRPr="001424F3">
        <w:rPr>
          <w:lang w:val="es-ES"/>
        </w:rPr>
        <w:t>odo este proceso de gestión realizado puede ser utilizado como ejemplo práctico</w:t>
      </w:r>
      <w:r w:rsidR="00347AD9" w:rsidRPr="001424F3">
        <w:rPr>
          <w:lang w:val="es-ES"/>
        </w:rPr>
        <w:t xml:space="preserve">. Con el intuito de describir como las funcionalidades de la herramienta actúan en un caso real, luego </w:t>
      </w:r>
      <w:r w:rsidR="00733A83" w:rsidRPr="001424F3">
        <w:rPr>
          <w:lang w:val="es-ES"/>
        </w:rPr>
        <w:t xml:space="preserve">de las explicaciones y descripciones de las funcionalidades que componen las secciones de Vistazo General y Sección de EVM, se </w:t>
      </w:r>
      <w:r w:rsidR="00347AD9" w:rsidRPr="001424F3">
        <w:rPr>
          <w:lang w:val="es-ES"/>
        </w:rPr>
        <w:t>detalla</w:t>
      </w:r>
      <w:r w:rsidR="00733A83" w:rsidRPr="001424F3">
        <w:rPr>
          <w:lang w:val="es-ES"/>
        </w:rPr>
        <w:t xml:space="preserve"> como dichas funcionalidades actúan </w:t>
      </w:r>
      <w:r w:rsidR="00FE618F" w:rsidRPr="001424F3">
        <w:rPr>
          <w:lang w:val="es-ES"/>
        </w:rPr>
        <w:t>en el mencionado caso práctico de proceso de gestión.</w:t>
      </w:r>
    </w:p>
    <w:p w14:paraId="42B22678" w14:textId="4CA119B8" w:rsidR="00A23D21" w:rsidRPr="001424F3" w:rsidRDefault="002E5894" w:rsidP="00316DB4">
      <w:pPr>
        <w:pStyle w:val="Heading3"/>
        <w:jc w:val="both"/>
        <w:rPr>
          <w:rFonts w:eastAsia="Times New Roman"/>
          <w:b/>
          <w:bCs/>
          <w:lang w:val="es-ES"/>
        </w:rPr>
      </w:pPr>
      <w:bookmarkStart w:id="142" w:name="_Toc492234558"/>
      <w:r w:rsidRPr="001424F3">
        <w:rPr>
          <w:rFonts w:eastAsia="Times New Roman"/>
          <w:b/>
          <w:bCs/>
          <w:lang w:val="es-ES"/>
        </w:rPr>
        <w:t>Vistazo general</w:t>
      </w:r>
      <w:bookmarkEnd w:id="142"/>
    </w:p>
    <w:p w14:paraId="477A94BF" w14:textId="08F391FC" w:rsidR="00A23D21" w:rsidRPr="001424F3" w:rsidRDefault="004934F6" w:rsidP="00BC4E85">
      <w:pPr>
        <w:jc w:val="both"/>
        <w:rPr>
          <w:lang w:val="es-ES"/>
        </w:rPr>
      </w:pPr>
      <w:r w:rsidRPr="001424F3">
        <w:rPr>
          <w:lang w:val="es-ES"/>
        </w:rPr>
        <w:t>En esta sección se presenta primeramente un resumen con los datos básicos del proyecto: denominación, una descripción del mimo, la fecha planeada de fin y la fecha estimada según la Programación Ganada, lo cual refleja parte de la situación del proyecto respecto al cronograma.</w:t>
      </w:r>
    </w:p>
    <w:p w14:paraId="23BDDB18" w14:textId="7F159025" w:rsidR="002E5894" w:rsidRPr="001424F3" w:rsidRDefault="002E5894" w:rsidP="00BC4E85">
      <w:pPr>
        <w:jc w:val="both"/>
        <w:rPr>
          <w:lang w:val="es-ES"/>
        </w:rPr>
      </w:pPr>
      <w:commentRangeStart w:id="143"/>
    </w:p>
    <w:p w14:paraId="75A1C22E" w14:textId="71EEA091" w:rsidR="003A7A27" w:rsidRPr="001424F3" w:rsidRDefault="00143DBF" w:rsidP="00BC4E85">
      <w:pPr>
        <w:jc w:val="both"/>
        <w:rPr>
          <w:lang w:val="es-ES"/>
        </w:rPr>
      </w:pPr>
      <w:r w:rsidRPr="001424F3">
        <w:rPr>
          <w:noProof/>
          <w:lang w:val="en-US" w:eastAsia="en-US"/>
        </w:rPr>
        <w:drawing>
          <wp:inline distT="0" distB="0" distL="0" distR="0" wp14:anchorId="7545D9A1" wp14:editId="02D82B25">
            <wp:extent cx="5603875" cy="3470275"/>
            <wp:effectExtent l="0" t="0" r="9525" b="9525"/>
            <wp:docPr id="21" name="Picture 21"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3875" cy="3470275"/>
                    </a:xfrm>
                    <a:prstGeom prst="rect">
                      <a:avLst/>
                    </a:prstGeom>
                    <a:noFill/>
                    <a:ln>
                      <a:noFill/>
                    </a:ln>
                  </pic:spPr>
                </pic:pic>
              </a:graphicData>
            </a:graphic>
          </wp:inline>
        </w:drawing>
      </w:r>
    </w:p>
    <w:commentRangeEnd w:id="143"/>
    <w:p w14:paraId="7947E3A8" w14:textId="5E91B14D" w:rsidR="002E5894" w:rsidRPr="001424F3" w:rsidRDefault="00A23D21" w:rsidP="00BC4E85">
      <w:pPr>
        <w:jc w:val="both"/>
        <w:rPr>
          <w:lang w:val="es-ES"/>
        </w:rPr>
      </w:pPr>
      <w:r w:rsidRPr="001424F3">
        <w:rPr>
          <w:rStyle w:val="CommentReference"/>
          <w:sz w:val="22"/>
          <w:szCs w:val="22"/>
          <w:lang w:val="es-ES"/>
        </w:rPr>
        <w:commentReference w:id="143"/>
      </w:r>
    </w:p>
    <w:p w14:paraId="2AFB25A6" w14:textId="77777777" w:rsidR="002E5894" w:rsidRPr="001424F3" w:rsidRDefault="002E5894" w:rsidP="00BC4E85">
      <w:pPr>
        <w:jc w:val="both"/>
        <w:rPr>
          <w:b/>
          <w:lang w:val="es-ES"/>
        </w:rPr>
      </w:pPr>
    </w:p>
    <w:p w14:paraId="4A868AF1" w14:textId="42B9357F" w:rsidR="003A7A27" w:rsidRPr="001424F3" w:rsidRDefault="003A7A27" w:rsidP="00BC4E85">
      <w:pPr>
        <w:jc w:val="both"/>
        <w:rPr>
          <w:b/>
          <w:lang w:val="es-ES"/>
        </w:rPr>
      </w:pPr>
      <w:r w:rsidRPr="001424F3">
        <w:rPr>
          <w:b/>
          <w:lang w:val="es-ES"/>
        </w:rPr>
        <w:t>Valores del presupuesto.</w:t>
      </w:r>
    </w:p>
    <w:p w14:paraId="400BF38C" w14:textId="77777777" w:rsidR="0046770B" w:rsidRPr="001424F3" w:rsidRDefault="00CC4248" w:rsidP="00BC4E85">
      <w:pPr>
        <w:jc w:val="both"/>
        <w:rPr>
          <w:lang w:val="es-ES"/>
        </w:rPr>
      </w:pPr>
      <w:r w:rsidRPr="001424F3">
        <w:rPr>
          <w:lang w:val="es-ES"/>
        </w:rPr>
        <w:t xml:space="preserve">Debajo de la descripción del proyecto se muestran valores </w:t>
      </w:r>
      <w:r w:rsidR="00E22D48" w:rsidRPr="001424F3">
        <w:rPr>
          <w:lang w:val="es-ES"/>
        </w:rPr>
        <w:t xml:space="preserve">relacionados al presupuesto, como por ejemplo el Presupuesto a la Conclusión (BAC), que es el presupuesto planeado de todo el proyecto, la herramienta calcula este valor sumando todos los valores </w:t>
      </w:r>
      <w:r w:rsidR="00E22D48" w:rsidRPr="001424F3">
        <w:rPr>
          <w:lang w:val="es-ES"/>
        </w:rPr>
        <w:lastRenderedPageBreak/>
        <w:t>estimados de las tareas planeadas, es decir, tareas que tengan un valor estimado y fechas estimadas definidas. Así también se muestra el valor de los Costos Acumulados, que son la suma de todos los costos incurridos por cada tarea del proyecto y el Presupuesto Restante que es simplemente la diferencia entre el BAC y los Costos Acumulados hasta la fecha. Además se muestra el Valor Ganado Acumulado y los valores de la Estimación a la Conclusión (EAC) basada en el CPI</w:t>
      </w:r>
      <w:r w:rsidR="0046770B" w:rsidRPr="001424F3">
        <w:rPr>
          <w:lang w:val="es-ES"/>
        </w:rPr>
        <w:t>, que es el valor de estimado según EVM en base al desempeño de los costos, que requerirá el proyecto en total para ser finalizado; y la Estimación hasta la Conclusión (ETC), que es el valor que faltaría cubrir para que el proyecto llegue a la finalización.</w:t>
      </w:r>
      <w:r w:rsidR="00E22D48" w:rsidRPr="001424F3">
        <w:rPr>
          <w:lang w:val="es-ES"/>
        </w:rPr>
        <w:t xml:space="preserve"> </w:t>
      </w:r>
    </w:p>
    <w:p w14:paraId="730045B5" w14:textId="35791BF6" w:rsidR="003A7A27" w:rsidRPr="001424F3" w:rsidRDefault="00CC4248" w:rsidP="00BC4E85">
      <w:pPr>
        <w:jc w:val="both"/>
        <w:rPr>
          <w:lang w:val="es-ES"/>
        </w:rPr>
      </w:pPr>
      <w:r w:rsidRPr="001424F3">
        <w:rPr>
          <w:lang w:val="es-ES"/>
        </w:rPr>
        <w:t xml:space="preserve">De esta manera, por un lado </w:t>
      </w:r>
      <w:r w:rsidR="0046770B" w:rsidRPr="001424F3">
        <w:rPr>
          <w:lang w:val="es-ES"/>
        </w:rPr>
        <w:t>en la sección de descripción del proyecto el usuario puede tener una rápida idea de la situación del proyecto respecto al cronograma y por otro lado al ver la sección de los valores del presupuesto se puede tener rápidamente una idea de la situación del proyecto en lo que respecta a costos.</w:t>
      </w:r>
    </w:p>
    <w:p w14:paraId="5ABD9139" w14:textId="77777777" w:rsidR="0046770B" w:rsidRPr="001424F3" w:rsidRDefault="0046770B" w:rsidP="00BC4E85">
      <w:pPr>
        <w:jc w:val="both"/>
        <w:rPr>
          <w:lang w:val="es-ES"/>
        </w:rPr>
      </w:pPr>
    </w:p>
    <w:p w14:paraId="0232878F" w14:textId="0358D0D3" w:rsidR="0046770B" w:rsidRPr="001424F3" w:rsidRDefault="0046770B" w:rsidP="00BC4E85">
      <w:pPr>
        <w:jc w:val="both"/>
        <w:rPr>
          <w:lang w:val="es-ES"/>
        </w:rPr>
      </w:pPr>
      <w:r w:rsidRPr="001424F3">
        <w:rPr>
          <w:noProof/>
          <w:lang w:val="en-US" w:eastAsia="en-US"/>
        </w:rPr>
        <w:drawing>
          <wp:inline distT="0" distB="0" distL="0" distR="0" wp14:anchorId="014FE474" wp14:editId="75D63451">
            <wp:extent cx="5788264" cy="3788295"/>
            <wp:effectExtent l="0" t="0" r="3175" b="0"/>
            <wp:docPr id="20" name="Picture 20"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47" t="33536" r="49817" b="13166"/>
                    <a:stretch/>
                  </pic:blipFill>
                  <pic:spPr bwMode="auto">
                    <a:xfrm>
                      <a:off x="0" y="0"/>
                      <a:ext cx="5826168" cy="3813102"/>
                    </a:xfrm>
                    <a:prstGeom prst="rect">
                      <a:avLst/>
                    </a:prstGeom>
                    <a:noFill/>
                    <a:ln>
                      <a:noFill/>
                    </a:ln>
                    <a:extLst>
                      <a:ext uri="{53640926-AAD7-44D8-BBD7-CCE9431645EC}">
                        <a14:shadowObscured xmlns:a14="http://schemas.microsoft.com/office/drawing/2010/main"/>
                      </a:ext>
                    </a:extLst>
                  </pic:spPr>
                </pic:pic>
              </a:graphicData>
            </a:graphic>
          </wp:inline>
        </w:drawing>
      </w:r>
    </w:p>
    <w:p w14:paraId="033421DB" w14:textId="2177420B" w:rsidR="004934F6" w:rsidRPr="001424F3" w:rsidRDefault="00B019F3" w:rsidP="00BC4E85">
      <w:pPr>
        <w:jc w:val="both"/>
        <w:rPr>
          <w:b/>
          <w:lang w:val="es-ES"/>
        </w:rPr>
      </w:pPr>
      <w:r w:rsidRPr="001424F3">
        <w:rPr>
          <w:lang w:val="es-ES"/>
        </w:rPr>
        <w:t>Algo llamativo del caso</w:t>
      </w:r>
      <w:r w:rsidR="0046770B" w:rsidRPr="001424F3">
        <w:rPr>
          <w:lang w:val="es-ES"/>
        </w:rPr>
        <w:t xml:space="preserve"> </w:t>
      </w:r>
      <w:r w:rsidRPr="001424F3">
        <w:rPr>
          <w:lang w:val="es-ES"/>
        </w:rPr>
        <w:t>práctico, es tener un valor negativo en el Presupuesto Restante. Pero como se puede observar, los Costos Acumulados efectivamente son superiores al Presupuesto a la Conclusión, razón por la cual el Presupuesto Restante, al ser una diferencia entre ambos valores, es negativo. En el mencionado proyecto del caso práctico se utiliza la unidad de medida de ‘</w:t>
      </w:r>
      <w:r w:rsidRPr="001424F3">
        <w:rPr>
          <w:i/>
          <w:lang w:val="es-ES"/>
        </w:rPr>
        <w:t>puntos</w:t>
      </w:r>
      <w:r w:rsidRPr="001424F3">
        <w:rPr>
          <w:lang w:val="es-ES"/>
        </w:rPr>
        <w:t>’. La unidad de medida utilizada para las estimaciones, presupuesto, gastos, etc., puede ser configurada al momento de crear el proyecto y la misma es mostrada en esta sección en la parte inferior de cada valor.</w:t>
      </w:r>
    </w:p>
    <w:p w14:paraId="16A8A306" w14:textId="77777777" w:rsidR="0046770B" w:rsidRPr="001424F3" w:rsidRDefault="0046770B" w:rsidP="00BC4E85">
      <w:pPr>
        <w:jc w:val="both"/>
        <w:rPr>
          <w:b/>
          <w:lang w:val="es-ES"/>
        </w:rPr>
      </w:pPr>
    </w:p>
    <w:p w14:paraId="5E82D7D9" w14:textId="77777777" w:rsidR="0046770B" w:rsidRPr="001424F3" w:rsidRDefault="0046770B" w:rsidP="00BC4E85">
      <w:pPr>
        <w:jc w:val="both"/>
        <w:rPr>
          <w:b/>
          <w:lang w:val="es-ES"/>
        </w:rPr>
      </w:pPr>
    </w:p>
    <w:p w14:paraId="7CFF4446" w14:textId="0C5BFBC8" w:rsidR="00C04D47" w:rsidRPr="001424F3" w:rsidRDefault="003A7A27" w:rsidP="00BC4E85">
      <w:pPr>
        <w:jc w:val="both"/>
        <w:rPr>
          <w:b/>
          <w:lang w:val="es-ES"/>
        </w:rPr>
      </w:pPr>
      <w:r w:rsidRPr="001424F3">
        <w:rPr>
          <w:b/>
          <w:lang w:val="es-ES"/>
        </w:rPr>
        <w:t>Miembros</w:t>
      </w:r>
    </w:p>
    <w:p w14:paraId="4C63BAD5" w14:textId="378C57BB" w:rsidR="002372A8" w:rsidRPr="001424F3" w:rsidRDefault="00C04D47" w:rsidP="00BC4E85">
      <w:pPr>
        <w:jc w:val="both"/>
        <w:rPr>
          <w:lang w:val="es-ES"/>
        </w:rPr>
      </w:pPr>
      <w:r w:rsidRPr="001424F3">
        <w:rPr>
          <w:lang w:val="es-ES"/>
        </w:rPr>
        <w:t xml:space="preserve">En la sección de </w:t>
      </w:r>
      <w:commentRangeStart w:id="144"/>
      <w:r w:rsidRPr="001424F3">
        <w:rPr>
          <w:lang w:val="es-ES"/>
        </w:rPr>
        <w:t xml:space="preserve">Miembros se listan los miembros del equipo del proyecto agrupados por los roles del </w:t>
      </w:r>
      <w:commentRangeEnd w:id="144"/>
      <w:r w:rsidRPr="001424F3">
        <w:rPr>
          <w:rStyle w:val="CommentReference"/>
          <w:sz w:val="22"/>
          <w:szCs w:val="22"/>
          <w:lang w:val="es-ES"/>
        </w:rPr>
        <w:commentReference w:id="144"/>
      </w:r>
      <w:r w:rsidRPr="001424F3">
        <w:rPr>
          <w:lang w:val="es-ES"/>
        </w:rPr>
        <w:t xml:space="preserve">miembro. Esta sección tiene algunas características especiales como por ejemplo, al pasar el puntero del mouse sobre un miembro, aparece el nombre del mismo y </w:t>
      </w:r>
      <w:r w:rsidRPr="001424F3">
        <w:rPr>
          <w:lang w:val="es-ES"/>
        </w:rPr>
        <w:lastRenderedPageBreak/>
        <w:t>cualquier miembro en esta sección actúa como enlace a una página de detalle donde se puede acceder a más información del mismo.</w:t>
      </w:r>
    </w:p>
    <w:p w14:paraId="7C7B0852" w14:textId="76029F43" w:rsidR="00C04D47" w:rsidRPr="001424F3" w:rsidRDefault="002372A8" w:rsidP="00BC4E85">
      <w:pPr>
        <w:jc w:val="both"/>
        <w:rPr>
          <w:b/>
          <w:lang w:val="es-ES"/>
        </w:rPr>
      </w:pPr>
      <w:r w:rsidRPr="001424F3">
        <w:rPr>
          <w:noProof/>
          <w:lang w:val="en-US" w:eastAsia="en-US"/>
        </w:rPr>
        <w:drawing>
          <wp:inline distT="0" distB="0" distL="0" distR="0" wp14:anchorId="5DA4C3BA" wp14:editId="457513FB">
            <wp:extent cx="5537835" cy="1330303"/>
            <wp:effectExtent l="0" t="0" r="0" b="0"/>
            <wp:docPr id="32" name="Picture 32"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49570" b="80437"/>
                    <a:stretch/>
                  </pic:blipFill>
                  <pic:spPr bwMode="auto">
                    <a:xfrm>
                      <a:off x="0" y="0"/>
                      <a:ext cx="5561770" cy="1336053"/>
                    </a:xfrm>
                    <a:prstGeom prst="rect">
                      <a:avLst/>
                    </a:prstGeom>
                    <a:noFill/>
                    <a:ln>
                      <a:noFill/>
                    </a:ln>
                    <a:extLst>
                      <a:ext uri="{53640926-AAD7-44D8-BBD7-CCE9431645EC}">
                        <a14:shadowObscured xmlns:a14="http://schemas.microsoft.com/office/drawing/2010/main"/>
                      </a:ext>
                    </a:extLst>
                  </pic:spPr>
                </pic:pic>
              </a:graphicData>
            </a:graphic>
          </wp:inline>
        </w:drawing>
      </w:r>
    </w:p>
    <w:p w14:paraId="1E0E68B8" w14:textId="77777777" w:rsidR="002372A8" w:rsidRPr="001424F3" w:rsidRDefault="002372A8" w:rsidP="00BC4E85">
      <w:pPr>
        <w:jc w:val="both"/>
        <w:rPr>
          <w:b/>
          <w:lang w:val="es-ES"/>
        </w:rPr>
      </w:pPr>
    </w:p>
    <w:p w14:paraId="4ABF02F8" w14:textId="4F659BC5" w:rsidR="003A7A27" w:rsidRPr="001424F3" w:rsidRDefault="002B6134" w:rsidP="00BC4E85">
      <w:pPr>
        <w:jc w:val="both"/>
        <w:rPr>
          <w:b/>
          <w:lang w:val="es-ES"/>
        </w:rPr>
      </w:pPr>
      <w:r w:rsidRPr="001424F3">
        <w:rPr>
          <w:b/>
          <w:lang w:val="es-ES"/>
        </w:rPr>
        <w:t>Peticiones</w:t>
      </w:r>
    </w:p>
    <w:p w14:paraId="7D2CB984" w14:textId="1036DE60" w:rsidR="002B6134" w:rsidRPr="001424F3" w:rsidRDefault="002B6134" w:rsidP="002B6134">
      <w:pPr>
        <w:jc w:val="both"/>
        <w:rPr>
          <w:lang w:val="es-ES"/>
        </w:rPr>
      </w:pPr>
      <w:r w:rsidRPr="001424F3">
        <w:rPr>
          <w:lang w:val="es-ES"/>
        </w:rPr>
        <w:t>En esta sección se presenta información respecto a las peticiones del proyecto de dos maneras:</w:t>
      </w:r>
    </w:p>
    <w:p w14:paraId="23FDB708" w14:textId="797A97B9" w:rsidR="002B6134" w:rsidRPr="001424F3" w:rsidRDefault="002B6134" w:rsidP="002B6134">
      <w:pPr>
        <w:pStyle w:val="ListParagraph"/>
        <w:numPr>
          <w:ilvl w:val="0"/>
          <w:numId w:val="58"/>
        </w:numPr>
        <w:jc w:val="both"/>
        <w:rPr>
          <w:lang w:val="es-ES"/>
        </w:rPr>
      </w:pPr>
      <w:r w:rsidRPr="001424F3">
        <w:rPr>
          <w:lang w:val="es-ES"/>
        </w:rPr>
        <w:t xml:space="preserve">Gráficos: los gráficos son particularmente útiles dado que pueden representar información de forma </w:t>
      </w:r>
      <w:r w:rsidR="002372A8" w:rsidRPr="001424F3">
        <w:rPr>
          <w:lang w:val="es-ES"/>
        </w:rPr>
        <w:t xml:space="preserve">visual y en este caso dinámica ya que la herramienta permite una mínima interacción con estos gráficos. El gráfico de </w:t>
      </w:r>
      <w:r w:rsidRPr="001424F3">
        <w:rPr>
          <w:lang w:val="es-ES"/>
        </w:rPr>
        <w:t>Tareas</w:t>
      </w:r>
      <w:r w:rsidR="002372A8" w:rsidRPr="001424F3">
        <w:rPr>
          <w:lang w:val="es-ES"/>
        </w:rPr>
        <w:t>, muestra una relación entre el total de tareas, las tareas completadas y las no completadas, de igual manera se presenta el gráfico de Hitos y finalmente el gráfico de Etiquetas, el cual representa las etiquetas utilizadas en las peticiones, esta información puede permitir al usuario sacar diferentes conclusiones, por ejemplo, si el usuario utiliza las etiquetas para definir que tipo de actividad se realiza en cada tarea, al ver el gráfico podrá saber rápidamente que tipo de actividad agrupa más tareas en la herramienta.</w:t>
      </w:r>
    </w:p>
    <w:p w14:paraId="129B1DAA" w14:textId="1FA0C0D6" w:rsidR="002372A8" w:rsidRPr="001424F3" w:rsidRDefault="002372A8" w:rsidP="002B6134">
      <w:pPr>
        <w:pStyle w:val="ListParagraph"/>
        <w:numPr>
          <w:ilvl w:val="0"/>
          <w:numId w:val="58"/>
        </w:numPr>
        <w:jc w:val="both"/>
        <w:rPr>
          <w:lang w:val="es-ES"/>
        </w:rPr>
      </w:pPr>
      <w:r w:rsidRPr="001424F3">
        <w:rPr>
          <w:lang w:val="es-ES"/>
        </w:rPr>
        <w:t xml:space="preserve">Tabla: En esta tabla se puede ver también </w:t>
      </w:r>
      <w:r w:rsidR="00D21AA2" w:rsidRPr="001424F3">
        <w:rPr>
          <w:lang w:val="es-ES"/>
        </w:rPr>
        <w:t xml:space="preserve">la misma información </w:t>
      </w:r>
      <w:r w:rsidRPr="001424F3">
        <w:rPr>
          <w:lang w:val="es-ES"/>
        </w:rPr>
        <w:t xml:space="preserve">respecto al nivel de completitud de las </w:t>
      </w:r>
      <w:r w:rsidR="00D21AA2" w:rsidRPr="001424F3">
        <w:rPr>
          <w:lang w:val="es-ES"/>
        </w:rPr>
        <w:t xml:space="preserve">peticiones </w:t>
      </w:r>
      <w:r w:rsidRPr="001424F3">
        <w:rPr>
          <w:lang w:val="es-ES"/>
        </w:rPr>
        <w:t>planeadas</w:t>
      </w:r>
      <w:r w:rsidR="00D21AA2" w:rsidRPr="001424F3">
        <w:rPr>
          <w:lang w:val="es-ES"/>
        </w:rPr>
        <w:t>, mostrada por los gráficos, pero la diferencia reside en que al ser una tabla esta información se muestra de forma paralela y simultanea. Además casi todo el contenido de esta tabla consiste en enlaces, por ejemplo a peticiones de tipo Tarea, peticiones de tipo Hito, tareas abiertas, tareas cerradas, calendario, etc.</w:t>
      </w:r>
    </w:p>
    <w:p w14:paraId="54FE9095" w14:textId="77777777" w:rsidR="002B6134" w:rsidRPr="001424F3" w:rsidRDefault="002B6134" w:rsidP="00BC4E85">
      <w:pPr>
        <w:jc w:val="both"/>
        <w:rPr>
          <w:b/>
          <w:lang w:val="es-ES"/>
        </w:rPr>
      </w:pPr>
    </w:p>
    <w:p w14:paraId="29D40EC5" w14:textId="77777777" w:rsidR="002372A8" w:rsidRPr="001424F3" w:rsidRDefault="002372A8" w:rsidP="00BC4E85">
      <w:pPr>
        <w:jc w:val="both"/>
        <w:rPr>
          <w:b/>
          <w:lang w:val="es-ES"/>
        </w:rPr>
      </w:pPr>
    </w:p>
    <w:p w14:paraId="474770AF" w14:textId="1ABAD09A" w:rsidR="002372A8" w:rsidRPr="001424F3" w:rsidRDefault="002372A8" w:rsidP="00BC4E85">
      <w:pPr>
        <w:jc w:val="both"/>
        <w:rPr>
          <w:b/>
          <w:lang w:val="es-ES"/>
        </w:rPr>
      </w:pPr>
      <w:r w:rsidRPr="001424F3">
        <w:rPr>
          <w:noProof/>
          <w:lang w:val="en-US" w:eastAsia="en-US"/>
        </w:rPr>
        <w:lastRenderedPageBreak/>
        <w:drawing>
          <wp:inline distT="0" distB="0" distL="0" distR="0" wp14:anchorId="0BE1746C" wp14:editId="493FAF26">
            <wp:extent cx="5766435" cy="4861022"/>
            <wp:effectExtent l="0" t="0" r="0" b="0"/>
            <wp:docPr id="33" name="Picture 33"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49694" t="17974" b="13546"/>
                    <a:stretch/>
                  </pic:blipFill>
                  <pic:spPr bwMode="auto">
                    <a:xfrm>
                      <a:off x="0" y="0"/>
                      <a:ext cx="5774206" cy="4867573"/>
                    </a:xfrm>
                    <a:prstGeom prst="rect">
                      <a:avLst/>
                    </a:prstGeom>
                    <a:noFill/>
                    <a:ln>
                      <a:noFill/>
                    </a:ln>
                    <a:extLst>
                      <a:ext uri="{53640926-AAD7-44D8-BBD7-CCE9431645EC}">
                        <a14:shadowObscured xmlns:a14="http://schemas.microsoft.com/office/drawing/2010/main"/>
                      </a:ext>
                    </a:extLst>
                  </pic:spPr>
                </pic:pic>
              </a:graphicData>
            </a:graphic>
          </wp:inline>
        </w:drawing>
      </w:r>
    </w:p>
    <w:p w14:paraId="75129420" w14:textId="77777777" w:rsidR="00D21AA2" w:rsidRPr="001424F3" w:rsidRDefault="00D21AA2" w:rsidP="00BC4E85">
      <w:pPr>
        <w:jc w:val="both"/>
        <w:rPr>
          <w:b/>
          <w:lang w:val="es-ES"/>
        </w:rPr>
      </w:pPr>
    </w:p>
    <w:p w14:paraId="23DBC2FA" w14:textId="4D41C760" w:rsidR="00147AE9" w:rsidRPr="001424F3" w:rsidRDefault="009E2CD8" w:rsidP="00BC4E85">
      <w:pPr>
        <w:jc w:val="both"/>
        <w:rPr>
          <w:b/>
          <w:lang w:val="es-ES"/>
        </w:rPr>
      </w:pPr>
      <w:r w:rsidRPr="001424F3">
        <w:rPr>
          <w:b/>
          <w:lang w:val="es-ES"/>
        </w:rPr>
        <w:t>Ú</w:t>
      </w:r>
      <w:r w:rsidR="00143DBF" w:rsidRPr="001424F3">
        <w:rPr>
          <w:b/>
          <w:lang w:val="es-ES"/>
        </w:rPr>
        <w:t>ltimas noticias</w:t>
      </w:r>
    </w:p>
    <w:p w14:paraId="34B9EA6D" w14:textId="4DDEFE3F" w:rsidR="00D21AA2" w:rsidRPr="001424F3" w:rsidRDefault="009E2CD8" w:rsidP="00BC4E85">
      <w:pPr>
        <w:jc w:val="both"/>
        <w:rPr>
          <w:b/>
          <w:lang w:val="es-ES"/>
        </w:rPr>
      </w:pPr>
      <w:r w:rsidRPr="001424F3">
        <w:rPr>
          <w:lang w:val="es-ES"/>
        </w:rPr>
        <w:t xml:space="preserve">La última subsección de la sección de Vistazo general del Proyecto es la </w:t>
      </w:r>
      <w:r w:rsidR="00D21AA2" w:rsidRPr="001424F3">
        <w:rPr>
          <w:lang w:val="es-ES"/>
        </w:rPr>
        <w:t>sección</w:t>
      </w:r>
      <w:r w:rsidRPr="001424F3">
        <w:rPr>
          <w:lang w:val="es-ES"/>
        </w:rPr>
        <w:t xml:space="preserve"> de </w:t>
      </w:r>
      <w:r w:rsidRPr="001424F3">
        <w:rPr>
          <w:i/>
          <w:lang w:val="es-ES"/>
        </w:rPr>
        <w:t>Últimas noticias</w:t>
      </w:r>
      <w:r w:rsidRPr="001424F3">
        <w:rPr>
          <w:lang w:val="es-ES"/>
        </w:rPr>
        <w:t xml:space="preserve"> en la cual se muestra un resumen de las últimas noticias, ya sean estas avisos o incidentes registrados, lo cual facilita la gestión de las comunicaciones dentro del proyecto. Acompañado del resumen de cada noticia, se muestra también el título de la misma, el cual consiste en un enlace a la página de detalle de dicha noticia, así también un enlace al usuario que creó la noticia y a las actividades de la fecha en la que se creó dicha noticia.</w:t>
      </w:r>
    </w:p>
    <w:p w14:paraId="5B632A51" w14:textId="77777777" w:rsidR="00D21AA2" w:rsidRPr="001424F3" w:rsidRDefault="00D21AA2" w:rsidP="00BC4E85">
      <w:pPr>
        <w:jc w:val="both"/>
        <w:rPr>
          <w:b/>
          <w:lang w:val="es-ES"/>
        </w:rPr>
      </w:pPr>
    </w:p>
    <w:p w14:paraId="0D00A88D" w14:textId="6830BC6E" w:rsidR="00147AE9" w:rsidRPr="001424F3" w:rsidRDefault="00D21AA2" w:rsidP="00BC4E85">
      <w:pPr>
        <w:jc w:val="both"/>
        <w:rPr>
          <w:b/>
          <w:lang w:val="es-ES"/>
        </w:rPr>
      </w:pPr>
      <w:r w:rsidRPr="001424F3">
        <w:rPr>
          <w:noProof/>
          <w:lang w:val="en-US" w:eastAsia="en-US"/>
        </w:rPr>
        <w:drawing>
          <wp:inline distT="0" distB="0" distL="0" distR="0" wp14:anchorId="30B9C0D2" wp14:editId="1C138AA0">
            <wp:extent cx="6261735" cy="738827"/>
            <wp:effectExtent l="76200" t="76200" r="62865" b="74295"/>
            <wp:docPr id="34" name="Picture 34"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1098" t="86947" r="30384" b="-1"/>
                    <a:stretch/>
                  </pic:blipFill>
                  <pic:spPr bwMode="auto">
                    <a:xfrm>
                      <a:off x="0" y="0"/>
                      <a:ext cx="6418570" cy="757332"/>
                    </a:xfrm>
                    <a:prstGeom prst="rect">
                      <a:avLst/>
                    </a:prstGeom>
                    <a:solidFill>
                      <a:schemeClr val="bg1">
                        <a:lumMod val="85000"/>
                      </a:schemeClr>
                    </a:solidFill>
                    <a:ln w="82550" cap="sq" cmpd="sng" algn="ctr">
                      <a:solidFill>
                        <a:schemeClr val="bg1">
                          <a:lumMod val="95000"/>
                        </a:schemeClr>
                      </a:solidFill>
                      <a:prstDash val="solid"/>
                      <a:round/>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4DDA7443" w14:textId="77777777" w:rsidR="00D21AA2" w:rsidRPr="001424F3" w:rsidRDefault="00D21AA2" w:rsidP="00147AE9">
      <w:pPr>
        <w:jc w:val="both"/>
        <w:rPr>
          <w:b/>
          <w:lang w:val="es-ES"/>
        </w:rPr>
      </w:pPr>
    </w:p>
    <w:p w14:paraId="5B131A05" w14:textId="77777777" w:rsidR="007D19BF" w:rsidRPr="001424F3" w:rsidRDefault="007D19BF" w:rsidP="00147AE9">
      <w:pPr>
        <w:jc w:val="both"/>
        <w:rPr>
          <w:b/>
          <w:lang w:val="es-ES"/>
        </w:rPr>
      </w:pPr>
    </w:p>
    <w:p w14:paraId="06DA128D" w14:textId="77777777" w:rsidR="007D19BF" w:rsidRPr="001424F3" w:rsidRDefault="007D19BF" w:rsidP="00147AE9">
      <w:pPr>
        <w:jc w:val="both"/>
        <w:rPr>
          <w:b/>
          <w:lang w:val="es-ES"/>
        </w:rPr>
      </w:pPr>
    </w:p>
    <w:p w14:paraId="6F8A87B6" w14:textId="77777777" w:rsidR="00316DB4" w:rsidRPr="001424F3" w:rsidRDefault="00316DB4" w:rsidP="00147AE9">
      <w:pPr>
        <w:jc w:val="both"/>
        <w:rPr>
          <w:b/>
          <w:lang w:val="es-ES"/>
        </w:rPr>
      </w:pPr>
    </w:p>
    <w:p w14:paraId="30854927" w14:textId="77777777" w:rsidR="00316DB4" w:rsidRPr="001424F3" w:rsidRDefault="00316DB4" w:rsidP="00147AE9">
      <w:pPr>
        <w:jc w:val="both"/>
        <w:rPr>
          <w:b/>
          <w:lang w:val="es-ES"/>
        </w:rPr>
      </w:pPr>
    </w:p>
    <w:p w14:paraId="045436B6" w14:textId="77777777" w:rsidR="00316DB4" w:rsidRPr="001424F3" w:rsidRDefault="00316DB4" w:rsidP="00147AE9">
      <w:pPr>
        <w:jc w:val="both"/>
        <w:rPr>
          <w:b/>
          <w:lang w:val="es-ES"/>
        </w:rPr>
      </w:pPr>
    </w:p>
    <w:p w14:paraId="1FC13E73" w14:textId="2DC399EB" w:rsidR="00D8037A" w:rsidRPr="001424F3" w:rsidRDefault="00147AE9" w:rsidP="00316DB4">
      <w:pPr>
        <w:pStyle w:val="Heading3"/>
        <w:jc w:val="both"/>
        <w:rPr>
          <w:rFonts w:eastAsia="Times New Roman"/>
          <w:b/>
          <w:bCs/>
          <w:lang w:val="es-ES"/>
        </w:rPr>
      </w:pPr>
      <w:bookmarkStart w:id="145" w:name="_Toc492234559"/>
      <w:r w:rsidRPr="001424F3">
        <w:rPr>
          <w:rFonts w:eastAsia="Times New Roman"/>
          <w:b/>
          <w:bCs/>
          <w:lang w:val="es-ES"/>
        </w:rPr>
        <w:lastRenderedPageBreak/>
        <w:t>Sección de EVM</w:t>
      </w:r>
      <w:bookmarkEnd w:id="145"/>
    </w:p>
    <w:p w14:paraId="5E8F24A2" w14:textId="1DEC0782" w:rsidR="006D511D" w:rsidRPr="001424F3" w:rsidRDefault="006D511D" w:rsidP="00100122">
      <w:pPr>
        <w:jc w:val="both"/>
        <w:rPr>
          <w:lang w:val="es-ES"/>
        </w:rPr>
      </w:pPr>
      <w:r w:rsidRPr="001424F3">
        <w:rPr>
          <w:lang w:val="es-ES"/>
        </w:rPr>
        <w:t xml:space="preserve">Para auxiliar en la toma de decisiones y tanto en los procesos de control y monitoreo como los de Informar el Desempeño, </w:t>
      </w:r>
      <w:r w:rsidR="003F7E11" w:rsidRPr="001424F3">
        <w:rPr>
          <w:lang w:val="es-ES"/>
        </w:rPr>
        <w:t xml:space="preserve">la herramienta cuenta con una </w:t>
      </w:r>
      <w:r w:rsidRPr="001424F3">
        <w:rPr>
          <w:lang w:val="es-ES"/>
        </w:rPr>
        <w:t xml:space="preserve">sección de EVM </w:t>
      </w:r>
      <w:r w:rsidR="003F7E11" w:rsidRPr="001424F3">
        <w:rPr>
          <w:lang w:val="es-ES"/>
        </w:rPr>
        <w:t xml:space="preserve">donde </w:t>
      </w:r>
      <w:r w:rsidRPr="001424F3">
        <w:rPr>
          <w:lang w:val="es-ES"/>
        </w:rPr>
        <w:t xml:space="preserve">se muestra información </w:t>
      </w:r>
      <w:r w:rsidR="00FE618F" w:rsidRPr="001424F3">
        <w:rPr>
          <w:lang w:val="es-ES"/>
        </w:rPr>
        <w:t>respecto al e</w:t>
      </w:r>
      <w:r w:rsidR="004B028F" w:rsidRPr="001424F3">
        <w:rPr>
          <w:lang w:val="es-ES"/>
        </w:rPr>
        <w:t>stado del desempeño del proyecto</w:t>
      </w:r>
      <w:r w:rsidR="00FE618F" w:rsidRPr="001424F3">
        <w:rPr>
          <w:lang w:val="es-ES"/>
        </w:rPr>
        <w:t>, estimaciones del cronograma, costo</w:t>
      </w:r>
      <w:r w:rsidR="003F7E11" w:rsidRPr="001424F3">
        <w:rPr>
          <w:lang w:val="es-ES"/>
        </w:rPr>
        <w:t>s</w:t>
      </w:r>
      <w:r w:rsidR="00FE618F" w:rsidRPr="001424F3">
        <w:rPr>
          <w:lang w:val="es-ES"/>
        </w:rPr>
        <w:t xml:space="preserve"> e informaciones respecto al historial y tendencias donde se incluye datos específicos de EVM.</w:t>
      </w:r>
    </w:p>
    <w:p w14:paraId="617AB389" w14:textId="233E869C" w:rsidR="00147AE9" w:rsidRPr="001424F3" w:rsidRDefault="00147AE9" w:rsidP="00100122">
      <w:pPr>
        <w:jc w:val="center"/>
        <w:rPr>
          <w:lang w:val="es-ES"/>
        </w:rPr>
      </w:pPr>
      <w:r w:rsidRPr="001424F3">
        <w:rPr>
          <w:noProof/>
          <w:lang w:val="en-US" w:eastAsia="en-US"/>
        </w:rPr>
        <w:drawing>
          <wp:inline distT="0" distB="0" distL="0" distR="0" wp14:anchorId="39E78528" wp14:editId="38B20347">
            <wp:extent cx="3574333" cy="7049561"/>
            <wp:effectExtent l="0" t="0" r="7620" b="0"/>
            <wp:docPr id="22" name="Picture 22"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4929" cy="7090182"/>
                    </a:xfrm>
                    <a:prstGeom prst="rect">
                      <a:avLst/>
                    </a:prstGeom>
                    <a:noFill/>
                    <a:ln>
                      <a:noFill/>
                    </a:ln>
                  </pic:spPr>
                </pic:pic>
              </a:graphicData>
            </a:graphic>
          </wp:inline>
        </w:drawing>
      </w:r>
    </w:p>
    <w:p w14:paraId="40D3A44C" w14:textId="60C201E5" w:rsidR="00147AE9" w:rsidRPr="001424F3" w:rsidRDefault="00147AE9" w:rsidP="00100122">
      <w:pPr>
        <w:jc w:val="both"/>
        <w:rPr>
          <w:lang w:val="es-ES"/>
        </w:rPr>
      </w:pPr>
    </w:p>
    <w:p w14:paraId="79821FF9" w14:textId="7649BC4A" w:rsidR="00166BA9" w:rsidRPr="001424F3" w:rsidRDefault="00166BA9" w:rsidP="00100122">
      <w:pPr>
        <w:jc w:val="both"/>
        <w:rPr>
          <w:lang w:val="es-ES"/>
        </w:rPr>
      </w:pPr>
      <w:r w:rsidRPr="001424F3">
        <w:rPr>
          <w:lang w:val="es-ES"/>
        </w:rPr>
        <w:t xml:space="preserve">Al inicio del contenido de la Sección de EVM se cuenta con un botón de ayuda. Cuando el usuario presiona este botón aparece un mensaje de ayuda que explica cada elemento de </w:t>
      </w:r>
      <w:r w:rsidRPr="001424F3">
        <w:rPr>
          <w:lang w:val="es-ES"/>
        </w:rPr>
        <w:lastRenderedPageBreak/>
        <w:t>la sección, en el mismo mensaje se cuenta con botones de navegación que permiten volver al elemento anterior, avanzar al siguiente o cancelar esta funcionalidad. Esto es especialmente útil para usuarios que no tienen un conocimiento consolidado de EVM y Programación Ganada, o simplemente para orientar a los usuarios en la disposición y contenido de esta sección, así como la interpretación de los resultados mostrados respecto a la situación del proyecto.</w:t>
      </w:r>
    </w:p>
    <w:p w14:paraId="0DCF8F14" w14:textId="5A835696" w:rsidR="00733A83" w:rsidRPr="001424F3" w:rsidRDefault="00733A83" w:rsidP="00100122">
      <w:pPr>
        <w:jc w:val="center"/>
        <w:rPr>
          <w:lang w:val="es-ES"/>
        </w:rPr>
      </w:pPr>
      <w:r w:rsidRPr="001424F3">
        <w:rPr>
          <w:noProof/>
          <w:lang w:val="en-US" w:eastAsia="en-US"/>
        </w:rPr>
        <w:drawing>
          <wp:inline distT="0" distB="0" distL="0" distR="0" wp14:anchorId="1A8F89CA" wp14:editId="71113004">
            <wp:extent cx="5576455" cy="3054862"/>
            <wp:effectExtent l="0" t="0" r="12065" b="0"/>
            <wp:docPr id="29" name="Picture 29" descr="../../../Desktop/Screen%20Shot%202017-08-27%20at%205.50.5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27%20at%205.50.53%20PM.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1" t="1974" r="611" b="1324"/>
                    <a:stretch/>
                  </pic:blipFill>
                  <pic:spPr bwMode="auto">
                    <a:xfrm>
                      <a:off x="0" y="0"/>
                      <a:ext cx="5576571" cy="3054925"/>
                    </a:xfrm>
                    <a:prstGeom prst="rect">
                      <a:avLst/>
                    </a:prstGeom>
                    <a:noFill/>
                    <a:ln>
                      <a:noFill/>
                    </a:ln>
                    <a:extLst>
                      <a:ext uri="{53640926-AAD7-44D8-BBD7-CCE9431645EC}">
                        <a14:shadowObscured xmlns:a14="http://schemas.microsoft.com/office/drawing/2010/main"/>
                      </a:ext>
                    </a:extLst>
                  </pic:spPr>
                </pic:pic>
              </a:graphicData>
            </a:graphic>
          </wp:inline>
        </w:drawing>
      </w:r>
    </w:p>
    <w:p w14:paraId="05C95E4B" w14:textId="77777777" w:rsidR="00166BA9" w:rsidRPr="001424F3" w:rsidRDefault="00166BA9" w:rsidP="00100122">
      <w:pPr>
        <w:jc w:val="both"/>
        <w:rPr>
          <w:lang w:val="es-ES"/>
        </w:rPr>
      </w:pPr>
    </w:p>
    <w:p w14:paraId="19331D05" w14:textId="086AE583" w:rsidR="00166BA9" w:rsidRPr="001424F3" w:rsidRDefault="005948D2" w:rsidP="00100122">
      <w:pPr>
        <w:jc w:val="both"/>
        <w:rPr>
          <w:lang w:val="es-ES"/>
        </w:rPr>
      </w:pPr>
      <w:r w:rsidRPr="001424F3">
        <w:rPr>
          <w:lang w:val="es-ES"/>
        </w:rPr>
        <w:t>En la sección de Estado del desempeño del proyecto, se muestran esencialmente</w:t>
      </w:r>
      <w:r w:rsidR="00DF6ABC" w:rsidRPr="001424F3">
        <w:rPr>
          <w:lang w:val="es-ES"/>
        </w:rPr>
        <w:t xml:space="preserve"> informaciones respecto al estado del proyecto en relación a los índices de desempeñ</w:t>
      </w:r>
      <w:r w:rsidR="00177A7D" w:rsidRPr="001424F3">
        <w:rPr>
          <w:lang w:val="es-ES"/>
        </w:rPr>
        <w:t>o, de esta forma se puede saber rá</w:t>
      </w:r>
      <w:r w:rsidR="00DA1634" w:rsidRPr="001424F3">
        <w:rPr>
          <w:lang w:val="es-ES"/>
        </w:rPr>
        <w:t>pidamente si el despeño tanto en términos de cronograma como de presupuesto es favorable o desfavorable.</w:t>
      </w:r>
      <w:r w:rsidR="000E4EBF" w:rsidRPr="001424F3">
        <w:rPr>
          <w:lang w:val="es-ES"/>
        </w:rPr>
        <w:t xml:space="preserve"> Esta información es </w:t>
      </w:r>
      <w:r w:rsidR="00546A9D" w:rsidRPr="001424F3">
        <w:rPr>
          <w:lang w:val="es-ES"/>
        </w:rPr>
        <w:t xml:space="preserve">presentada por medio de </w:t>
      </w:r>
      <w:r w:rsidR="000E4EBF" w:rsidRPr="001424F3">
        <w:rPr>
          <w:lang w:val="es-ES"/>
        </w:rPr>
        <w:t xml:space="preserve">un gráfico se </w:t>
      </w:r>
      <w:r w:rsidR="00546A9D" w:rsidRPr="001424F3">
        <w:rPr>
          <w:lang w:val="es-ES"/>
        </w:rPr>
        <w:t xml:space="preserve">de los </w:t>
      </w:r>
      <w:r w:rsidR="007D1EB4" w:rsidRPr="001424F3">
        <w:rPr>
          <w:lang w:val="es-ES"/>
        </w:rPr>
        <w:t xml:space="preserve">diferentes </w:t>
      </w:r>
      <w:r w:rsidR="00546A9D" w:rsidRPr="001424F3">
        <w:rPr>
          <w:lang w:val="es-ES"/>
        </w:rPr>
        <w:t>valores de estos índices hasta la fecha. En la parte inferior de cada gráfico se presenta el valor actual de cada índice y una explicación de lo que representa dicho valor. Esto es posible dado que la herramienta recopila los datos del proyecto que son necesarios para calcular estos índices, los procesa y genera automáticamente una interpretación de los resultados de dichos índices. Cabe destacar que este proceso es el mismo para todos los gráficos en la Sección de EVM a excepción del gráfico de historial de EVM, debido a que este no representa un índice.</w:t>
      </w:r>
    </w:p>
    <w:p w14:paraId="34132C27" w14:textId="479FB422" w:rsidR="00143DBF" w:rsidRPr="001424F3" w:rsidRDefault="00643F5E" w:rsidP="00100122">
      <w:pPr>
        <w:jc w:val="center"/>
        <w:rPr>
          <w:lang w:val="es-ES"/>
        </w:rPr>
      </w:pPr>
      <w:r w:rsidRPr="001424F3">
        <w:rPr>
          <w:noProof/>
          <w:lang w:val="en-US" w:eastAsia="en-US"/>
        </w:rPr>
        <w:drawing>
          <wp:inline distT="0" distB="0" distL="0" distR="0" wp14:anchorId="54CE4A0D" wp14:editId="3FC94F87">
            <wp:extent cx="6477000" cy="1905000"/>
            <wp:effectExtent l="0" t="0" r="0" b="0"/>
            <wp:docPr id="23" name="Picture 23"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r="239" b="85123"/>
                    <a:stretch/>
                  </pic:blipFill>
                  <pic:spPr bwMode="auto">
                    <a:xfrm>
                      <a:off x="0" y="0"/>
                      <a:ext cx="6547563" cy="1925754"/>
                    </a:xfrm>
                    <a:prstGeom prst="rect">
                      <a:avLst/>
                    </a:prstGeom>
                    <a:noFill/>
                    <a:ln>
                      <a:noFill/>
                    </a:ln>
                    <a:extLst>
                      <a:ext uri="{53640926-AAD7-44D8-BBD7-CCE9431645EC}">
                        <a14:shadowObscured xmlns:a14="http://schemas.microsoft.com/office/drawing/2010/main"/>
                      </a:ext>
                    </a:extLst>
                  </pic:spPr>
                </pic:pic>
              </a:graphicData>
            </a:graphic>
          </wp:inline>
        </w:drawing>
      </w:r>
    </w:p>
    <w:p w14:paraId="198AA26F" w14:textId="77777777" w:rsidR="00E7308F" w:rsidRPr="001424F3" w:rsidRDefault="00E7308F" w:rsidP="00100122">
      <w:pPr>
        <w:pStyle w:val="Normal1"/>
        <w:jc w:val="both"/>
        <w:rPr>
          <w:rFonts w:eastAsia="Times New Roman"/>
          <w:bCs/>
          <w:lang w:val="es-ES"/>
        </w:rPr>
      </w:pPr>
    </w:p>
    <w:p w14:paraId="447506D3" w14:textId="77777777" w:rsidR="00316DB4" w:rsidRPr="001424F3" w:rsidRDefault="00316DB4" w:rsidP="00100122">
      <w:pPr>
        <w:pStyle w:val="Normal1"/>
        <w:jc w:val="both"/>
        <w:rPr>
          <w:rFonts w:eastAsia="Times New Roman"/>
          <w:bCs/>
          <w:lang w:val="es-ES"/>
        </w:rPr>
      </w:pPr>
    </w:p>
    <w:p w14:paraId="153088C6" w14:textId="77777777" w:rsidR="00115AED" w:rsidRPr="001424F3" w:rsidRDefault="00115AED" w:rsidP="00100122">
      <w:pPr>
        <w:pStyle w:val="Normal1"/>
        <w:jc w:val="both"/>
        <w:rPr>
          <w:rFonts w:eastAsia="Times New Roman"/>
          <w:b/>
          <w:bCs/>
          <w:lang w:val="es-ES"/>
        </w:rPr>
      </w:pPr>
      <w:r w:rsidRPr="001424F3">
        <w:rPr>
          <w:rFonts w:eastAsia="Times New Roman"/>
          <w:b/>
          <w:bCs/>
          <w:lang w:val="es-ES"/>
        </w:rPr>
        <w:lastRenderedPageBreak/>
        <w:t>Índice de Desempeño del Cronograma Basado en el Tiempo</w:t>
      </w:r>
    </w:p>
    <w:p w14:paraId="78A470E4" w14:textId="01FBCAC8" w:rsidR="00E7308F" w:rsidRPr="001424F3" w:rsidRDefault="00115AED" w:rsidP="00100122">
      <w:pPr>
        <w:pStyle w:val="Normal1"/>
        <w:jc w:val="both"/>
        <w:rPr>
          <w:rFonts w:eastAsia="Times New Roman"/>
          <w:bCs/>
          <w:lang w:val="es-ES"/>
        </w:rPr>
      </w:pPr>
      <w:r w:rsidRPr="001424F3">
        <w:rPr>
          <w:rFonts w:eastAsia="Times New Roman"/>
          <w:bCs/>
          <w:lang w:val="es-ES"/>
        </w:rPr>
        <w:t xml:space="preserve">Para estimar el nivel de eficiencia del proyecto respecto al cronograma, la herramienta utiliza el SPI(t) de la Programación Ganada. Se ha optado por no utilizar el SPI de EVM y </w:t>
      </w:r>
      <w:r w:rsidR="00E7308F" w:rsidRPr="001424F3">
        <w:rPr>
          <w:rFonts w:eastAsia="Times New Roman"/>
          <w:bCs/>
          <w:lang w:val="es-ES"/>
        </w:rPr>
        <w:t xml:space="preserve">en su lugar utilizar el SPI(t) de la Programación Ganada, dadas las posibles falencias del SPI de EVM, </w:t>
      </w:r>
      <w:r w:rsidR="00C67C6F" w:rsidRPr="001424F3">
        <w:rPr>
          <w:rFonts w:eastAsia="Times New Roman"/>
          <w:bCs/>
          <w:lang w:val="es-ES"/>
        </w:rPr>
        <w:t xml:space="preserve">las cuales son expuestas en el capitulo de </w:t>
      </w:r>
      <w:r w:rsidR="00C67C6F" w:rsidRPr="001424F3">
        <w:rPr>
          <w:rFonts w:eastAsia="Times New Roman"/>
          <w:bCs/>
          <w:i/>
          <w:lang w:val="es-ES"/>
        </w:rPr>
        <w:t>Programación Ganada</w:t>
      </w:r>
      <w:r w:rsidR="00C67C6F" w:rsidRPr="001424F3">
        <w:rPr>
          <w:rFonts w:eastAsia="Times New Roman"/>
          <w:bCs/>
          <w:lang w:val="es-ES"/>
        </w:rPr>
        <w:t xml:space="preserve">. </w:t>
      </w:r>
    </w:p>
    <w:p w14:paraId="6C1AEC7C" w14:textId="2DE0A22D" w:rsidR="00546A9D" w:rsidRPr="001424F3" w:rsidRDefault="00546A9D" w:rsidP="00100122">
      <w:pPr>
        <w:pStyle w:val="Normal1"/>
        <w:jc w:val="center"/>
        <w:rPr>
          <w:rFonts w:eastAsia="Times New Roman"/>
          <w:b/>
          <w:bCs/>
          <w:lang w:val="es-ES"/>
        </w:rPr>
      </w:pPr>
      <w:r w:rsidRPr="001424F3">
        <w:rPr>
          <w:noProof/>
          <w:lang w:eastAsia="en-US"/>
        </w:rPr>
        <w:drawing>
          <wp:inline distT="0" distB="0" distL="0" distR="0" wp14:anchorId="1DBA545E" wp14:editId="5F7813DC">
            <wp:extent cx="4602534" cy="2098964"/>
            <wp:effectExtent l="0" t="0" r="0" b="9525"/>
            <wp:docPr id="31" name="Picture 31"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353" t="2623" r="49865" b="86096"/>
                    <a:stretch/>
                  </pic:blipFill>
                  <pic:spPr bwMode="auto">
                    <a:xfrm>
                      <a:off x="0" y="0"/>
                      <a:ext cx="4610038" cy="2102386"/>
                    </a:xfrm>
                    <a:prstGeom prst="rect">
                      <a:avLst/>
                    </a:prstGeom>
                    <a:noFill/>
                    <a:ln>
                      <a:noFill/>
                    </a:ln>
                    <a:extLst>
                      <a:ext uri="{53640926-AAD7-44D8-BBD7-CCE9431645EC}">
                        <a14:shadowObscured xmlns:a14="http://schemas.microsoft.com/office/drawing/2010/main"/>
                      </a:ext>
                    </a:extLst>
                  </pic:spPr>
                </pic:pic>
              </a:graphicData>
            </a:graphic>
          </wp:inline>
        </w:drawing>
      </w:r>
    </w:p>
    <w:p w14:paraId="36AE8C51" w14:textId="77777777" w:rsidR="00C67C6F" w:rsidRPr="001424F3" w:rsidRDefault="00C67C6F" w:rsidP="00100122">
      <w:pPr>
        <w:pStyle w:val="Normal1"/>
        <w:jc w:val="both"/>
        <w:rPr>
          <w:rFonts w:eastAsia="Times New Roman"/>
          <w:b/>
          <w:bCs/>
          <w:lang w:val="es-ES"/>
        </w:rPr>
      </w:pPr>
    </w:p>
    <w:p w14:paraId="23C23F93" w14:textId="77777777" w:rsidR="00115AED" w:rsidRPr="001424F3" w:rsidRDefault="00C67C6F" w:rsidP="00100122">
      <w:pPr>
        <w:pStyle w:val="Normal1"/>
        <w:jc w:val="both"/>
        <w:rPr>
          <w:rFonts w:eastAsia="Times New Roman"/>
          <w:bCs/>
          <w:lang w:val="es-ES"/>
        </w:rPr>
      </w:pPr>
      <w:r w:rsidRPr="001424F3">
        <w:rPr>
          <w:rFonts w:eastAsia="Times New Roman"/>
          <w:bCs/>
          <w:lang w:val="es-ES"/>
        </w:rPr>
        <w:t xml:space="preserve">La imagen anterior representa el historial del SPI(t) del proyecto hasta el 27 de Agosto de 2017 (fecha en que fue capturada la imagen). El color rojizo es utilizado </w:t>
      </w:r>
      <w:r w:rsidR="00265FB8" w:rsidRPr="001424F3">
        <w:rPr>
          <w:rFonts w:eastAsia="Times New Roman"/>
          <w:bCs/>
          <w:lang w:val="es-ES"/>
        </w:rPr>
        <w:t>en</w:t>
      </w:r>
      <w:r w:rsidRPr="001424F3">
        <w:rPr>
          <w:rFonts w:eastAsia="Times New Roman"/>
          <w:bCs/>
          <w:lang w:val="es-ES"/>
        </w:rPr>
        <w:t xml:space="preserve"> la herramienta para</w:t>
      </w:r>
      <w:r w:rsidR="00265FB8" w:rsidRPr="001424F3">
        <w:rPr>
          <w:rFonts w:eastAsia="Times New Roman"/>
          <w:bCs/>
          <w:lang w:val="es-ES"/>
        </w:rPr>
        <w:t>,</w:t>
      </w:r>
      <w:r w:rsidRPr="001424F3">
        <w:rPr>
          <w:rFonts w:eastAsia="Times New Roman"/>
          <w:bCs/>
          <w:lang w:val="es-ES"/>
        </w:rPr>
        <w:t xml:space="preserve"> a sim</w:t>
      </w:r>
      <w:r w:rsidR="00265FB8" w:rsidRPr="001424F3">
        <w:rPr>
          <w:rFonts w:eastAsia="Times New Roman"/>
          <w:bCs/>
          <w:lang w:val="es-ES"/>
        </w:rPr>
        <w:t xml:space="preserve">ple, </w:t>
      </w:r>
      <w:r w:rsidRPr="001424F3">
        <w:rPr>
          <w:rFonts w:eastAsia="Times New Roman"/>
          <w:bCs/>
          <w:lang w:val="es-ES"/>
        </w:rPr>
        <w:t>vista sim</w:t>
      </w:r>
      <w:r w:rsidR="00265FB8" w:rsidRPr="001424F3">
        <w:rPr>
          <w:rFonts w:eastAsia="Times New Roman"/>
          <w:bCs/>
          <w:lang w:val="es-ES"/>
        </w:rPr>
        <w:t>bolizar una situación negativa.</w:t>
      </w:r>
      <w:r w:rsidR="00115AED" w:rsidRPr="001424F3">
        <w:rPr>
          <w:rFonts w:eastAsia="Times New Roman"/>
          <w:bCs/>
          <w:lang w:val="es-ES"/>
        </w:rPr>
        <w:t xml:space="preserve"> Si el SPI tiene un valor menor a 1 se considera que la situación es desfavorable respecto al cronograma y por eso que la herramienta muestra el mensaje de “Situación desfavorable respecto al cronograma. El trabajo realizado es menor a lo que se había previsto en este momento del cronograma.”. Cabe destacar que para la fecha del 27 de Agosto de 2017, se había planeado tener un mayor nivel de completitud en lo que respecta a las actividades del proyecto por lo que esta interpretación del desempeño del cronograma del proyecto es, en efecto, correcta.</w:t>
      </w:r>
    </w:p>
    <w:p w14:paraId="36C44CC3" w14:textId="77777777" w:rsidR="00115AED" w:rsidRPr="001424F3" w:rsidRDefault="00115AED" w:rsidP="00100122">
      <w:pPr>
        <w:pStyle w:val="Normal1"/>
        <w:jc w:val="both"/>
        <w:rPr>
          <w:rFonts w:eastAsia="Times New Roman"/>
          <w:b/>
          <w:bCs/>
          <w:lang w:val="es-ES"/>
        </w:rPr>
      </w:pPr>
    </w:p>
    <w:p w14:paraId="02FEAF83" w14:textId="69150010" w:rsidR="00115AED" w:rsidRPr="001424F3" w:rsidRDefault="00115AED" w:rsidP="00100122">
      <w:pPr>
        <w:pStyle w:val="Normal1"/>
        <w:jc w:val="both"/>
        <w:rPr>
          <w:rFonts w:eastAsia="Times New Roman"/>
          <w:b/>
          <w:bCs/>
          <w:lang w:val="es-ES"/>
        </w:rPr>
      </w:pPr>
      <w:r w:rsidRPr="001424F3">
        <w:rPr>
          <w:rFonts w:eastAsia="Times New Roman"/>
          <w:b/>
          <w:bCs/>
          <w:lang w:val="es-ES"/>
        </w:rPr>
        <w:t>Índice de Desempeño del Costo</w:t>
      </w:r>
    </w:p>
    <w:p w14:paraId="1ECA0BBE" w14:textId="545D49C5" w:rsidR="00115AED" w:rsidRPr="001424F3" w:rsidRDefault="00115AED" w:rsidP="00100122">
      <w:pPr>
        <w:pStyle w:val="Normal1"/>
        <w:jc w:val="both"/>
        <w:rPr>
          <w:rFonts w:eastAsia="Times New Roman"/>
          <w:bCs/>
          <w:lang w:val="es-ES"/>
        </w:rPr>
      </w:pPr>
      <w:r w:rsidRPr="001424F3">
        <w:rPr>
          <w:rFonts w:eastAsia="Times New Roman"/>
          <w:bCs/>
          <w:lang w:val="es-ES"/>
        </w:rPr>
        <w:t xml:space="preserve">La herramienta utiliza el Índice de Desempeño del Costo (CPI) para estimar el nivel de eficiencia del proyecto en lo que respecta al presupuesto. </w:t>
      </w:r>
      <w:r w:rsidR="00DA5395" w:rsidRPr="001424F3">
        <w:rPr>
          <w:rFonts w:eastAsia="Times New Roman"/>
          <w:bCs/>
          <w:lang w:val="es-ES"/>
        </w:rPr>
        <w:t>Por lo que de forma análoga al gráfico del Índice de Desempeño del Cronograma, la herramienta presenta un gráfico con los diferentes valores del CPI a lo largo del tiempo utilizando un color que pueda indicar la interpretación del resultado hasta la fecha, así como el resultado mismo y una explicación de dicha interpretación.</w:t>
      </w:r>
    </w:p>
    <w:p w14:paraId="6149DB10" w14:textId="324A8814" w:rsidR="00C67C6F" w:rsidRPr="001424F3" w:rsidRDefault="00115AED" w:rsidP="00100122">
      <w:pPr>
        <w:pStyle w:val="Normal1"/>
        <w:jc w:val="center"/>
        <w:rPr>
          <w:rFonts w:eastAsia="Times New Roman"/>
          <w:b/>
          <w:bCs/>
          <w:lang w:val="es-ES"/>
        </w:rPr>
      </w:pPr>
      <w:r w:rsidRPr="001424F3">
        <w:rPr>
          <w:noProof/>
          <w:lang w:eastAsia="en-US"/>
        </w:rPr>
        <w:drawing>
          <wp:inline distT="0" distB="0" distL="0" distR="0" wp14:anchorId="3AEA7D44" wp14:editId="41575EED">
            <wp:extent cx="5239962" cy="2433014"/>
            <wp:effectExtent l="0" t="0" r="0" b="5715"/>
            <wp:docPr id="35" name="Picture 35"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002" t="2561" r="1462" b="86012"/>
                    <a:stretch/>
                  </pic:blipFill>
                  <pic:spPr bwMode="auto">
                    <a:xfrm>
                      <a:off x="0" y="0"/>
                      <a:ext cx="5262432" cy="2443447"/>
                    </a:xfrm>
                    <a:prstGeom prst="rect">
                      <a:avLst/>
                    </a:prstGeom>
                    <a:noFill/>
                    <a:ln>
                      <a:noFill/>
                    </a:ln>
                    <a:extLst>
                      <a:ext uri="{53640926-AAD7-44D8-BBD7-CCE9431645EC}">
                        <a14:shadowObscured xmlns:a14="http://schemas.microsoft.com/office/drawing/2010/main"/>
                      </a:ext>
                    </a:extLst>
                  </pic:spPr>
                </pic:pic>
              </a:graphicData>
            </a:graphic>
          </wp:inline>
        </w:drawing>
      </w:r>
    </w:p>
    <w:p w14:paraId="4FE18523" w14:textId="5AE541A6" w:rsidR="00115AED" w:rsidRPr="001424F3" w:rsidRDefault="00DA5395" w:rsidP="00100122">
      <w:pPr>
        <w:pStyle w:val="Normal1"/>
        <w:jc w:val="both"/>
        <w:rPr>
          <w:rFonts w:eastAsia="Times New Roman"/>
          <w:b/>
          <w:bCs/>
          <w:lang w:val="es-ES"/>
        </w:rPr>
      </w:pPr>
      <w:r w:rsidRPr="001424F3">
        <w:rPr>
          <w:rFonts w:eastAsia="Times New Roman"/>
          <w:bCs/>
          <w:lang w:val="es-ES"/>
        </w:rPr>
        <w:lastRenderedPageBreak/>
        <w:t xml:space="preserve">En esta imagen también capturada el 27 de Agosto de 2017, se puede observar como el gráfico indica una situación desfavorable respecto al presupuesto del proyecto. Esto no necesariamente es una sorpresa, dado que, como se puede notar en imágenes anteriores </w:t>
      </w:r>
      <w:r w:rsidR="004227BB" w:rsidRPr="001424F3">
        <w:rPr>
          <w:rFonts w:eastAsia="Times New Roman"/>
          <w:bCs/>
          <w:lang w:val="es-ES"/>
        </w:rPr>
        <w:t xml:space="preserve">como </w:t>
      </w:r>
      <w:r w:rsidRPr="001424F3">
        <w:rPr>
          <w:rFonts w:eastAsia="Times New Roman"/>
          <w:bCs/>
          <w:lang w:val="es-ES"/>
        </w:rPr>
        <w:t>los costos incurridos han superado el presupuesto planeado para el proyecto.</w:t>
      </w:r>
    </w:p>
    <w:p w14:paraId="5A39535C" w14:textId="77777777" w:rsidR="00DA5395" w:rsidRPr="001424F3" w:rsidRDefault="00DA5395" w:rsidP="00100122">
      <w:pPr>
        <w:pStyle w:val="Normal1"/>
        <w:jc w:val="both"/>
        <w:rPr>
          <w:rFonts w:eastAsia="Times New Roman"/>
          <w:b/>
          <w:bCs/>
          <w:lang w:val="es-ES"/>
        </w:rPr>
      </w:pPr>
    </w:p>
    <w:p w14:paraId="5E1C6B17" w14:textId="7675F6A4" w:rsidR="00115AED" w:rsidRPr="001424F3" w:rsidRDefault="00115AED" w:rsidP="00100122">
      <w:pPr>
        <w:pStyle w:val="Normal1"/>
        <w:jc w:val="both"/>
        <w:rPr>
          <w:rFonts w:eastAsia="Times New Roman"/>
          <w:b/>
          <w:bCs/>
          <w:lang w:val="es-ES"/>
        </w:rPr>
      </w:pPr>
      <w:r w:rsidRPr="001424F3">
        <w:rPr>
          <w:rFonts w:eastAsia="Times New Roman"/>
          <w:b/>
          <w:bCs/>
          <w:lang w:val="es-ES"/>
        </w:rPr>
        <w:t>Estimaciones del Cronograma</w:t>
      </w:r>
    </w:p>
    <w:p w14:paraId="1C9ED2D7" w14:textId="2DC0DCDF" w:rsidR="00546A9D" w:rsidRPr="001424F3" w:rsidRDefault="00531954" w:rsidP="00100122">
      <w:pPr>
        <w:pStyle w:val="Normal1"/>
        <w:jc w:val="both"/>
        <w:rPr>
          <w:rFonts w:eastAsia="Times New Roman"/>
          <w:b/>
          <w:bCs/>
          <w:lang w:val="es-ES"/>
        </w:rPr>
      </w:pPr>
      <w:r w:rsidRPr="001424F3">
        <w:rPr>
          <w:rFonts w:eastAsia="Times New Roman"/>
          <w:bCs/>
          <w:lang w:val="es-ES"/>
        </w:rPr>
        <w:t>En esta sección se proporciona al usuario los gráficos del Índice de Desempeño del Cronograma a la Completitud (TSPI), uno con la fecha planeada de fin del proyecto y el otro con la fecha de Estimación Independiente a la Completitud basada en el Tiempo  (IEAC) calculada por medio de la Programación Ganada.</w:t>
      </w:r>
      <w:r w:rsidR="006A6D6F" w:rsidRPr="001424F3">
        <w:rPr>
          <w:rFonts w:eastAsia="Times New Roman"/>
          <w:bCs/>
          <w:lang w:val="es-ES"/>
        </w:rPr>
        <w:t xml:space="preserve"> De esta manera se pretende brindar al usuario información respecto a que fecha se estima que se terminará el proyecto en base al desempeño del cronograma.</w:t>
      </w:r>
    </w:p>
    <w:p w14:paraId="7952DB7F" w14:textId="7A66CA03" w:rsidR="00643F5E" w:rsidRPr="001424F3" w:rsidRDefault="00643F5E" w:rsidP="00100122">
      <w:pPr>
        <w:pStyle w:val="Normal1"/>
        <w:jc w:val="center"/>
        <w:rPr>
          <w:rFonts w:eastAsia="Times New Roman"/>
          <w:b/>
          <w:bCs/>
          <w:lang w:val="es-ES"/>
        </w:rPr>
      </w:pPr>
      <w:r w:rsidRPr="001424F3">
        <w:rPr>
          <w:noProof/>
          <w:lang w:eastAsia="en-US"/>
        </w:rPr>
        <w:drawing>
          <wp:inline distT="0" distB="0" distL="0" distR="0" wp14:anchorId="5460CDCC" wp14:editId="176D3805">
            <wp:extent cx="6265550" cy="2035695"/>
            <wp:effectExtent l="0" t="0" r="8255" b="0"/>
            <wp:docPr id="24" name="Picture 24"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 t="14447" r="352" b="69138"/>
                    <a:stretch/>
                  </pic:blipFill>
                  <pic:spPr bwMode="auto">
                    <a:xfrm>
                      <a:off x="0" y="0"/>
                      <a:ext cx="6368530" cy="2069154"/>
                    </a:xfrm>
                    <a:prstGeom prst="rect">
                      <a:avLst/>
                    </a:prstGeom>
                    <a:noFill/>
                    <a:ln>
                      <a:noFill/>
                    </a:ln>
                    <a:extLst>
                      <a:ext uri="{53640926-AAD7-44D8-BBD7-CCE9431645EC}">
                        <a14:shadowObscured xmlns:a14="http://schemas.microsoft.com/office/drawing/2010/main"/>
                      </a:ext>
                    </a:extLst>
                  </pic:spPr>
                </pic:pic>
              </a:graphicData>
            </a:graphic>
          </wp:inline>
        </w:drawing>
      </w:r>
    </w:p>
    <w:p w14:paraId="1D0F65E3" w14:textId="77777777" w:rsidR="00531954" w:rsidRPr="001424F3" w:rsidRDefault="00531954" w:rsidP="00100122">
      <w:pPr>
        <w:pStyle w:val="Normal1"/>
        <w:jc w:val="both"/>
        <w:rPr>
          <w:rFonts w:eastAsia="Times New Roman"/>
          <w:bCs/>
          <w:lang w:val="es-ES"/>
        </w:rPr>
      </w:pPr>
    </w:p>
    <w:p w14:paraId="72C483D6" w14:textId="2B80B6CE" w:rsidR="00531954" w:rsidRPr="001424F3" w:rsidRDefault="00531954" w:rsidP="00100122">
      <w:pPr>
        <w:pStyle w:val="Normal1"/>
        <w:jc w:val="both"/>
        <w:rPr>
          <w:rFonts w:eastAsia="Times New Roman"/>
          <w:b/>
          <w:bCs/>
          <w:lang w:val="es-ES"/>
        </w:rPr>
      </w:pPr>
      <w:r w:rsidRPr="001424F3">
        <w:rPr>
          <w:rFonts w:eastAsia="Times New Roman"/>
          <w:b/>
          <w:bCs/>
          <w:lang w:val="es-ES"/>
        </w:rPr>
        <w:t>Índice del Desempeño del Cronograma a la Completitud Basado en la duración del proyecto</w:t>
      </w:r>
    </w:p>
    <w:p w14:paraId="7ABB8FC5" w14:textId="74D0496B" w:rsidR="00643F5E" w:rsidRPr="001424F3" w:rsidRDefault="00531954" w:rsidP="00100122">
      <w:pPr>
        <w:pStyle w:val="Normal1"/>
        <w:jc w:val="both"/>
        <w:rPr>
          <w:rFonts w:eastAsia="Times New Roman"/>
          <w:b/>
          <w:bCs/>
          <w:lang w:val="es-ES"/>
        </w:rPr>
      </w:pPr>
      <w:r w:rsidRPr="001424F3">
        <w:rPr>
          <w:rFonts w:eastAsia="Times New Roman"/>
          <w:bCs/>
          <w:lang w:val="es-ES"/>
        </w:rPr>
        <w:t xml:space="preserve">Para este índice se utiliza la duración planeada para el proyecto, la cual en este caso específico </w:t>
      </w:r>
      <w:r w:rsidR="00A13E53" w:rsidRPr="001424F3">
        <w:rPr>
          <w:rFonts w:eastAsia="Times New Roman"/>
          <w:bCs/>
          <w:lang w:val="es-ES"/>
        </w:rPr>
        <w:t xml:space="preserve">era el </w:t>
      </w:r>
      <w:commentRangeStart w:id="146"/>
      <w:r w:rsidRPr="001424F3">
        <w:rPr>
          <w:rFonts w:eastAsia="Times New Roman"/>
          <w:bCs/>
          <w:lang w:val="es-ES"/>
        </w:rPr>
        <w:t xml:space="preserve">5 de </w:t>
      </w:r>
      <w:r w:rsidR="00A13E53" w:rsidRPr="001424F3">
        <w:rPr>
          <w:rFonts w:eastAsia="Times New Roman"/>
          <w:bCs/>
          <w:lang w:val="es-ES"/>
        </w:rPr>
        <w:t>Setiembre de 2017</w:t>
      </w:r>
      <w:commentRangeEnd w:id="146"/>
      <w:r w:rsidR="00A13E53" w:rsidRPr="001424F3">
        <w:rPr>
          <w:rStyle w:val="CommentReference"/>
          <w:sz w:val="22"/>
          <w:szCs w:val="22"/>
          <w:lang w:val="es-ES"/>
        </w:rPr>
        <w:commentReference w:id="146"/>
      </w:r>
      <w:r w:rsidR="00A13E53" w:rsidRPr="001424F3">
        <w:rPr>
          <w:rFonts w:eastAsia="Times New Roman"/>
          <w:bCs/>
          <w:lang w:val="es-ES"/>
        </w:rPr>
        <w:t>. Como se menciona anteriormente un valor de TSPI mayor a 1 representa una situación desfavorable respecto al desempeño del cronograma para terminar el proyecto. En este caso el valor es de “4.8”, por lo que representa una situación crítica. La herramienta representa el gráfico con un color bordo para indicar esta situación desfavorable a un nivel critico y además se incluye la siguiente explicación de este valor: “En base al Índice de Desempeño del Cronograma a la Completitud, se estima que el proyecto no puede terminar en la fecha planeada.”.</w:t>
      </w:r>
    </w:p>
    <w:p w14:paraId="296B7A17" w14:textId="77777777" w:rsidR="00531954" w:rsidRPr="001424F3" w:rsidRDefault="00531954" w:rsidP="00100122">
      <w:pPr>
        <w:pStyle w:val="Normal1"/>
        <w:jc w:val="both"/>
        <w:rPr>
          <w:rFonts w:eastAsia="Times New Roman"/>
          <w:b/>
          <w:bCs/>
          <w:lang w:val="es-ES"/>
        </w:rPr>
      </w:pPr>
    </w:p>
    <w:p w14:paraId="1B378339" w14:textId="281B2DDA" w:rsidR="00531954" w:rsidRPr="001424F3" w:rsidRDefault="00531954" w:rsidP="00100122">
      <w:pPr>
        <w:pStyle w:val="Normal1"/>
        <w:jc w:val="center"/>
        <w:rPr>
          <w:rFonts w:eastAsia="Times New Roman"/>
          <w:b/>
          <w:bCs/>
          <w:lang w:val="es-ES"/>
        </w:rPr>
      </w:pPr>
      <w:r w:rsidRPr="001424F3">
        <w:rPr>
          <w:noProof/>
          <w:lang w:eastAsia="en-US"/>
        </w:rPr>
        <w:lastRenderedPageBreak/>
        <w:drawing>
          <wp:inline distT="0" distB="0" distL="0" distR="0" wp14:anchorId="35BACFB9" wp14:editId="0EACFA6A">
            <wp:extent cx="5010923" cy="2570018"/>
            <wp:effectExtent l="0" t="0" r="0" b="0"/>
            <wp:docPr id="36" name="Picture 36"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444" t="17193" r="50039" b="70186"/>
                    <a:stretch/>
                  </pic:blipFill>
                  <pic:spPr bwMode="auto">
                    <a:xfrm>
                      <a:off x="0" y="0"/>
                      <a:ext cx="5053171" cy="2591686"/>
                    </a:xfrm>
                    <a:prstGeom prst="rect">
                      <a:avLst/>
                    </a:prstGeom>
                    <a:noFill/>
                    <a:ln>
                      <a:noFill/>
                    </a:ln>
                    <a:extLst>
                      <a:ext uri="{53640926-AAD7-44D8-BBD7-CCE9431645EC}">
                        <a14:shadowObscured xmlns:a14="http://schemas.microsoft.com/office/drawing/2010/main"/>
                      </a:ext>
                    </a:extLst>
                  </pic:spPr>
                </pic:pic>
              </a:graphicData>
            </a:graphic>
          </wp:inline>
        </w:drawing>
      </w:r>
    </w:p>
    <w:p w14:paraId="2EBD965B" w14:textId="77777777" w:rsidR="00A13E53" w:rsidRPr="001424F3" w:rsidRDefault="00A13E53" w:rsidP="00100122">
      <w:pPr>
        <w:pStyle w:val="Normal1"/>
        <w:jc w:val="both"/>
        <w:rPr>
          <w:rFonts w:eastAsia="Times New Roman"/>
          <w:b/>
          <w:bCs/>
          <w:lang w:val="es-ES"/>
        </w:rPr>
      </w:pPr>
    </w:p>
    <w:p w14:paraId="4EE0A310" w14:textId="1BE64363" w:rsidR="00A13E53" w:rsidRPr="001424F3" w:rsidRDefault="00A13E53" w:rsidP="00100122">
      <w:pPr>
        <w:pStyle w:val="Normal1"/>
        <w:jc w:val="both"/>
        <w:rPr>
          <w:rFonts w:eastAsia="Times New Roman"/>
          <w:b/>
          <w:bCs/>
          <w:lang w:val="es-ES"/>
        </w:rPr>
      </w:pPr>
      <w:r w:rsidRPr="001424F3">
        <w:rPr>
          <w:rFonts w:eastAsia="Times New Roman"/>
          <w:b/>
          <w:bCs/>
          <w:lang w:val="es-ES"/>
        </w:rPr>
        <w:t>Índice del Desempeño del Cronograma a la Completitud Basado en la Estimación Independiente a la Completitud</w:t>
      </w:r>
    </w:p>
    <w:p w14:paraId="39B09172" w14:textId="04D7B091" w:rsidR="00A13E53" w:rsidRPr="001424F3" w:rsidRDefault="00A13E53" w:rsidP="00100122">
      <w:pPr>
        <w:pStyle w:val="Normal1"/>
        <w:jc w:val="both"/>
        <w:rPr>
          <w:rFonts w:eastAsia="Times New Roman"/>
          <w:b/>
          <w:bCs/>
          <w:lang w:val="es-ES"/>
        </w:rPr>
      </w:pPr>
      <w:r w:rsidRPr="001424F3">
        <w:rPr>
          <w:rFonts w:eastAsia="Times New Roman"/>
          <w:bCs/>
          <w:lang w:val="es-ES"/>
        </w:rPr>
        <w:t xml:space="preserve">Para este índice se utiliza </w:t>
      </w:r>
      <w:r w:rsidR="006A6D6F" w:rsidRPr="001424F3">
        <w:rPr>
          <w:rFonts w:eastAsia="Times New Roman"/>
          <w:bCs/>
          <w:lang w:val="es-ES"/>
        </w:rPr>
        <w:t>el resultado de la IEAC</w:t>
      </w:r>
      <w:r w:rsidRPr="001424F3">
        <w:rPr>
          <w:rFonts w:eastAsia="Times New Roman"/>
          <w:bCs/>
          <w:lang w:val="es-ES"/>
        </w:rPr>
        <w:t xml:space="preserve">, la cual en este caso específico era el </w:t>
      </w:r>
      <w:r w:rsidR="006A6D6F" w:rsidRPr="001424F3">
        <w:rPr>
          <w:rFonts w:eastAsia="Times New Roman"/>
          <w:bCs/>
          <w:lang w:val="es-ES"/>
        </w:rPr>
        <w:t>4</w:t>
      </w:r>
      <w:commentRangeStart w:id="147"/>
      <w:r w:rsidRPr="001424F3">
        <w:rPr>
          <w:rFonts w:eastAsia="Times New Roman"/>
          <w:bCs/>
          <w:lang w:val="es-ES"/>
        </w:rPr>
        <w:t xml:space="preserve"> de </w:t>
      </w:r>
      <w:r w:rsidR="006A6D6F" w:rsidRPr="001424F3">
        <w:rPr>
          <w:rFonts w:eastAsia="Times New Roman"/>
          <w:bCs/>
          <w:lang w:val="es-ES"/>
        </w:rPr>
        <w:t xml:space="preserve">Noviembre </w:t>
      </w:r>
      <w:r w:rsidRPr="001424F3">
        <w:rPr>
          <w:rFonts w:eastAsia="Times New Roman"/>
          <w:bCs/>
          <w:lang w:val="es-ES"/>
        </w:rPr>
        <w:t>de 2017</w:t>
      </w:r>
      <w:commentRangeEnd w:id="147"/>
      <w:r w:rsidRPr="001424F3">
        <w:rPr>
          <w:rStyle w:val="CommentReference"/>
          <w:sz w:val="22"/>
          <w:szCs w:val="22"/>
          <w:lang w:val="es-ES"/>
        </w:rPr>
        <w:commentReference w:id="147"/>
      </w:r>
      <w:r w:rsidRPr="001424F3">
        <w:rPr>
          <w:rFonts w:eastAsia="Times New Roman"/>
          <w:bCs/>
          <w:lang w:val="es-ES"/>
        </w:rPr>
        <w:t xml:space="preserve">. </w:t>
      </w:r>
      <w:r w:rsidR="006A6D6F" w:rsidRPr="001424F3">
        <w:rPr>
          <w:rFonts w:eastAsia="Times New Roman"/>
          <w:bCs/>
          <w:lang w:val="es-ES"/>
        </w:rPr>
        <w:t xml:space="preserve">El gráfico en este caso es presentado utilizando un color celeste, en la herramienta, el cual se utiliza para representar situaciones favorables respecto al cronograma. Como se menciona en capítulos anteriores el TSPI debe tener un valor menor a 1 para representar una situación favorable, como la de este caso, dado que el valor de este índice es de 0.9. De esta manera el usuario puede saber que el desempeño del cronograma es favorable para que se termine en la fecha de la IEAC. </w:t>
      </w:r>
    </w:p>
    <w:p w14:paraId="72EBFD7F" w14:textId="093F6E1C" w:rsidR="00531954" w:rsidRPr="001424F3" w:rsidRDefault="00531954" w:rsidP="00100122">
      <w:pPr>
        <w:pStyle w:val="Normal1"/>
        <w:jc w:val="center"/>
        <w:rPr>
          <w:rFonts w:eastAsia="Times New Roman"/>
          <w:b/>
          <w:bCs/>
          <w:lang w:val="es-ES"/>
        </w:rPr>
      </w:pPr>
      <w:r w:rsidRPr="001424F3">
        <w:rPr>
          <w:noProof/>
          <w:lang w:eastAsia="en-US"/>
        </w:rPr>
        <w:drawing>
          <wp:inline distT="0" distB="0" distL="0" distR="0" wp14:anchorId="616FEA2F" wp14:editId="5531BD79">
            <wp:extent cx="5080137" cy="2590800"/>
            <wp:effectExtent l="0" t="0" r="0" b="0"/>
            <wp:docPr id="37" name="Picture 37"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198" t="17255" r="1320" b="70206"/>
                    <a:stretch/>
                  </pic:blipFill>
                  <pic:spPr bwMode="auto">
                    <a:xfrm>
                      <a:off x="0" y="0"/>
                      <a:ext cx="5096329" cy="2599058"/>
                    </a:xfrm>
                    <a:prstGeom prst="rect">
                      <a:avLst/>
                    </a:prstGeom>
                    <a:noFill/>
                    <a:ln>
                      <a:noFill/>
                    </a:ln>
                    <a:extLst>
                      <a:ext uri="{53640926-AAD7-44D8-BBD7-CCE9431645EC}">
                        <a14:shadowObscured xmlns:a14="http://schemas.microsoft.com/office/drawing/2010/main"/>
                      </a:ext>
                    </a:extLst>
                  </pic:spPr>
                </pic:pic>
              </a:graphicData>
            </a:graphic>
          </wp:inline>
        </w:drawing>
      </w:r>
    </w:p>
    <w:p w14:paraId="172BB91E" w14:textId="77777777" w:rsidR="006A6D6F" w:rsidRPr="001424F3" w:rsidRDefault="006A6D6F" w:rsidP="00100122">
      <w:pPr>
        <w:pStyle w:val="Normal1"/>
        <w:jc w:val="both"/>
        <w:rPr>
          <w:rFonts w:eastAsia="Times New Roman"/>
          <w:b/>
          <w:bCs/>
          <w:lang w:val="es-ES"/>
        </w:rPr>
      </w:pPr>
    </w:p>
    <w:p w14:paraId="2A8FDBE8" w14:textId="38C275BE" w:rsidR="006A6D6F" w:rsidRPr="001424F3" w:rsidRDefault="006A6D6F" w:rsidP="00100122">
      <w:pPr>
        <w:pStyle w:val="Normal1"/>
        <w:jc w:val="both"/>
        <w:rPr>
          <w:rFonts w:eastAsia="Times New Roman"/>
          <w:b/>
          <w:bCs/>
          <w:lang w:val="es-ES"/>
        </w:rPr>
      </w:pPr>
      <w:r w:rsidRPr="001424F3">
        <w:rPr>
          <w:rFonts w:eastAsia="Times New Roman"/>
          <w:b/>
          <w:bCs/>
          <w:lang w:val="es-ES"/>
        </w:rPr>
        <w:t>Estimaciones del Costos</w:t>
      </w:r>
    </w:p>
    <w:p w14:paraId="6BF428B2" w14:textId="3A0AE314" w:rsidR="006A6D6F" w:rsidRPr="001424F3" w:rsidRDefault="006A6D6F" w:rsidP="00100122">
      <w:pPr>
        <w:pStyle w:val="Normal1"/>
        <w:jc w:val="both"/>
        <w:rPr>
          <w:rFonts w:eastAsia="Times New Roman"/>
          <w:b/>
          <w:bCs/>
          <w:lang w:val="es-ES"/>
        </w:rPr>
      </w:pPr>
      <w:r w:rsidRPr="001424F3">
        <w:rPr>
          <w:rFonts w:eastAsia="Times New Roman"/>
          <w:bCs/>
          <w:lang w:val="es-ES"/>
        </w:rPr>
        <w:t xml:space="preserve">En esta sección se proporciona al usuario información que pueda ayudar al mismo determinar si es posible terminar el proyecto dentro del presupuesto planeado y en caso contrario cual sería el presupuesto estimado a la conclusión. Por lo que de manera análoga a la sección de Estimaciones del Cronograma, en esta sección se presentan los gráficos del Índice de Desempeño del </w:t>
      </w:r>
      <w:r w:rsidR="002560F9" w:rsidRPr="001424F3">
        <w:rPr>
          <w:rFonts w:eastAsia="Times New Roman"/>
          <w:bCs/>
          <w:lang w:val="es-ES"/>
        </w:rPr>
        <w:t xml:space="preserve">Trabajo por Completar </w:t>
      </w:r>
      <w:r w:rsidRPr="001424F3">
        <w:rPr>
          <w:rFonts w:eastAsia="Times New Roman"/>
          <w:bCs/>
          <w:lang w:val="es-ES"/>
        </w:rPr>
        <w:t>(</w:t>
      </w:r>
      <w:r w:rsidR="002560F9" w:rsidRPr="001424F3">
        <w:rPr>
          <w:rFonts w:eastAsia="Times New Roman"/>
          <w:bCs/>
          <w:lang w:val="es-ES"/>
        </w:rPr>
        <w:t>TCPI</w:t>
      </w:r>
      <w:r w:rsidRPr="001424F3">
        <w:rPr>
          <w:rFonts w:eastAsia="Times New Roman"/>
          <w:bCs/>
          <w:lang w:val="es-ES"/>
        </w:rPr>
        <w:t xml:space="preserve">), </w:t>
      </w:r>
      <w:r w:rsidR="002560F9" w:rsidRPr="001424F3">
        <w:rPr>
          <w:rFonts w:eastAsia="Times New Roman"/>
          <w:bCs/>
          <w:lang w:val="es-ES"/>
        </w:rPr>
        <w:t xml:space="preserve">basado en el Presupuesto a la Conclusión (BAC) y del  Desempeño del Trabajo por Completar (TCPI) </w:t>
      </w:r>
      <w:r w:rsidR="002560F9" w:rsidRPr="001424F3">
        <w:rPr>
          <w:rFonts w:eastAsia="Times New Roman"/>
          <w:bCs/>
          <w:lang w:val="es-ES"/>
        </w:rPr>
        <w:lastRenderedPageBreak/>
        <w:t>basado en la Estimación a la Conclusión (EAC), que es valor que se estima que requerirá el proyecto para llegar a la completitud incluyendo ya en el mismo los costos incurridos</w:t>
      </w:r>
      <w:r w:rsidRPr="001424F3">
        <w:rPr>
          <w:rFonts w:eastAsia="Times New Roman"/>
          <w:bCs/>
          <w:lang w:val="es-ES"/>
        </w:rPr>
        <w:t>.</w:t>
      </w:r>
    </w:p>
    <w:p w14:paraId="1ACEC3EF" w14:textId="77777777" w:rsidR="00531954" w:rsidRPr="001424F3" w:rsidRDefault="00531954" w:rsidP="00100122">
      <w:pPr>
        <w:pStyle w:val="Normal1"/>
        <w:jc w:val="both"/>
        <w:rPr>
          <w:rFonts w:eastAsia="Times New Roman"/>
          <w:b/>
          <w:bCs/>
          <w:lang w:val="es-ES"/>
        </w:rPr>
      </w:pPr>
    </w:p>
    <w:p w14:paraId="08877A6C" w14:textId="417527A4" w:rsidR="00643F5E" w:rsidRPr="001424F3" w:rsidRDefault="00643F5E" w:rsidP="00100122">
      <w:pPr>
        <w:pStyle w:val="Normal1"/>
        <w:jc w:val="center"/>
        <w:rPr>
          <w:rFonts w:eastAsia="Times New Roman"/>
          <w:b/>
          <w:bCs/>
          <w:lang w:val="es-ES"/>
        </w:rPr>
      </w:pPr>
      <w:r w:rsidRPr="001424F3">
        <w:rPr>
          <w:noProof/>
          <w:lang w:eastAsia="en-US"/>
        </w:rPr>
        <w:drawing>
          <wp:inline distT="0" distB="0" distL="0" distR="0" wp14:anchorId="467EA874" wp14:editId="0768448F">
            <wp:extent cx="6337935" cy="1980964"/>
            <wp:effectExtent l="0" t="0" r="0" b="635"/>
            <wp:docPr id="25" name="Picture 25"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30273" r="166" b="53906"/>
                    <a:stretch/>
                  </pic:blipFill>
                  <pic:spPr bwMode="auto">
                    <a:xfrm>
                      <a:off x="0" y="0"/>
                      <a:ext cx="6493257" cy="2029511"/>
                    </a:xfrm>
                    <a:prstGeom prst="rect">
                      <a:avLst/>
                    </a:prstGeom>
                    <a:noFill/>
                    <a:ln>
                      <a:noFill/>
                    </a:ln>
                    <a:extLst>
                      <a:ext uri="{53640926-AAD7-44D8-BBD7-CCE9431645EC}">
                        <a14:shadowObscured xmlns:a14="http://schemas.microsoft.com/office/drawing/2010/main"/>
                      </a:ext>
                    </a:extLst>
                  </pic:spPr>
                </pic:pic>
              </a:graphicData>
            </a:graphic>
          </wp:inline>
        </w:drawing>
      </w:r>
    </w:p>
    <w:p w14:paraId="76BC6792" w14:textId="77777777" w:rsidR="002560F9" w:rsidRPr="001424F3" w:rsidRDefault="002560F9" w:rsidP="00100122">
      <w:pPr>
        <w:pStyle w:val="Normal1"/>
        <w:jc w:val="both"/>
        <w:rPr>
          <w:rFonts w:eastAsia="Times New Roman"/>
          <w:bCs/>
          <w:lang w:val="es-ES"/>
        </w:rPr>
      </w:pPr>
    </w:p>
    <w:p w14:paraId="1EC05275" w14:textId="37880E85" w:rsidR="002560F9" w:rsidRPr="001424F3" w:rsidRDefault="002560F9" w:rsidP="00100122">
      <w:pPr>
        <w:pStyle w:val="Normal1"/>
        <w:jc w:val="both"/>
        <w:rPr>
          <w:rFonts w:eastAsia="Times New Roman"/>
          <w:b/>
          <w:bCs/>
          <w:lang w:val="es-ES"/>
        </w:rPr>
      </w:pPr>
      <w:r w:rsidRPr="001424F3">
        <w:rPr>
          <w:rFonts w:eastAsia="Times New Roman"/>
          <w:b/>
          <w:bCs/>
          <w:lang w:val="es-ES"/>
        </w:rPr>
        <w:t>Índice de Desempeño del Trabajo por Completar basado en el Presupuesto a la Conclusión</w:t>
      </w:r>
    </w:p>
    <w:p w14:paraId="754319AE" w14:textId="77777777" w:rsidR="00767A29" w:rsidRPr="001424F3" w:rsidRDefault="00C55674" w:rsidP="00100122">
      <w:pPr>
        <w:pStyle w:val="Normal1"/>
        <w:jc w:val="both"/>
        <w:rPr>
          <w:rFonts w:eastAsia="Times New Roman"/>
          <w:bCs/>
          <w:lang w:val="es-ES"/>
        </w:rPr>
      </w:pPr>
      <w:r w:rsidRPr="001424F3">
        <w:rPr>
          <w:rFonts w:eastAsia="Times New Roman"/>
          <w:bCs/>
          <w:lang w:val="es-ES"/>
        </w:rPr>
        <w:t>Este índice está basado en el Presupuesto a la Conclusión, el cual, en este caso específico era de “316.5”</w:t>
      </w:r>
      <w:r w:rsidR="00775CFF" w:rsidRPr="001424F3">
        <w:rPr>
          <w:rFonts w:eastAsia="Times New Roman"/>
          <w:bCs/>
          <w:lang w:val="es-ES"/>
        </w:rPr>
        <w:t xml:space="preserve">, el 27 de Agosto de 2017, fecha en la que fue capturada la imagen. Como se ve en imágenes anteriores, los costos incurridos han superado el presupuesto, por lo cual este índice no tiene valor dado que el TCPI es un índice que debe señalar el desempeño requerido para terminar un proyecto dentro de un presupuesto y en este caso el presupuesto ha sido excedido. Por esta razón el gráfico es representado utilizando nuevamente el color bordo, que como se mención representa una situación desfavorable a nivel crítico. Además el gráfico va acompañado del mensaje </w:t>
      </w:r>
      <w:r w:rsidR="00775CFF" w:rsidRPr="001424F3">
        <w:rPr>
          <w:rFonts w:eastAsia="Times New Roman"/>
          <w:bCs/>
          <w:i/>
          <w:lang w:val="es-ES"/>
        </w:rPr>
        <w:t>“El presupuesto no es alcanzable, dado que los costos incurridos son superiores al presupuesto planeado.”</w:t>
      </w:r>
      <w:r w:rsidR="00775CFF" w:rsidRPr="001424F3">
        <w:rPr>
          <w:rFonts w:eastAsia="Times New Roman"/>
          <w:bCs/>
          <w:lang w:val="es-ES"/>
        </w:rPr>
        <w:t xml:space="preserve"> con el cual se explica esta situación desfavorable.</w:t>
      </w:r>
    </w:p>
    <w:p w14:paraId="07B4574A" w14:textId="77777777" w:rsidR="00767A29" w:rsidRPr="001424F3" w:rsidRDefault="00767A29" w:rsidP="00100122">
      <w:pPr>
        <w:pStyle w:val="Normal1"/>
        <w:jc w:val="both"/>
        <w:rPr>
          <w:rFonts w:eastAsia="Times New Roman"/>
          <w:bCs/>
          <w:lang w:val="es-ES"/>
        </w:rPr>
      </w:pPr>
    </w:p>
    <w:p w14:paraId="2C856B94" w14:textId="77777777" w:rsidR="00767A29" w:rsidRPr="001424F3" w:rsidRDefault="00767A29" w:rsidP="00100122">
      <w:pPr>
        <w:pStyle w:val="Normal1"/>
        <w:jc w:val="both"/>
        <w:rPr>
          <w:rFonts w:eastAsia="Times New Roman"/>
          <w:bCs/>
          <w:lang w:val="es-ES"/>
        </w:rPr>
      </w:pPr>
    </w:p>
    <w:p w14:paraId="157CE15D" w14:textId="7DBE13DE" w:rsidR="00767A29" w:rsidRPr="001424F3" w:rsidRDefault="00FC3600" w:rsidP="00100122">
      <w:pPr>
        <w:pStyle w:val="Normal1"/>
        <w:jc w:val="both"/>
        <w:rPr>
          <w:rFonts w:eastAsia="Times New Roman"/>
          <w:bCs/>
          <w:lang w:val="es-ES"/>
        </w:rPr>
      </w:pPr>
      <w:r w:rsidRPr="001424F3">
        <w:rPr>
          <w:rFonts w:eastAsia="Times New Roman"/>
          <w:bCs/>
          <w:noProof/>
          <w:lang w:eastAsia="en-US"/>
        </w:rPr>
        <w:drawing>
          <wp:inline distT="0" distB="0" distL="0" distR="0" wp14:anchorId="49307BDF" wp14:editId="5EE7CD5B">
            <wp:extent cx="5603875" cy="2286000"/>
            <wp:effectExtent l="0" t="0" r="9525" b="0"/>
            <wp:docPr id="28" name="Picture 28" descr="../../../Desktop/Screen%20Shot%202017-09-03%20at%205.56.0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03%20at%205.56.02%20P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03875" cy="2286000"/>
                    </a:xfrm>
                    <a:prstGeom prst="rect">
                      <a:avLst/>
                    </a:prstGeom>
                    <a:noFill/>
                    <a:ln>
                      <a:noFill/>
                    </a:ln>
                  </pic:spPr>
                </pic:pic>
              </a:graphicData>
            </a:graphic>
          </wp:inline>
        </w:drawing>
      </w:r>
    </w:p>
    <w:p w14:paraId="72DE6308" w14:textId="77777777" w:rsidR="00767A29" w:rsidRPr="001424F3" w:rsidRDefault="00767A29" w:rsidP="00100122">
      <w:pPr>
        <w:pStyle w:val="Normal1"/>
        <w:jc w:val="both"/>
        <w:rPr>
          <w:rFonts w:eastAsia="Times New Roman"/>
          <w:bCs/>
          <w:lang w:val="es-ES"/>
        </w:rPr>
      </w:pPr>
    </w:p>
    <w:p w14:paraId="588A173A" w14:textId="77777777" w:rsidR="00767A29" w:rsidRPr="001424F3" w:rsidRDefault="00767A29" w:rsidP="00100122">
      <w:pPr>
        <w:pStyle w:val="Normal1"/>
        <w:jc w:val="both"/>
        <w:rPr>
          <w:rFonts w:eastAsia="Times New Roman"/>
          <w:bCs/>
          <w:lang w:val="es-ES"/>
        </w:rPr>
      </w:pPr>
    </w:p>
    <w:p w14:paraId="4BE0FDB8" w14:textId="009CBE90" w:rsidR="002560F9" w:rsidRPr="001424F3" w:rsidRDefault="00E37746" w:rsidP="00100122">
      <w:pPr>
        <w:pStyle w:val="Normal1"/>
        <w:jc w:val="both"/>
        <w:rPr>
          <w:rFonts w:eastAsia="Times New Roman"/>
          <w:b/>
          <w:bCs/>
          <w:lang w:val="es-ES"/>
        </w:rPr>
      </w:pPr>
      <w:r w:rsidRPr="001424F3">
        <w:rPr>
          <w:rFonts w:eastAsia="Times New Roman"/>
          <w:bCs/>
          <w:lang w:val="es-ES"/>
        </w:rPr>
        <w:t>Este gráfico es presentado de manera a que el usuario pueda</w:t>
      </w:r>
      <w:r w:rsidR="00023D46" w:rsidRPr="001424F3">
        <w:rPr>
          <w:rFonts w:eastAsia="Times New Roman"/>
          <w:bCs/>
          <w:lang w:val="es-ES"/>
        </w:rPr>
        <w:t xml:space="preserve"> notar los puntos</w:t>
      </w:r>
      <w:r w:rsidR="00AD3ECA" w:rsidRPr="001424F3">
        <w:rPr>
          <w:rFonts w:eastAsia="Times New Roman"/>
          <w:bCs/>
          <w:lang w:val="es-ES"/>
        </w:rPr>
        <w:t xml:space="preserve"> graficados</w:t>
      </w:r>
      <w:r w:rsidR="00023D46" w:rsidRPr="001424F3">
        <w:rPr>
          <w:rFonts w:eastAsia="Times New Roman"/>
          <w:bCs/>
          <w:lang w:val="es-ES"/>
        </w:rPr>
        <w:t xml:space="preserve"> y fechas en las que </w:t>
      </w:r>
      <w:r w:rsidR="00AD3ECA" w:rsidRPr="001424F3">
        <w:rPr>
          <w:rFonts w:eastAsia="Times New Roman"/>
          <w:bCs/>
          <w:lang w:val="es-ES"/>
        </w:rPr>
        <w:t>los costos incurridos o Costo Real (AC) superan a</w:t>
      </w:r>
      <w:r w:rsidR="00023D46" w:rsidRPr="001424F3">
        <w:rPr>
          <w:rFonts w:eastAsia="Times New Roman"/>
          <w:bCs/>
          <w:lang w:val="es-ES"/>
        </w:rPr>
        <w:t xml:space="preserve">l presupuesto </w:t>
      </w:r>
      <w:r w:rsidR="00AD3ECA" w:rsidRPr="001424F3">
        <w:rPr>
          <w:rFonts w:eastAsia="Times New Roman"/>
          <w:bCs/>
          <w:lang w:val="es-ES"/>
        </w:rPr>
        <w:t xml:space="preserve">a la conclusión (BAC). De manera que el gráfico describe los diferentes valores del Índice de Desempeño del Trabajo por Completar basado en el Presupuesto a la Conclusión en </w:t>
      </w:r>
      <w:r w:rsidR="00AD3ECA" w:rsidRPr="001424F3">
        <w:rPr>
          <w:rFonts w:eastAsia="Times New Roman"/>
          <w:bCs/>
          <w:lang w:val="es-ES"/>
        </w:rPr>
        <w:lastRenderedPageBreak/>
        <w:t>tanto el calculo del mismo sea factible</w:t>
      </w:r>
      <w:r w:rsidRPr="001424F3">
        <w:rPr>
          <w:rFonts w:eastAsia="Times New Roman"/>
          <w:bCs/>
          <w:lang w:val="es-ES"/>
        </w:rPr>
        <w:t>, es decir, mientras el AC acumulado no haya superado al BAC y en caso contrario se grafican los valores del AC acumulado y del BAC. En este caso en específico el AC fue superior al BAC primeramente en abril de 2016, cuando una tarea, relacionada al estado del arte del presente libro, requirió más puntos de los que se habí</w:t>
      </w:r>
      <w:r w:rsidR="007C4E3F" w:rsidRPr="001424F3">
        <w:rPr>
          <w:rFonts w:eastAsia="Times New Roman"/>
          <w:bCs/>
          <w:lang w:val="es-ES"/>
        </w:rPr>
        <w:t>an estimado inicialmente. Luego en ese mismo mes</w:t>
      </w:r>
      <w:r w:rsidR="000856A4" w:rsidRPr="001424F3">
        <w:rPr>
          <w:rFonts w:eastAsia="Times New Roman"/>
          <w:bCs/>
          <w:lang w:val="es-ES"/>
        </w:rPr>
        <w:t>, hubo una mejora</w:t>
      </w:r>
      <w:r w:rsidR="007C4E3F" w:rsidRPr="001424F3">
        <w:rPr>
          <w:rFonts w:eastAsia="Times New Roman"/>
          <w:bCs/>
          <w:lang w:val="es-ES"/>
        </w:rPr>
        <w:t xml:space="preserve"> </w:t>
      </w:r>
      <w:r w:rsidR="000856A4" w:rsidRPr="001424F3">
        <w:rPr>
          <w:rFonts w:eastAsia="Times New Roman"/>
          <w:bCs/>
          <w:lang w:val="es-ES"/>
        </w:rPr>
        <w:t xml:space="preserve">en </w:t>
      </w:r>
      <w:r w:rsidR="007C4E3F" w:rsidRPr="001424F3">
        <w:rPr>
          <w:rFonts w:eastAsia="Times New Roman"/>
          <w:bCs/>
          <w:lang w:val="es-ES"/>
        </w:rPr>
        <w:t xml:space="preserve">el desempeño </w:t>
      </w:r>
      <w:r w:rsidR="000856A4" w:rsidRPr="001424F3">
        <w:rPr>
          <w:rFonts w:eastAsia="Times New Roman"/>
          <w:bCs/>
          <w:lang w:val="es-ES"/>
        </w:rPr>
        <w:t>respecto al presupuesto por lo cual se pudo obtener un valor de “0.96” el cual indica una situación favorable. Sin embargo posteriormente, al realizar una tarea muy relacionada a la implementación de la funcionalidad de EVM en la herramienta, se volvió a incurrir en más costos de los esperados con una diferencia significativa y desde entonces los costos incurridos han superado al presupuesto planeado para cada fecha.</w:t>
      </w:r>
    </w:p>
    <w:p w14:paraId="117264E5" w14:textId="77777777" w:rsidR="002560F9" w:rsidRPr="001424F3" w:rsidRDefault="002560F9" w:rsidP="00100122">
      <w:pPr>
        <w:pStyle w:val="Normal1"/>
        <w:jc w:val="both"/>
        <w:rPr>
          <w:rFonts w:eastAsia="Times New Roman"/>
          <w:b/>
          <w:bCs/>
          <w:lang w:val="es-ES"/>
        </w:rPr>
      </w:pPr>
    </w:p>
    <w:p w14:paraId="28FCBE11" w14:textId="37F5B9D9" w:rsidR="00643F5E" w:rsidRPr="001424F3" w:rsidRDefault="00FC3600" w:rsidP="00100122">
      <w:pPr>
        <w:pStyle w:val="Normal1"/>
        <w:jc w:val="both"/>
        <w:rPr>
          <w:rFonts w:eastAsia="Times New Roman"/>
          <w:b/>
          <w:bCs/>
          <w:lang w:val="es-ES"/>
        </w:rPr>
      </w:pPr>
      <w:r w:rsidRPr="001424F3">
        <w:rPr>
          <w:rFonts w:eastAsia="Times New Roman"/>
          <w:b/>
          <w:bCs/>
          <w:noProof/>
          <w:lang w:eastAsia="en-US"/>
        </w:rPr>
        <w:drawing>
          <wp:inline distT="0" distB="0" distL="0" distR="0" wp14:anchorId="1124E0E1" wp14:editId="7F714875">
            <wp:extent cx="5603875" cy="2272030"/>
            <wp:effectExtent l="0" t="0" r="9525" b="0"/>
            <wp:docPr id="30" name="Picture 30" descr="../../../Desktop/Screen%20Shot%202017-09-03%20at%205.56.4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9-03%20at%205.56.48%20PM.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03875" cy="2272030"/>
                    </a:xfrm>
                    <a:prstGeom prst="rect">
                      <a:avLst/>
                    </a:prstGeom>
                    <a:noFill/>
                    <a:ln>
                      <a:noFill/>
                    </a:ln>
                  </pic:spPr>
                </pic:pic>
              </a:graphicData>
            </a:graphic>
          </wp:inline>
        </w:drawing>
      </w:r>
    </w:p>
    <w:p w14:paraId="3336C914" w14:textId="241FDBE1" w:rsidR="00775CFF" w:rsidRPr="001424F3" w:rsidRDefault="00775CFF" w:rsidP="00100122">
      <w:pPr>
        <w:pStyle w:val="Normal1"/>
        <w:jc w:val="center"/>
        <w:rPr>
          <w:rFonts w:eastAsia="Times New Roman"/>
          <w:b/>
          <w:bCs/>
          <w:lang w:val="es-ES"/>
        </w:rPr>
      </w:pPr>
    </w:p>
    <w:p w14:paraId="1A2A2E18" w14:textId="77777777" w:rsidR="00775CFF" w:rsidRPr="001424F3" w:rsidRDefault="00775CFF" w:rsidP="00100122">
      <w:pPr>
        <w:pStyle w:val="Normal1"/>
        <w:jc w:val="both"/>
        <w:rPr>
          <w:rFonts w:eastAsia="Times New Roman"/>
          <w:b/>
          <w:bCs/>
          <w:lang w:val="es-ES"/>
        </w:rPr>
      </w:pPr>
    </w:p>
    <w:p w14:paraId="1DC9BC86" w14:textId="0AD89BFB" w:rsidR="00775CFF" w:rsidRPr="001424F3" w:rsidRDefault="00775CFF" w:rsidP="00100122">
      <w:pPr>
        <w:pStyle w:val="Normal1"/>
        <w:jc w:val="both"/>
        <w:rPr>
          <w:rFonts w:eastAsia="Times New Roman"/>
          <w:b/>
          <w:bCs/>
          <w:lang w:val="es-ES"/>
        </w:rPr>
      </w:pPr>
      <w:r w:rsidRPr="001424F3">
        <w:rPr>
          <w:rFonts w:eastAsia="Times New Roman"/>
          <w:b/>
          <w:bCs/>
          <w:lang w:val="es-ES"/>
        </w:rPr>
        <w:t>Índice del Desempeño del Trabajo por Completar basado en la Estimación a la Conclusión</w:t>
      </w:r>
    </w:p>
    <w:p w14:paraId="5F5230C7" w14:textId="32C13BDF" w:rsidR="00775CFF" w:rsidRPr="001424F3" w:rsidRDefault="00775CFF" w:rsidP="00100122">
      <w:pPr>
        <w:pStyle w:val="Normal1"/>
        <w:jc w:val="both"/>
        <w:rPr>
          <w:rFonts w:eastAsia="Times New Roman"/>
          <w:b/>
          <w:bCs/>
          <w:lang w:val="es-ES"/>
        </w:rPr>
      </w:pPr>
      <w:r w:rsidRPr="001424F3">
        <w:rPr>
          <w:rFonts w:eastAsia="Times New Roman"/>
          <w:bCs/>
          <w:lang w:val="es-ES"/>
        </w:rPr>
        <w:t>Para este índice se utiliza el resultado de la Estimación a la Conclusión (EAC), la cual en este caso específico era de “343.7”. El gráfico en este caso es presentado utilizando un color verde, en la herramienta, generalmente se utiliza este color para representar situaciones favorables respecto a los costos. Como se menciona en capítulos anteriores el TCPI debe tener un valor menor a 1 para representar una situación favorable, como la de este caso, dado que el valor de este índice es de 0.9. De esta manera el usuario puede saber que el desempeñ</w:t>
      </w:r>
      <w:r w:rsidR="00AE6722" w:rsidRPr="001424F3">
        <w:rPr>
          <w:rFonts w:eastAsia="Times New Roman"/>
          <w:bCs/>
          <w:lang w:val="es-ES"/>
        </w:rPr>
        <w:t xml:space="preserve">o de los costos </w:t>
      </w:r>
      <w:r w:rsidRPr="001424F3">
        <w:rPr>
          <w:rFonts w:eastAsia="Times New Roman"/>
          <w:bCs/>
          <w:lang w:val="es-ES"/>
        </w:rPr>
        <w:t xml:space="preserve">es favorable para que se </w:t>
      </w:r>
      <w:r w:rsidR="00AE6722" w:rsidRPr="001424F3">
        <w:rPr>
          <w:rFonts w:eastAsia="Times New Roman"/>
          <w:bCs/>
          <w:lang w:val="es-ES"/>
        </w:rPr>
        <w:t>termine el proyecto con el presupuesto de la EAC</w:t>
      </w:r>
      <w:r w:rsidRPr="001424F3">
        <w:rPr>
          <w:rFonts w:eastAsia="Times New Roman"/>
          <w:bCs/>
          <w:lang w:val="es-ES"/>
        </w:rPr>
        <w:t xml:space="preserve">. </w:t>
      </w:r>
    </w:p>
    <w:p w14:paraId="5F37045E" w14:textId="77777777" w:rsidR="00775CFF" w:rsidRPr="001424F3" w:rsidRDefault="00775CFF" w:rsidP="00100122">
      <w:pPr>
        <w:pStyle w:val="Normal1"/>
        <w:jc w:val="both"/>
        <w:rPr>
          <w:rFonts w:eastAsia="Times New Roman"/>
          <w:b/>
          <w:bCs/>
          <w:lang w:val="es-ES"/>
        </w:rPr>
      </w:pPr>
    </w:p>
    <w:p w14:paraId="03146BB8" w14:textId="57CCC201" w:rsidR="00643F5E" w:rsidRPr="001424F3" w:rsidRDefault="002560F9" w:rsidP="00100122">
      <w:pPr>
        <w:pStyle w:val="Normal1"/>
        <w:jc w:val="center"/>
        <w:rPr>
          <w:rFonts w:eastAsia="Times New Roman"/>
          <w:b/>
          <w:bCs/>
          <w:lang w:val="es-ES"/>
        </w:rPr>
      </w:pPr>
      <w:r w:rsidRPr="001424F3">
        <w:rPr>
          <w:noProof/>
          <w:lang w:eastAsia="en-US"/>
        </w:rPr>
        <w:lastRenderedPageBreak/>
        <w:drawing>
          <wp:inline distT="0" distB="0" distL="0" distR="0" wp14:anchorId="53874F83" wp14:editId="58A9E2F2">
            <wp:extent cx="5652135" cy="2782810"/>
            <wp:effectExtent l="0" t="0" r="12065" b="11430"/>
            <wp:docPr id="39" name="Picture 39"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9553" t="32961" r="2108" b="54970"/>
                    <a:stretch/>
                  </pic:blipFill>
                  <pic:spPr bwMode="auto">
                    <a:xfrm>
                      <a:off x="0" y="0"/>
                      <a:ext cx="5687420" cy="2800182"/>
                    </a:xfrm>
                    <a:prstGeom prst="rect">
                      <a:avLst/>
                    </a:prstGeom>
                    <a:noFill/>
                    <a:ln>
                      <a:noFill/>
                    </a:ln>
                    <a:extLst>
                      <a:ext uri="{53640926-AAD7-44D8-BBD7-CCE9431645EC}">
                        <a14:shadowObscured xmlns:a14="http://schemas.microsoft.com/office/drawing/2010/main"/>
                      </a:ext>
                    </a:extLst>
                  </pic:spPr>
                </pic:pic>
              </a:graphicData>
            </a:graphic>
          </wp:inline>
        </w:drawing>
      </w:r>
    </w:p>
    <w:p w14:paraId="7A5035DE" w14:textId="77777777" w:rsidR="00100122" w:rsidRPr="001424F3" w:rsidRDefault="00100122" w:rsidP="00100122">
      <w:pPr>
        <w:pStyle w:val="Normal1"/>
        <w:jc w:val="both"/>
        <w:rPr>
          <w:rFonts w:eastAsia="Times New Roman"/>
          <w:b/>
          <w:bCs/>
          <w:lang w:val="es-ES"/>
        </w:rPr>
      </w:pPr>
    </w:p>
    <w:p w14:paraId="722F7E21" w14:textId="77777777" w:rsidR="00100122" w:rsidRPr="001424F3" w:rsidRDefault="00100122" w:rsidP="00100122">
      <w:pPr>
        <w:pStyle w:val="Normal1"/>
        <w:jc w:val="both"/>
        <w:rPr>
          <w:rFonts w:eastAsia="Times New Roman"/>
          <w:b/>
          <w:bCs/>
          <w:lang w:val="es-ES"/>
        </w:rPr>
      </w:pPr>
    </w:p>
    <w:p w14:paraId="68A9C3D7" w14:textId="5EE7E8F5" w:rsidR="00100122" w:rsidRPr="001424F3" w:rsidRDefault="00524334" w:rsidP="00100122">
      <w:pPr>
        <w:pStyle w:val="Normal1"/>
        <w:jc w:val="both"/>
        <w:rPr>
          <w:rFonts w:eastAsia="Times New Roman"/>
          <w:b/>
          <w:bCs/>
          <w:lang w:val="es-ES"/>
        </w:rPr>
      </w:pPr>
      <w:r w:rsidRPr="001424F3">
        <w:rPr>
          <w:rFonts w:eastAsia="Times New Roman"/>
          <w:b/>
          <w:bCs/>
          <w:lang w:val="es-ES"/>
        </w:rPr>
        <w:t>Historial y Tendencias</w:t>
      </w:r>
    </w:p>
    <w:p w14:paraId="2306BB31" w14:textId="1B0E5F95" w:rsidR="00100122" w:rsidRPr="001424F3" w:rsidRDefault="00100122" w:rsidP="00100122">
      <w:pPr>
        <w:pStyle w:val="Normal1"/>
        <w:jc w:val="both"/>
        <w:rPr>
          <w:rFonts w:eastAsia="Times New Roman"/>
          <w:b/>
          <w:bCs/>
          <w:lang w:val="es-ES"/>
        </w:rPr>
      </w:pPr>
      <w:r w:rsidRPr="001424F3">
        <w:rPr>
          <w:rFonts w:eastAsia="Times New Roman"/>
          <w:bCs/>
          <w:lang w:val="es-ES"/>
        </w:rPr>
        <w:t xml:space="preserve">En </w:t>
      </w:r>
      <w:r w:rsidR="00524334" w:rsidRPr="001424F3">
        <w:rPr>
          <w:rFonts w:eastAsia="Times New Roman"/>
          <w:bCs/>
          <w:lang w:val="es-ES"/>
        </w:rPr>
        <w:t xml:space="preserve">la sección de Historial y Tendencias se presenta primeramente informaciones  generales del presupuesto, las cuales consisten básicamente en lo mismo presentado en la sección de Vistazo general, en lo que respecta al presupuesto, es decir, el valor del Presupuesto a la Conclusión (BAC), los costos acumulados (AC acumulado hasta la fecha), el presupuesto restante (la diferencia entre el BAC y el AC acumulado, la Estimación a la Conclusión (EAC), el Valor Ganado acumulado hasta la fecha (EV) y la Estimación hasta la Conclusión (ETC). Si bien esta información ya es presentada en la sección de Vistazo general, se ha optado por volver a presentarla en esta sección de manera a que el usuario pueda tener todo este conjunto de informaciones en una misma interfaz. </w:t>
      </w:r>
      <w:r w:rsidR="003C76BA" w:rsidRPr="001424F3">
        <w:rPr>
          <w:rFonts w:eastAsia="Times New Roman"/>
          <w:bCs/>
          <w:lang w:val="es-ES"/>
        </w:rPr>
        <w:t xml:space="preserve"> </w:t>
      </w:r>
    </w:p>
    <w:p w14:paraId="5447FC60" w14:textId="77777777" w:rsidR="00100122" w:rsidRPr="001424F3" w:rsidRDefault="00100122" w:rsidP="00100122">
      <w:pPr>
        <w:pStyle w:val="Normal1"/>
        <w:jc w:val="both"/>
        <w:rPr>
          <w:rFonts w:eastAsia="Times New Roman"/>
          <w:b/>
          <w:bCs/>
          <w:lang w:val="es-ES"/>
        </w:rPr>
      </w:pPr>
    </w:p>
    <w:p w14:paraId="461AD80C" w14:textId="216B12A2" w:rsidR="00643F5E" w:rsidRPr="001424F3" w:rsidRDefault="00643F5E" w:rsidP="00100122">
      <w:pPr>
        <w:pStyle w:val="Normal1"/>
        <w:jc w:val="both"/>
        <w:rPr>
          <w:rFonts w:eastAsia="Times New Roman"/>
          <w:b/>
          <w:bCs/>
          <w:lang w:val="es-ES"/>
        </w:rPr>
      </w:pPr>
      <w:r w:rsidRPr="001424F3">
        <w:rPr>
          <w:noProof/>
          <w:lang w:eastAsia="en-US"/>
        </w:rPr>
        <w:lastRenderedPageBreak/>
        <w:drawing>
          <wp:inline distT="0" distB="0" distL="0" distR="0" wp14:anchorId="23B685D4" wp14:editId="0E3698E2">
            <wp:extent cx="6453018" cy="5260340"/>
            <wp:effectExtent l="0" t="0" r="0" b="0"/>
            <wp:docPr id="26" name="Picture 26"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 t="46093" r="358" b="12723"/>
                    <a:stretch/>
                  </pic:blipFill>
                  <pic:spPr bwMode="auto">
                    <a:xfrm>
                      <a:off x="0" y="0"/>
                      <a:ext cx="6502495" cy="5300673"/>
                    </a:xfrm>
                    <a:prstGeom prst="rect">
                      <a:avLst/>
                    </a:prstGeom>
                    <a:noFill/>
                    <a:ln>
                      <a:noFill/>
                    </a:ln>
                    <a:extLst>
                      <a:ext uri="{53640926-AAD7-44D8-BBD7-CCE9431645EC}">
                        <a14:shadowObscured xmlns:a14="http://schemas.microsoft.com/office/drawing/2010/main"/>
                      </a:ext>
                    </a:extLst>
                  </pic:spPr>
                </pic:pic>
              </a:graphicData>
            </a:graphic>
          </wp:inline>
        </w:drawing>
      </w:r>
    </w:p>
    <w:p w14:paraId="0EDF23BF" w14:textId="478F41CD" w:rsidR="00643F5E" w:rsidRPr="001424F3" w:rsidRDefault="00643F5E" w:rsidP="00100122">
      <w:pPr>
        <w:pStyle w:val="Normal1"/>
        <w:jc w:val="both"/>
        <w:rPr>
          <w:rFonts w:eastAsia="Times New Roman"/>
          <w:b/>
          <w:bCs/>
          <w:lang w:val="es-ES"/>
        </w:rPr>
      </w:pPr>
    </w:p>
    <w:p w14:paraId="50702C78" w14:textId="77777777" w:rsidR="00643F5E" w:rsidRPr="001424F3" w:rsidRDefault="00643F5E" w:rsidP="00100122">
      <w:pPr>
        <w:pStyle w:val="Normal1"/>
        <w:jc w:val="both"/>
        <w:rPr>
          <w:lang w:val="es-ES"/>
        </w:rPr>
      </w:pPr>
    </w:p>
    <w:p w14:paraId="69371D21" w14:textId="77777777" w:rsidR="003C76BA" w:rsidRPr="001424F3" w:rsidRDefault="003C76BA" w:rsidP="003C76BA">
      <w:pPr>
        <w:pStyle w:val="Normal1"/>
        <w:jc w:val="both"/>
        <w:rPr>
          <w:rFonts w:eastAsia="Times New Roman"/>
          <w:b/>
          <w:bCs/>
          <w:lang w:val="es-ES"/>
        </w:rPr>
      </w:pPr>
    </w:p>
    <w:p w14:paraId="02656C22" w14:textId="4641FAC4" w:rsidR="003C76BA" w:rsidRPr="001424F3" w:rsidRDefault="003C76BA" w:rsidP="003C76BA">
      <w:pPr>
        <w:pStyle w:val="Normal1"/>
        <w:jc w:val="both"/>
        <w:rPr>
          <w:rFonts w:eastAsia="Times New Roman"/>
          <w:b/>
          <w:bCs/>
          <w:lang w:val="es-ES"/>
        </w:rPr>
      </w:pPr>
      <w:r w:rsidRPr="001424F3">
        <w:rPr>
          <w:rFonts w:eastAsia="Times New Roman"/>
          <w:b/>
          <w:bCs/>
          <w:lang w:val="es-ES"/>
        </w:rPr>
        <w:t>Variación del Costos</w:t>
      </w:r>
    </w:p>
    <w:p w14:paraId="07F21279" w14:textId="5E2FFC7A" w:rsidR="003C76BA" w:rsidRPr="001424F3" w:rsidRDefault="003C76BA" w:rsidP="003C76BA">
      <w:pPr>
        <w:pStyle w:val="Normal1"/>
        <w:jc w:val="both"/>
        <w:rPr>
          <w:rFonts w:eastAsia="Times New Roman"/>
          <w:bCs/>
          <w:lang w:val="es-ES"/>
        </w:rPr>
      </w:pPr>
      <w:r w:rsidRPr="001424F3">
        <w:rPr>
          <w:rFonts w:eastAsia="Times New Roman"/>
          <w:bCs/>
          <w:lang w:val="es-ES"/>
        </w:rPr>
        <w:t>En esta sección se proporciona al usuario información que pueda ayudar al mismo determinar cuanto se ha alejado el proyecto, respecto al presupuesto planeado. Por lo que en esta sección se presenta el gráf</w:t>
      </w:r>
      <w:r w:rsidR="002B3735" w:rsidRPr="001424F3">
        <w:rPr>
          <w:rFonts w:eastAsia="Times New Roman"/>
          <w:bCs/>
          <w:lang w:val="es-ES"/>
        </w:rPr>
        <w:t>ico de la Variación del Costo (</w:t>
      </w:r>
      <w:r w:rsidRPr="001424F3">
        <w:rPr>
          <w:rFonts w:eastAsia="Times New Roman"/>
          <w:bCs/>
          <w:lang w:val="es-ES"/>
        </w:rPr>
        <w:t>C</w:t>
      </w:r>
      <w:r w:rsidR="002B3735" w:rsidRPr="001424F3">
        <w:rPr>
          <w:rFonts w:eastAsia="Times New Roman"/>
          <w:bCs/>
          <w:lang w:val="es-ES"/>
        </w:rPr>
        <w:t>V</w:t>
      </w:r>
      <w:r w:rsidRPr="001424F3">
        <w:rPr>
          <w:rFonts w:eastAsia="Times New Roman"/>
          <w:bCs/>
          <w:lang w:val="es-ES"/>
        </w:rPr>
        <w:t xml:space="preserve">). En este caso en específico el valor de esta variación es de “-26.6” el cual representa una situación desfavorable respecto a los costos, esto es representado por la herramienta por medio del color rojizo del siguiente gráfico, el cual de manera similar a los anteriores es acompañado de una explicación </w:t>
      </w:r>
      <w:r w:rsidR="00312274" w:rsidRPr="001424F3">
        <w:rPr>
          <w:rFonts w:eastAsia="Times New Roman"/>
          <w:bCs/>
          <w:lang w:val="es-ES"/>
        </w:rPr>
        <w:t xml:space="preserve">de la interpretación del resultado. En lo </w:t>
      </w:r>
      <w:r w:rsidR="002B3735" w:rsidRPr="001424F3">
        <w:rPr>
          <w:rFonts w:eastAsia="Times New Roman"/>
          <w:bCs/>
          <w:lang w:val="es-ES"/>
        </w:rPr>
        <w:t xml:space="preserve">relativo </w:t>
      </w:r>
      <w:r w:rsidR="00312274" w:rsidRPr="001424F3">
        <w:rPr>
          <w:rFonts w:eastAsia="Times New Roman"/>
          <w:bCs/>
          <w:lang w:val="es-ES"/>
        </w:rPr>
        <w:t>a la composición de este gráfico es interesante notar que</w:t>
      </w:r>
      <w:r w:rsidR="000856A4" w:rsidRPr="001424F3">
        <w:rPr>
          <w:rFonts w:eastAsia="Times New Roman"/>
          <w:bCs/>
          <w:lang w:val="es-ES"/>
        </w:rPr>
        <w:t xml:space="preserve"> primeramente el valor de la Variación de Costo era positivo, iniciando con </w:t>
      </w:r>
      <w:r w:rsidR="002B3735" w:rsidRPr="001424F3">
        <w:rPr>
          <w:rFonts w:eastAsia="Times New Roman"/>
          <w:bCs/>
          <w:lang w:val="es-ES"/>
        </w:rPr>
        <w:t xml:space="preserve">“25“, dado que al inicio del proyecto el desempeño respecto al presupuesto era favorable y, por lo general, los costos en cada tarea eran levemente inferiores a los planeados. Luego se puede notar una pendiente negativa en el gráfico en lo que respecta a abril de 2016, esto tiene sentido, teniendo en cuenta que, como se mencionó anteriormente, en este mes se realizó una tarea con un costo muy superior al esperado inicialmente. Otra característica interesante de este gráfico es que se puede notar un periodo donde el valor de la Variación de Costo se </w:t>
      </w:r>
      <w:r w:rsidR="002B3735" w:rsidRPr="001424F3">
        <w:rPr>
          <w:rFonts w:eastAsia="Times New Roman"/>
          <w:bCs/>
          <w:lang w:val="es-ES"/>
        </w:rPr>
        <w:lastRenderedPageBreak/>
        <w:t xml:space="preserve">mantuvo casi constante, este periodo inicia aproximadamente en octubre de 2016 y termina aproximadamente en enero de 2017. Este periodo de CV casi constante, equivale a un periodo de prácticamente inactividad </w:t>
      </w:r>
      <w:r w:rsidR="003F4AAC" w:rsidRPr="001424F3">
        <w:rPr>
          <w:rFonts w:eastAsia="Times New Roman"/>
          <w:bCs/>
          <w:lang w:val="es-ES"/>
        </w:rPr>
        <w:t>del proyecto, por lo cual los costos incurridos (el AC acumulado) se mantuvieron y el Valor Ganado era relativamente constante y como resultado los valores de Variación de Costos también son constantes.</w:t>
      </w:r>
    </w:p>
    <w:p w14:paraId="02470336" w14:textId="77777777" w:rsidR="00643F5E" w:rsidRPr="001424F3" w:rsidRDefault="00643F5E" w:rsidP="00100122">
      <w:pPr>
        <w:pStyle w:val="Normal1"/>
        <w:jc w:val="both"/>
        <w:rPr>
          <w:lang w:val="es-ES"/>
        </w:rPr>
      </w:pPr>
    </w:p>
    <w:p w14:paraId="6C3E0C2A" w14:textId="77777777" w:rsidR="003C76BA" w:rsidRPr="001424F3" w:rsidRDefault="003C76BA" w:rsidP="00100122">
      <w:pPr>
        <w:pStyle w:val="Normal1"/>
        <w:jc w:val="both"/>
        <w:rPr>
          <w:lang w:val="es-ES"/>
        </w:rPr>
      </w:pPr>
    </w:p>
    <w:p w14:paraId="236594BB" w14:textId="3B909DBA" w:rsidR="003C76BA" w:rsidRPr="001424F3" w:rsidRDefault="003C76BA" w:rsidP="00100122">
      <w:pPr>
        <w:pStyle w:val="Normal1"/>
        <w:jc w:val="both"/>
        <w:rPr>
          <w:lang w:val="es-ES"/>
        </w:rPr>
      </w:pPr>
      <w:r w:rsidRPr="001424F3">
        <w:rPr>
          <w:noProof/>
          <w:lang w:eastAsia="en-US"/>
        </w:rPr>
        <w:drawing>
          <wp:inline distT="0" distB="0" distL="0" distR="0" wp14:anchorId="35FFC81B" wp14:editId="09D4ADBE">
            <wp:extent cx="5368636" cy="2978208"/>
            <wp:effectExtent l="0" t="0" r="0" b="0"/>
            <wp:docPr id="40" name="Picture 40"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81" t="58752" r="50740" b="27895"/>
                    <a:stretch/>
                  </pic:blipFill>
                  <pic:spPr bwMode="auto">
                    <a:xfrm>
                      <a:off x="0" y="0"/>
                      <a:ext cx="5379528" cy="2984250"/>
                    </a:xfrm>
                    <a:prstGeom prst="rect">
                      <a:avLst/>
                    </a:prstGeom>
                    <a:noFill/>
                    <a:ln>
                      <a:noFill/>
                    </a:ln>
                    <a:extLst>
                      <a:ext uri="{53640926-AAD7-44D8-BBD7-CCE9431645EC}">
                        <a14:shadowObscured xmlns:a14="http://schemas.microsoft.com/office/drawing/2010/main"/>
                      </a:ext>
                    </a:extLst>
                  </pic:spPr>
                </pic:pic>
              </a:graphicData>
            </a:graphic>
          </wp:inline>
        </w:drawing>
      </w:r>
    </w:p>
    <w:p w14:paraId="6ABD29B4" w14:textId="77777777" w:rsidR="003C76BA" w:rsidRPr="001424F3" w:rsidRDefault="003C76BA" w:rsidP="00100122">
      <w:pPr>
        <w:pStyle w:val="Normal1"/>
        <w:jc w:val="both"/>
        <w:rPr>
          <w:lang w:val="es-ES"/>
        </w:rPr>
      </w:pPr>
    </w:p>
    <w:p w14:paraId="38BAF752" w14:textId="329FBADA" w:rsidR="00312274" w:rsidRPr="001424F3" w:rsidRDefault="00312274" w:rsidP="00312274">
      <w:pPr>
        <w:pStyle w:val="Normal1"/>
        <w:jc w:val="both"/>
        <w:rPr>
          <w:rFonts w:eastAsia="Times New Roman"/>
          <w:b/>
          <w:bCs/>
          <w:lang w:val="es-ES"/>
        </w:rPr>
      </w:pPr>
      <w:r w:rsidRPr="001424F3">
        <w:rPr>
          <w:rFonts w:eastAsia="Times New Roman"/>
          <w:b/>
          <w:bCs/>
          <w:lang w:val="es-ES"/>
        </w:rPr>
        <w:t>Variación a la Conclusión</w:t>
      </w:r>
    </w:p>
    <w:p w14:paraId="55D110C8" w14:textId="77777777" w:rsidR="00635945" w:rsidRPr="001424F3" w:rsidRDefault="00312274" w:rsidP="003F4AAC">
      <w:pPr>
        <w:pStyle w:val="Normal1"/>
        <w:jc w:val="both"/>
        <w:rPr>
          <w:rFonts w:eastAsia="Times New Roman"/>
          <w:bCs/>
          <w:lang w:val="es-ES"/>
        </w:rPr>
      </w:pPr>
      <w:r w:rsidRPr="001424F3">
        <w:rPr>
          <w:rFonts w:eastAsia="Times New Roman"/>
          <w:bCs/>
          <w:lang w:val="es-ES"/>
        </w:rPr>
        <w:t xml:space="preserve">En esta sección se presenta el gráfico de </w:t>
      </w:r>
      <w:r w:rsidR="003F4AAC" w:rsidRPr="001424F3">
        <w:rPr>
          <w:rFonts w:eastAsia="Times New Roman"/>
          <w:bCs/>
          <w:lang w:val="es-ES"/>
        </w:rPr>
        <w:t>Variación</w:t>
      </w:r>
      <w:r w:rsidRPr="001424F3">
        <w:rPr>
          <w:rFonts w:eastAsia="Times New Roman"/>
          <w:bCs/>
          <w:lang w:val="es-ES"/>
        </w:rPr>
        <w:t xml:space="preserve"> a la Conclusión, el cual representa una variación de costos de manera similar al gráfico anterior, pero en este caso de manera global, es decir, teniendo en cuenta el presupuesto total del proyecto y la Estimación a la Conclusión. En este caso el valor es de “-27.2” dado que la Estimación a la Conclusión, es decir, el presupuesto que se calcula que será necesario para concluir el proyecto; es superior al presupuesto planeado. Nuevamente en la herramienta se utiliza el color rojizo para representar el gráfico de una situación negativa (en este caso respecto al presupuesto) acompañado de una interpretación del resultado.</w:t>
      </w:r>
      <w:r w:rsidR="003F4AAC" w:rsidRPr="001424F3">
        <w:rPr>
          <w:rFonts w:eastAsia="Times New Roman"/>
          <w:bCs/>
          <w:lang w:val="es-ES"/>
        </w:rPr>
        <w:t xml:space="preserve"> De manera similar al gráfico anterior, este gráfico tiene la característica de que durante un periodo, entre octubre de 2016 y enero de 2017, los valores de la Variación a la Conclusión se mantienen relativamente constantes. Esto se debe a que ese fue un periodo de inactividad del proyecto por lo cual </w:t>
      </w:r>
      <w:r w:rsidR="00635945" w:rsidRPr="001424F3">
        <w:rPr>
          <w:rFonts w:eastAsia="Times New Roman"/>
          <w:bCs/>
          <w:lang w:val="es-ES"/>
        </w:rPr>
        <w:t xml:space="preserve">la Estimación a la Conclusión (EAC) tuvo un valor constante. Cabe recordar que la fórmula de la Variación a la Conclusión es: </w:t>
      </w:r>
    </w:p>
    <w:p w14:paraId="5DCB447E" w14:textId="507DAD22" w:rsidR="00312274" w:rsidRPr="001424F3" w:rsidRDefault="003F4AAC" w:rsidP="00635945">
      <w:pPr>
        <w:pStyle w:val="Normal1"/>
        <w:ind w:firstLine="720"/>
        <w:jc w:val="both"/>
        <w:rPr>
          <w:rFonts w:eastAsia="Times New Roman"/>
          <w:bCs/>
          <w:lang w:val="es-ES"/>
        </w:rPr>
      </w:pPr>
      <w:r w:rsidRPr="001424F3">
        <w:rPr>
          <w:rFonts w:eastAsia="Times New Roman"/>
          <w:bCs/>
          <w:lang w:val="es-ES"/>
        </w:rPr>
        <w:t>VAC   = BAC  - EAC</w:t>
      </w:r>
    </w:p>
    <w:p w14:paraId="2E0B71FC" w14:textId="2211569D" w:rsidR="003F4AAC" w:rsidRPr="001424F3" w:rsidRDefault="00635945" w:rsidP="00312274">
      <w:pPr>
        <w:pStyle w:val="Normal1"/>
        <w:jc w:val="both"/>
        <w:rPr>
          <w:lang w:val="es-ES"/>
        </w:rPr>
      </w:pPr>
      <w:r w:rsidRPr="001424F3">
        <w:rPr>
          <w:rFonts w:eastAsia="Times New Roman"/>
          <w:bCs/>
          <w:lang w:val="es-ES"/>
        </w:rPr>
        <w:t xml:space="preserve">Por lo que al tener una EAC constante </w:t>
      </w:r>
      <w:r w:rsidR="003F4AAC" w:rsidRPr="001424F3">
        <w:rPr>
          <w:rFonts w:eastAsia="Times New Roman"/>
          <w:bCs/>
          <w:lang w:val="es-ES"/>
        </w:rPr>
        <w:t xml:space="preserve">y </w:t>
      </w:r>
      <w:r w:rsidRPr="001424F3">
        <w:rPr>
          <w:rFonts w:eastAsia="Times New Roman"/>
          <w:bCs/>
          <w:lang w:val="es-ES"/>
        </w:rPr>
        <w:t xml:space="preserve">teniendo en cuenta que durante este periodo </w:t>
      </w:r>
      <w:r w:rsidR="003F4AAC" w:rsidRPr="001424F3">
        <w:rPr>
          <w:rFonts w:eastAsia="Times New Roman"/>
          <w:bCs/>
          <w:lang w:val="es-ES"/>
        </w:rPr>
        <w:t>no se tenían actividades estimadas con terminación durante ese periodo, por lo que el BAC también era relativamente constante</w:t>
      </w:r>
      <w:r w:rsidRPr="001424F3">
        <w:rPr>
          <w:rFonts w:eastAsia="Times New Roman"/>
          <w:bCs/>
          <w:lang w:val="es-ES"/>
        </w:rPr>
        <w:t xml:space="preserve">, se puede observar </w:t>
      </w:r>
      <w:r w:rsidR="003F4AAC" w:rsidRPr="001424F3">
        <w:rPr>
          <w:rFonts w:eastAsia="Times New Roman"/>
          <w:bCs/>
          <w:lang w:val="es-ES"/>
        </w:rPr>
        <w:t xml:space="preserve">como </w:t>
      </w:r>
      <w:r w:rsidRPr="001424F3">
        <w:rPr>
          <w:rFonts w:eastAsia="Times New Roman"/>
          <w:bCs/>
          <w:lang w:val="es-ES"/>
        </w:rPr>
        <w:t xml:space="preserve">el </w:t>
      </w:r>
      <w:r w:rsidR="003F4AAC" w:rsidRPr="001424F3">
        <w:rPr>
          <w:rFonts w:eastAsia="Times New Roman"/>
          <w:bCs/>
          <w:lang w:val="es-ES"/>
        </w:rPr>
        <w:t>resultado los valores de Variación de Costos también son constantes.</w:t>
      </w:r>
    </w:p>
    <w:p w14:paraId="5A0F7A8D" w14:textId="1EDD58D4" w:rsidR="00312274" w:rsidRPr="001424F3" w:rsidRDefault="00312274" w:rsidP="00100122">
      <w:pPr>
        <w:pStyle w:val="Normal1"/>
        <w:jc w:val="both"/>
        <w:rPr>
          <w:lang w:val="es-ES"/>
        </w:rPr>
      </w:pPr>
      <w:r w:rsidRPr="001424F3">
        <w:rPr>
          <w:noProof/>
          <w:lang w:eastAsia="en-US"/>
        </w:rPr>
        <w:lastRenderedPageBreak/>
        <w:drawing>
          <wp:inline distT="0" distB="0" distL="0" distR="0" wp14:anchorId="2CA57C2F" wp14:editId="3862E267">
            <wp:extent cx="5080635" cy="2803995"/>
            <wp:effectExtent l="0" t="0" r="0" b="0"/>
            <wp:docPr id="41" name="Picture 41"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062" t="58441" r="1350" b="27963"/>
                    <a:stretch/>
                  </pic:blipFill>
                  <pic:spPr bwMode="auto">
                    <a:xfrm>
                      <a:off x="0" y="0"/>
                      <a:ext cx="5095814" cy="2812372"/>
                    </a:xfrm>
                    <a:prstGeom prst="rect">
                      <a:avLst/>
                    </a:prstGeom>
                    <a:noFill/>
                    <a:ln>
                      <a:noFill/>
                    </a:ln>
                    <a:extLst>
                      <a:ext uri="{53640926-AAD7-44D8-BBD7-CCE9431645EC}">
                        <a14:shadowObscured xmlns:a14="http://schemas.microsoft.com/office/drawing/2010/main"/>
                      </a:ext>
                    </a:extLst>
                  </pic:spPr>
                </pic:pic>
              </a:graphicData>
            </a:graphic>
          </wp:inline>
        </w:drawing>
      </w:r>
    </w:p>
    <w:p w14:paraId="7B2A6002" w14:textId="77777777" w:rsidR="00C338B6" w:rsidRPr="001424F3" w:rsidRDefault="00C338B6" w:rsidP="00C338B6">
      <w:pPr>
        <w:pStyle w:val="Normal1"/>
        <w:jc w:val="both"/>
        <w:rPr>
          <w:lang w:val="es-ES"/>
        </w:rPr>
      </w:pPr>
    </w:p>
    <w:p w14:paraId="23B221D7" w14:textId="65947E8E" w:rsidR="00C338B6" w:rsidRPr="001424F3" w:rsidRDefault="00C338B6" w:rsidP="00C338B6">
      <w:pPr>
        <w:pStyle w:val="Normal1"/>
        <w:jc w:val="both"/>
        <w:rPr>
          <w:rFonts w:eastAsia="Times New Roman"/>
          <w:b/>
          <w:bCs/>
          <w:lang w:val="es-ES"/>
        </w:rPr>
      </w:pPr>
      <w:r w:rsidRPr="001424F3">
        <w:rPr>
          <w:rFonts w:eastAsia="Times New Roman"/>
          <w:b/>
          <w:bCs/>
          <w:lang w:val="es-ES"/>
        </w:rPr>
        <w:t>Variación del Cronograma respecto al Tiempo</w:t>
      </w:r>
    </w:p>
    <w:p w14:paraId="4A55E522" w14:textId="77777777" w:rsidR="00C338B6" w:rsidRPr="001424F3" w:rsidRDefault="00C338B6" w:rsidP="00C338B6">
      <w:pPr>
        <w:pStyle w:val="Normal1"/>
        <w:jc w:val="both"/>
        <w:rPr>
          <w:rFonts w:eastAsia="Times New Roman"/>
          <w:bCs/>
          <w:lang w:val="es-ES"/>
        </w:rPr>
      </w:pPr>
      <w:r w:rsidRPr="001424F3">
        <w:rPr>
          <w:rFonts w:eastAsia="Times New Roman"/>
          <w:bCs/>
          <w:lang w:val="es-ES"/>
        </w:rPr>
        <w:t>En esta sección se presenta el gráfico de que representa los diferentes valores que la variación del cronograma adquiere a través del tiempo, de manera similar al gráfico anterior, pero en este caso el enfoque es exclusivamente el cronograma. La fórmula utilizada para esta variación es la fórmula de Variación del Cronograma de la Programación ganada:</w:t>
      </w:r>
    </w:p>
    <w:p w14:paraId="5C442BE2" w14:textId="77777777" w:rsidR="00C338B6" w:rsidRPr="001424F3" w:rsidRDefault="00C338B6" w:rsidP="00C338B6">
      <w:pPr>
        <w:pStyle w:val="Normal1"/>
        <w:ind w:firstLine="720"/>
        <w:jc w:val="both"/>
        <w:rPr>
          <w:rFonts w:eastAsia="Times New Roman"/>
          <w:bCs/>
          <w:lang w:val="es-ES"/>
        </w:rPr>
      </w:pPr>
      <w:r w:rsidRPr="001424F3">
        <w:rPr>
          <w:rFonts w:eastAsia="Times New Roman"/>
          <w:bCs/>
          <w:lang w:val="es-ES"/>
        </w:rPr>
        <w:t>SV(t) = ES - AT</w:t>
      </w:r>
    </w:p>
    <w:p w14:paraId="72141821" w14:textId="50672B4C" w:rsidR="00C338B6" w:rsidRPr="001424F3" w:rsidRDefault="00C338B6" w:rsidP="008125E1">
      <w:pPr>
        <w:pStyle w:val="Normal1"/>
        <w:jc w:val="both"/>
        <w:rPr>
          <w:lang w:val="es-ES"/>
        </w:rPr>
      </w:pPr>
      <w:r w:rsidRPr="001424F3">
        <w:rPr>
          <w:rFonts w:eastAsia="Times New Roman"/>
          <w:bCs/>
          <w:lang w:val="es-ES"/>
        </w:rPr>
        <w:t xml:space="preserve">Específicamente en este caso el valor de la Variación del Cronograma es de “-7.6” dado que el Tiempo </w:t>
      </w:r>
      <w:r w:rsidR="008125E1" w:rsidRPr="001424F3">
        <w:rPr>
          <w:rFonts w:eastAsia="Times New Roman"/>
          <w:bCs/>
          <w:lang w:val="es-ES"/>
        </w:rPr>
        <w:t>Real</w:t>
      </w:r>
      <w:r w:rsidRPr="001424F3">
        <w:rPr>
          <w:rFonts w:eastAsia="Times New Roman"/>
          <w:bCs/>
          <w:lang w:val="es-ES"/>
        </w:rPr>
        <w:t xml:space="preserve"> (AT), es decir, el periodo en el que se capturó la imagen; es superior al </w:t>
      </w:r>
      <w:r w:rsidR="008125E1" w:rsidRPr="001424F3">
        <w:rPr>
          <w:rFonts w:eastAsia="Times New Roman"/>
          <w:bCs/>
          <w:lang w:val="es-ES"/>
        </w:rPr>
        <w:t>periodo que se esperaba estar en base al Valor Ganado actual</w:t>
      </w:r>
      <w:r w:rsidRPr="001424F3">
        <w:rPr>
          <w:rFonts w:eastAsia="Times New Roman"/>
          <w:bCs/>
          <w:lang w:val="es-ES"/>
        </w:rPr>
        <w:t xml:space="preserve">. </w:t>
      </w:r>
      <w:r w:rsidR="008125E1" w:rsidRPr="001424F3">
        <w:rPr>
          <w:rFonts w:eastAsia="Times New Roman"/>
          <w:bCs/>
          <w:lang w:val="es-ES"/>
        </w:rPr>
        <w:t>S</w:t>
      </w:r>
      <w:r w:rsidRPr="001424F3">
        <w:rPr>
          <w:rFonts w:eastAsia="Times New Roman"/>
          <w:bCs/>
          <w:lang w:val="es-ES"/>
        </w:rPr>
        <w:t>e utiliza</w:t>
      </w:r>
      <w:r w:rsidR="008125E1" w:rsidRPr="001424F3">
        <w:rPr>
          <w:rFonts w:eastAsia="Times New Roman"/>
          <w:bCs/>
          <w:lang w:val="es-ES"/>
        </w:rPr>
        <w:t>, nuevamente</w:t>
      </w:r>
      <w:r w:rsidRPr="001424F3">
        <w:rPr>
          <w:rFonts w:eastAsia="Times New Roman"/>
          <w:bCs/>
          <w:lang w:val="es-ES"/>
        </w:rPr>
        <w:t xml:space="preserve"> el color rojizo para representar el gráfico de una situación negativa (en este caso respecto al</w:t>
      </w:r>
      <w:r w:rsidR="008125E1" w:rsidRPr="001424F3">
        <w:rPr>
          <w:rFonts w:eastAsia="Times New Roman"/>
          <w:bCs/>
          <w:lang w:val="es-ES"/>
        </w:rPr>
        <w:t xml:space="preserve"> cronograma</w:t>
      </w:r>
      <w:r w:rsidRPr="001424F3">
        <w:rPr>
          <w:rFonts w:eastAsia="Times New Roman"/>
          <w:bCs/>
          <w:lang w:val="es-ES"/>
        </w:rPr>
        <w:t>) acompañado de una interpretación del resultado.</w:t>
      </w:r>
      <w:r w:rsidR="008125E1" w:rsidRPr="001424F3">
        <w:rPr>
          <w:rFonts w:eastAsia="Times New Roman"/>
          <w:bCs/>
          <w:lang w:val="es-ES"/>
        </w:rPr>
        <w:t xml:space="preserve"> Una característica de este gráfico que difiere en relación a los gráficos anteriores es que en este caso durante el periodo </w:t>
      </w:r>
      <w:r w:rsidRPr="001424F3">
        <w:rPr>
          <w:rFonts w:eastAsia="Times New Roman"/>
          <w:bCs/>
          <w:lang w:val="es-ES"/>
        </w:rPr>
        <w:t>entre octubre de 2016 y enero de 2017, los valores de la Variació</w:t>
      </w:r>
      <w:r w:rsidR="008125E1" w:rsidRPr="001424F3">
        <w:rPr>
          <w:rFonts w:eastAsia="Times New Roman"/>
          <w:bCs/>
          <w:lang w:val="es-ES"/>
        </w:rPr>
        <w:t>n del Cronograma no son constantes</w:t>
      </w:r>
      <w:r w:rsidRPr="001424F3">
        <w:rPr>
          <w:rFonts w:eastAsia="Times New Roman"/>
          <w:bCs/>
          <w:lang w:val="es-ES"/>
        </w:rPr>
        <w:t xml:space="preserve">. </w:t>
      </w:r>
      <w:r w:rsidR="008125E1" w:rsidRPr="001424F3">
        <w:rPr>
          <w:rFonts w:eastAsia="Times New Roman"/>
          <w:bCs/>
          <w:lang w:val="es-ES"/>
        </w:rPr>
        <w:t xml:space="preserve">De hecho en este periodo se forma una pendiente negativa. </w:t>
      </w:r>
      <w:r w:rsidRPr="001424F3">
        <w:rPr>
          <w:rFonts w:eastAsia="Times New Roman"/>
          <w:bCs/>
          <w:lang w:val="es-ES"/>
        </w:rPr>
        <w:t xml:space="preserve">Esto se debe a </w:t>
      </w:r>
      <w:r w:rsidR="008125E1" w:rsidRPr="001424F3">
        <w:rPr>
          <w:rFonts w:eastAsia="Times New Roman"/>
          <w:bCs/>
          <w:lang w:val="es-ES"/>
        </w:rPr>
        <w:t xml:space="preserve">en </w:t>
      </w:r>
      <w:r w:rsidRPr="001424F3">
        <w:rPr>
          <w:rFonts w:eastAsia="Times New Roman"/>
          <w:bCs/>
          <w:lang w:val="es-ES"/>
        </w:rPr>
        <w:t xml:space="preserve">ese periodo </w:t>
      </w:r>
      <w:r w:rsidR="008125E1" w:rsidRPr="001424F3">
        <w:rPr>
          <w:rFonts w:eastAsia="Times New Roman"/>
          <w:bCs/>
          <w:lang w:val="es-ES"/>
        </w:rPr>
        <w:t xml:space="preserve">los valores de EV y PV se mantuvieron constante debido a la </w:t>
      </w:r>
      <w:r w:rsidRPr="001424F3">
        <w:rPr>
          <w:rFonts w:eastAsia="Times New Roman"/>
          <w:bCs/>
          <w:lang w:val="es-ES"/>
        </w:rPr>
        <w:t>inactividad del proyecto</w:t>
      </w:r>
      <w:r w:rsidR="008125E1" w:rsidRPr="001424F3">
        <w:rPr>
          <w:rFonts w:eastAsia="Times New Roman"/>
          <w:bCs/>
          <w:lang w:val="es-ES"/>
        </w:rPr>
        <w:t xml:space="preserve">, sin embargo el valor de AT sigue creciendo. Cabe recordar que el Tiempo Real (AT) representa siempre el periodo en el que se encuentra el proyecto. Por ejemplo si el proyecto tuviese un periodo de 1 mes de duración y hubiese empezado al inicio del año, en enero el valor de AT sería 1, en febrero 2 y así sucesivamente. </w:t>
      </w:r>
      <w:r w:rsidR="005F407B" w:rsidRPr="001424F3">
        <w:rPr>
          <w:rFonts w:eastAsia="Times New Roman"/>
          <w:bCs/>
          <w:lang w:val="es-ES"/>
        </w:rPr>
        <w:t>Lo cual explica como el valor de AT sigue aumentando durante el periodo de inactividad y esto produce la pendiente negativa.</w:t>
      </w:r>
    </w:p>
    <w:p w14:paraId="45402FCF" w14:textId="77777777" w:rsidR="00C338B6" w:rsidRPr="001424F3" w:rsidRDefault="00C338B6" w:rsidP="00100122">
      <w:pPr>
        <w:pStyle w:val="Normal1"/>
        <w:jc w:val="both"/>
        <w:rPr>
          <w:lang w:val="es-ES"/>
        </w:rPr>
      </w:pPr>
    </w:p>
    <w:p w14:paraId="4A76F795" w14:textId="77777777" w:rsidR="00C338B6" w:rsidRPr="001424F3" w:rsidRDefault="00C338B6" w:rsidP="00100122">
      <w:pPr>
        <w:pStyle w:val="Normal1"/>
        <w:jc w:val="both"/>
        <w:rPr>
          <w:lang w:val="es-ES"/>
        </w:rPr>
      </w:pPr>
    </w:p>
    <w:p w14:paraId="5104F1BC" w14:textId="45BA94A2" w:rsidR="00C338B6" w:rsidRPr="001424F3" w:rsidRDefault="00C338B6" w:rsidP="00100122">
      <w:pPr>
        <w:pStyle w:val="Normal1"/>
        <w:jc w:val="both"/>
        <w:rPr>
          <w:lang w:val="es-ES"/>
        </w:rPr>
      </w:pPr>
      <w:r w:rsidRPr="001424F3">
        <w:rPr>
          <w:noProof/>
          <w:lang w:eastAsia="en-US"/>
        </w:rPr>
        <w:lastRenderedPageBreak/>
        <w:drawing>
          <wp:inline distT="0" distB="0" distL="0" distR="0" wp14:anchorId="21E4F4CD" wp14:editId="4FD6CEED">
            <wp:extent cx="5652135" cy="3120900"/>
            <wp:effectExtent l="0" t="0" r="0" b="3810"/>
            <wp:docPr id="44" name="Picture 44"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184" t="72536" r="1453" b="13925"/>
                    <a:stretch/>
                  </pic:blipFill>
                  <pic:spPr bwMode="auto">
                    <a:xfrm>
                      <a:off x="0" y="0"/>
                      <a:ext cx="5668646" cy="3130016"/>
                    </a:xfrm>
                    <a:prstGeom prst="rect">
                      <a:avLst/>
                    </a:prstGeom>
                    <a:noFill/>
                    <a:ln>
                      <a:noFill/>
                    </a:ln>
                    <a:extLst>
                      <a:ext uri="{53640926-AAD7-44D8-BBD7-CCE9431645EC}">
                        <a14:shadowObscured xmlns:a14="http://schemas.microsoft.com/office/drawing/2010/main"/>
                      </a:ext>
                    </a:extLst>
                  </pic:spPr>
                </pic:pic>
              </a:graphicData>
            </a:graphic>
          </wp:inline>
        </w:drawing>
      </w:r>
    </w:p>
    <w:p w14:paraId="67A50DE5" w14:textId="77777777" w:rsidR="003C76BA" w:rsidRPr="001424F3" w:rsidRDefault="003C76BA" w:rsidP="00100122">
      <w:pPr>
        <w:pStyle w:val="Normal1"/>
        <w:jc w:val="both"/>
        <w:rPr>
          <w:lang w:val="es-ES"/>
        </w:rPr>
      </w:pPr>
    </w:p>
    <w:p w14:paraId="6DE4A598" w14:textId="6B93338B" w:rsidR="008E3DB5" w:rsidRPr="001424F3" w:rsidRDefault="008E3DB5" w:rsidP="008E3DB5">
      <w:pPr>
        <w:pStyle w:val="Normal1"/>
        <w:jc w:val="both"/>
        <w:rPr>
          <w:rFonts w:eastAsia="Times New Roman"/>
          <w:b/>
          <w:bCs/>
          <w:lang w:val="es-ES"/>
        </w:rPr>
      </w:pPr>
      <w:r w:rsidRPr="001424F3">
        <w:rPr>
          <w:rFonts w:eastAsia="Times New Roman"/>
          <w:b/>
          <w:bCs/>
          <w:lang w:val="es-ES"/>
        </w:rPr>
        <w:t>Gestión del Valor Ganado</w:t>
      </w:r>
    </w:p>
    <w:p w14:paraId="4212F8A3" w14:textId="468A675B" w:rsidR="003C76BA" w:rsidRPr="001424F3" w:rsidRDefault="008E3DB5" w:rsidP="008E3DB5">
      <w:pPr>
        <w:pStyle w:val="Normal1"/>
        <w:jc w:val="both"/>
        <w:rPr>
          <w:rFonts w:eastAsia="Times New Roman"/>
          <w:bCs/>
          <w:lang w:val="es-ES"/>
        </w:rPr>
      </w:pPr>
      <w:r w:rsidRPr="001424F3">
        <w:rPr>
          <w:rFonts w:eastAsia="Times New Roman"/>
          <w:bCs/>
          <w:lang w:val="es-ES"/>
        </w:rPr>
        <w:t xml:space="preserve">En esta sección se presenta un gráfico que incluye algunos de los principales elementos de la Gestión del Valor ganado: </w:t>
      </w:r>
    </w:p>
    <w:p w14:paraId="2F576354" w14:textId="05ED8CA9" w:rsidR="008E3DB5" w:rsidRPr="001424F3" w:rsidRDefault="008E3DB5" w:rsidP="008E3DB5">
      <w:pPr>
        <w:pStyle w:val="Normal1"/>
        <w:numPr>
          <w:ilvl w:val="0"/>
          <w:numId w:val="59"/>
        </w:numPr>
        <w:jc w:val="both"/>
        <w:rPr>
          <w:lang w:val="es-ES"/>
        </w:rPr>
      </w:pPr>
      <w:r w:rsidRPr="001424F3">
        <w:rPr>
          <w:lang w:val="es-ES"/>
        </w:rPr>
        <w:t>Valor Planificado (PV)</w:t>
      </w:r>
    </w:p>
    <w:p w14:paraId="0539D41D" w14:textId="6FF7D480" w:rsidR="008E3DB5" w:rsidRPr="001424F3" w:rsidRDefault="008E3DB5" w:rsidP="008E3DB5">
      <w:pPr>
        <w:pStyle w:val="Normal1"/>
        <w:numPr>
          <w:ilvl w:val="0"/>
          <w:numId w:val="59"/>
        </w:numPr>
        <w:jc w:val="both"/>
        <w:rPr>
          <w:lang w:val="es-ES"/>
        </w:rPr>
      </w:pPr>
      <w:r w:rsidRPr="001424F3">
        <w:rPr>
          <w:lang w:val="es-ES"/>
        </w:rPr>
        <w:t>Valor Ganado (EV)</w:t>
      </w:r>
    </w:p>
    <w:p w14:paraId="11A02A04" w14:textId="527224C1" w:rsidR="008E3DB5" w:rsidRPr="001424F3" w:rsidRDefault="008E3DB5" w:rsidP="008E3DB5">
      <w:pPr>
        <w:pStyle w:val="Normal1"/>
        <w:numPr>
          <w:ilvl w:val="0"/>
          <w:numId w:val="59"/>
        </w:numPr>
        <w:jc w:val="both"/>
        <w:rPr>
          <w:lang w:val="es-ES"/>
        </w:rPr>
      </w:pPr>
      <w:r w:rsidRPr="001424F3">
        <w:rPr>
          <w:lang w:val="es-ES"/>
        </w:rPr>
        <w:t>Costo Real (AC)</w:t>
      </w:r>
    </w:p>
    <w:p w14:paraId="7FF8EB7B" w14:textId="0A6CC2FD" w:rsidR="008E3DB5" w:rsidRPr="001424F3" w:rsidRDefault="008E3DB5" w:rsidP="008E3DB5">
      <w:pPr>
        <w:pStyle w:val="Normal1"/>
        <w:numPr>
          <w:ilvl w:val="0"/>
          <w:numId w:val="59"/>
        </w:numPr>
        <w:jc w:val="both"/>
        <w:rPr>
          <w:lang w:val="es-ES"/>
        </w:rPr>
      </w:pPr>
      <w:r w:rsidRPr="001424F3">
        <w:rPr>
          <w:lang w:val="es-ES"/>
        </w:rPr>
        <w:t>Presupuesto a la Conclusión (BAC)</w:t>
      </w:r>
    </w:p>
    <w:p w14:paraId="3D5FC7B9" w14:textId="6966E316" w:rsidR="008E3DB5" w:rsidRPr="001424F3" w:rsidRDefault="00F84D5C" w:rsidP="008E3DB5">
      <w:pPr>
        <w:pStyle w:val="Normal1"/>
        <w:jc w:val="both"/>
        <w:rPr>
          <w:lang w:val="es-ES"/>
        </w:rPr>
      </w:pPr>
      <w:r w:rsidRPr="001424F3">
        <w:rPr>
          <w:lang w:val="es-ES"/>
        </w:rPr>
        <w:t xml:space="preserve">Estos elementos son dispuestos en el gráfico de manera a representar los diferentes valores que </w:t>
      </w:r>
      <w:r w:rsidR="00C338B6" w:rsidRPr="001424F3">
        <w:rPr>
          <w:lang w:val="es-ES"/>
        </w:rPr>
        <w:t xml:space="preserve">se presentan </w:t>
      </w:r>
      <w:r w:rsidRPr="001424F3">
        <w:rPr>
          <w:lang w:val="es-ES"/>
        </w:rPr>
        <w:t>a</w:t>
      </w:r>
      <w:r w:rsidR="00C338B6" w:rsidRPr="001424F3">
        <w:rPr>
          <w:lang w:val="es-ES"/>
        </w:rPr>
        <w:t xml:space="preserve"> través</w:t>
      </w:r>
      <w:r w:rsidRPr="001424F3">
        <w:rPr>
          <w:lang w:val="es-ES"/>
        </w:rPr>
        <w:t xml:space="preserve"> del tiempo. El color utilizado para el gráfico es el purpura el cual es utilizado sin la intención de representar un estado en específico dado que este gráfico no representa un índice o variación.</w:t>
      </w:r>
    </w:p>
    <w:p w14:paraId="7174018F" w14:textId="5AE5CDDE" w:rsidR="008E3DB5" w:rsidRPr="001424F3" w:rsidRDefault="008E3DB5" w:rsidP="008E3DB5">
      <w:pPr>
        <w:pStyle w:val="Normal1"/>
        <w:jc w:val="both"/>
        <w:rPr>
          <w:lang w:val="es-ES"/>
        </w:rPr>
      </w:pPr>
      <w:r w:rsidRPr="001424F3">
        <w:rPr>
          <w:lang w:val="es-ES"/>
        </w:rPr>
        <w:t>En este gráfico en específico, es interesante observar como se integran todos los puntos mencionados anteriormente:</w:t>
      </w:r>
    </w:p>
    <w:p w14:paraId="46751209" w14:textId="5BF7D4E9" w:rsidR="008E3DB5" w:rsidRPr="001424F3" w:rsidRDefault="008E3DB5" w:rsidP="008E3DB5">
      <w:pPr>
        <w:pStyle w:val="Normal1"/>
        <w:numPr>
          <w:ilvl w:val="0"/>
          <w:numId w:val="60"/>
        </w:numPr>
        <w:jc w:val="both"/>
        <w:rPr>
          <w:lang w:val="es-ES"/>
        </w:rPr>
      </w:pPr>
      <w:r w:rsidRPr="001424F3">
        <w:rPr>
          <w:lang w:val="es-ES"/>
        </w:rPr>
        <w:t>Se observa el periodo de inactividad</w:t>
      </w:r>
      <w:r w:rsidR="00541219" w:rsidRPr="001424F3">
        <w:rPr>
          <w:lang w:val="es-ES"/>
        </w:rPr>
        <w:t xml:space="preserve"> que abarca aproximadamente octubre de 2016 y enero de 2017, en el cual se observa como se mantienen constantes los valores de AC, PV, EV y BAC.</w:t>
      </w:r>
    </w:p>
    <w:p w14:paraId="3D17ADAB" w14:textId="0873D0F3" w:rsidR="008E3DB5" w:rsidRPr="001424F3" w:rsidRDefault="008E3DB5" w:rsidP="008E3DB5">
      <w:pPr>
        <w:pStyle w:val="Normal1"/>
        <w:numPr>
          <w:ilvl w:val="0"/>
          <w:numId w:val="60"/>
        </w:numPr>
        <w:jc w:val="both"/>
        <w:rPr>
          <w:lang w:val="es-ES"/>
        </w:rPr>
      </w:pPr>
      <w:r w:rsidRPr="001424F3">
        <w:rPr>
          <w:lang w:val="es-ES"/>
        </w:rPr>
        <w:t>Se puede observar el momento exacto en el cual los costos incurridos superaron el valor planificado</w:t>
      </w:r>
      <w:r w:rsidR="00541219" w:rsidRPr="001424F3">
        <w:rPr>
          <w:lang w:val="es-ES"/>
        </w:rPr>
        <w:t xml:space="preserve"> y como estos puntos coinciden con los picos en los gráficos de desempeño en donde esto representa una situación desfavorable respecto al desempeño de los costos.</w:t>
      </w:r>
    </w:p>
    <w:p w14:paraId="506E41CD" w14:textId="1FE89A35" w:rsidR="008E3DB5" w:rsidRPr="001424F3" w:rsidRDefault="008E3DB5" w:rsidP="008E3DB5">
      <w:pPr>
        <w:pStyle w:val="Normal1"/>
        <w:numPr>
          <w:ilvl w:val="0"/>
          <w:numId w:val="60"/>
        </w:numPr>
        <w:jc w:val="both"/>
        <w:rPr>
          <w:lang w:val="es-ES"/>
        </w:rPr>
      </w:pPr>
      <w:r w:rsidRPr="001424F3">
        <w:rPr>
          <w:lang w:val="es-ES"/>
        </w:rPr>
        <w:t>Se puede observar el momento en el cual los costos incurridos (Costo Real, AC)</w:t>
      </w:r>
      <w:r w:rsidR="004D0038" w:rsidRPr="001424F3">
        <w:rPr>
          <w:lang w:val="es-ES"/>
        </w:rPr>
        <w:t xml:space="preserve"> superan el presupuesto a la conclusión (BAC</w:t>
      </w:r>
      <w:r w:rsidR="00541219" w:rsidRPr="001424F3">
        <w:rPr>
          <w:lang w:val="es-ES"/>
        </w:rPr>
        <w:t>) y como esto coincide con la situación desfavorable representada por el gráfico de TCPI.</w:t>
      </w:r>
    </w:p>
    <w:p w14:paraId="417A4D7A" w14:textId="3C7069CD" w:rsidR="004D0038" w:rsidRPr="001424F3" w:rsidRDefault="004D0038" w:rsidP="008E3DB5">
      <w:pPr>
        <w:pStyle w:val="Normal1"/>
        <w:numPr>
          <w:ilvl w:val="0"/>
          <w:numId w:val="60"/>
        </w:numPr>
        <w:jc w:val="both"/>
        <w:rPr>
          <w:lang w:val="es-ES"/>
        </w:rPr>
      </w:pPr>
      <w:r w:rsidRPr="001424F3">
        <w:rPr>
          <w:lang w:val="es-ES"/>
        </w:rPr>
        <w:t>Se puede observar los momentos en los cuales el Valor Ganado superó o igualó al Valor Planificado y como los mismos coinciden con los momentos favorables en los gráficos de desempeño del costo y presupuesto.</w:t>
      </w:r>
    </w:p>
    <w:p w14:paraId="1C6E2C37" w14:textId="61B4473F" w:rsidR="008E3DB5" w:rsidRPr="001424F3" w:rsidRDefault="008E3DB5" w:rsidP="00100122">
      <w:pPr>
        <w:pStyle w:val="Normal1"/>
        <w:jc w:val="both"/>
        <w:rPr>
          <w:lang w:val="es-ES"/>
        </w:rPr>
      </w:pPr>
    </w:p>
    <w:p w14:paraId="49A30967" w14:textId="77777777" w:rsidR="008E3DB5" w:rsidRPr="001424F3" w:rsidRDefault="008E3DB5" w:rsidP="00100122">
      <w:pPr>
        <w:pStyle w:val="Normal1"/>
        <w:jc w:val="both"/>
        <w:rPr>
          <w:lang w:val="es-ES"/>
        </w:rPr>
      </w:pPr>
    </w:p>
    <w:p w14:paraId="0B078BF3" w14:textId="77777777" w:rsidR="003C76BA" w:rsidRPr="001424F3" w:rsidRDefault="003C76BA" w:rsidP="00100122">
      <w:pPr>
        <w:pStyle w:val="Normal1"/>
        <w:jc w:val="both"/>
        <w:rPr>
          <w:lang w:val="es-ES"/>
        </w:rPr>
      </w:pPr>
    </w:p>
    <w:p w14:paraId="254E7D3C" w14:textId="2A362075" w:rsidR="004D0038" w:rsidRPr="001424F3" w:rsidRDefault="00312274" w:rsidP="00100122">
      <w:pPr>
        <w:pStyle w:val="Normal1"/>
        <w:jc w:val="both"/>
        <w:rPr>
          <w:lang w:val="es-ES"/>
        </w:rPr>
      </w:pPr>
      <w:r w:rsidRPr="001424F3">
        <w:rPr>
          <w:noProof/>
          <w:lang w:eastAsia="en-US"/>
        </w:rPr>
        <w:lastRenderedPageBreak/>
        <w:drawing>
          <wp:inline distT="0" distB="0" distL="0" distR="0" wp14:anchorId="7CC46443" wp14:editId="067C3766">
            <wp:extent cx="5537835" cy="3061659"/>
            <wp:effectExtent l="0" t="0" r="0" b="12065"/>
            <wp:docPr id="42" name="Picture 42"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22" t="72661" r="50430" b="13927"/>
                    <a:stretch/>
                  </pic:blipFill>
                  <pic:spPr bwMode="auto">
                    <a:xfrm>
                      <a:off x="0" y="0"/>
                      <a:ext cx="5554459" cy="3070850"/>
                    </a:xfrm>
                    <a:prstGeom prst="rect">
                      <a:avLst/>
                    </a:prstGeom>
                    <a:noFill/>
                    <a:ln>
                      <a:noFill/>
                    </a:ln>
                    <a:extLst>
                      <a:ext uri="{53640926-AAD7-44D8-BBD7-CCE9431645EC}">
                        <a14:shadowObscured xmlns:a14="http://schemas.microsoft.com/office/drawing/2010/main"/>
                      </a:ext>
                    </a:extLst>
                  </pic:spPr>
                </pic:pic>
              </a:graphicData>
            </a:graphic>
          </wp:inline>
        </w:drawing>
      </w:r>
    </w:p>
    <w:p w14:paraId="623AB832" w14:textId="77777777" w:rsidR="00541219" w:rsidRPr="001424F3" w:rsidRDefault="00541219" w:rsidP="00100122">
      <w:pPr>
        <w:pStyle w:val="Normal1"/>
        <w:jc w:val="both"/>
        <w:rPr>
          <w:color w:val="auto"/>
          <w:lang w:val="es-ES"/>
        </w:rPr>
      </w:pPr>
    </w:p>
    <w:p w14:paraId="5247FC43" w14:textId="288D73F0" w:rsidR="00AD3ECA" w:rsidRPr="001424F3" w:rsidRDefault="00541219" w:rsidP="00100122">
      <w:pPr>
        <w:pStyle w:val="Normal1"/>
        <w:jc w:val="both"/>
        <w:rPr>
          <w:color w:val="auto"/>
          <w:lang w:val="es-ES"/>
        </w:rPr>
      </w:pPr>
      <w:r w:rsidRPr="001424F3">
        <w:rPr>
          <w:color w:val="auto"/>
          <w:lang w:val="es-ES"/>
        </w:rPr>
        <w:t xml:space="preserve">Es conveniente señalar que en todos estos gráficos la herramienta brinda una funcionalidad que consiste en </w:t>
      </w:r>
      <w:r w:rsidR="00164F82" w:rsidRPr="001424F3">
        <w:rPr>
          <w:color w:val="auto"/>
          <w:lang w:val="es-ES"/>
        </w:rPr>
        <w:t>que el usuario puede hacer clic</w:t>
      </w:r>
      <w:r w:rsidRPr="001424F3">
        <w:rPr>
          <w:color w:val="auto"/>
          <w:lang w:val="es-ES"/>
        </w:rPr>
        <w:t xml:space="preserve"> en la fecha o valor de un punto del gráfico y este actúa como enlace, direccionando al usuario a una página donde se pueden observar las actividades realizadas en ese fecha. Esta funcionalidad particularmente eficiente para los casos en los que se necesita determinar la causa de un pico en un gráfico, una pendiente negativa o un valor cualquiera que se desee entender, </w:t>
      </w:r>
      <w:r w:rsidR="00164F82" w:rsidRPr="001424F3">
        <w:rPr>
          <w:color w:val="auto"/>
          <w:lang w:val="es-ES"/>
        </w:rPr>
        <w:t xml:space="preserve">o incluso con fines de auditoría; </w:t>
      </w:r>
      <w:r w:rsidRPr="001424F3">
        <w:rPr>
          <w:color w:val="auto"/>
          <w:lang w:val="es-ES"/>
        </w:rPr>
        <w:t xml:space="preserve">de manera que al acceder a la mencionada página de actividades se puede </w:t>
      </w:r>
      <w:r w:rsidR="00164F82" w:rsidRPr="001424F3">
        <w:rPr>
          <w:color w:val="auto"/>
          <w:lang w:val="es-ES"/>
        </w:rPr>
        <w:t>analizar lo que los cambios efectuados por los usuarios en las peticiones durante el periodo del punto del gráfico en el que se hizo clic.</w:t>
      </w:r>
    </w:p>
    <w:p w14:paraId="248D0D67" w14:textId="77777777" w:rsidR="00AD3ECA" w:rsidRPr="001424F3" w:rsidRDefault="00AD3ECA" w:rsidP="00100122">
      <w:pPr>
        <w:pStyle w:val="Normal1"/>
        <w:jc w:val="both"/>
        <w:rPr>
          <w:lang w:val="es-ES"/>
        </w:rPr>
      </w:pPr>
    </w:p>
    <w:p w14:paraId="6665FA4D" w14:textId="77777777" w:rsidR="004D0038" w:rsidRPr="001424F3" w:rsidRDefault="004D0038" w:rsidP="00100122">
      <w:pPr>
        <w:pStyle w:val="Normal1"/>
        <w:jc w:val="both"/>
        <w:rPr>
          <w:lang w:val="es-ES"/>
        </w:rPr>
      </w:pPr>
      <w:r w:rsidRPr="001424F3">
        <w:rPr>
          <w:noProof/>
          <w:lang w:eastAsia="en-US"/>
        </w:rPr>
        <w:drawing>
          <wp:inline distT="0" distB="0" distL="0" distR="0" wp14:anchorId="3D8CABB4" wp14:editId="1CAFE722">
            <wp:extent cx="5603875" cy="2507615"/>
            <wp:effectExtent l="0" t="0" r="9525" b="6985"/>
            <wp:docPr id="43" name="Picture 43" descr="../../../Desktop/Screen%20Shot%202017-09-02%20at%209.07.2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02%20at%209.07.20%20PM.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03875" cy="2507615"/>
                    </a:xfrm>
                    <a:prstGeom prst="rect">
                      <a:avLst/>
                    </a:prstGeom>
                    <a:noFill/>
                    <a:ln>
                      <a:noFill/>
                    </a:ln>
                  </pic:spPr>
                </pic:pic>
              </a:graphicData>
            </a:graphic>
          </wp:inline>
        </w:drawing>
      </w:r>
    </w:p>
    <w:p w14:paraId="6EE24294" w14:textId="77777777" w:rsidR="00F84D5C" w:rsidRPr="001424F3" w:rsidRDefault="00F84D5C" w:rsidP="00100122">
      <w:pPr>
        <w:pStyle w:val="Normal1"/>
        <w:jc w:val="both"/>
        <w:rPr>
          <w:lang w:val="es-ES"/>
        </w:rPr>
      </w:pPr>
    </w:p>
    <w:p w14:paraId="42DA92F0" w14:textId="0DAADCB8" w:rsidR="007C611E" w:rsidRPr="001424F3" w:rsidRDefault="007C611E" w:rsidP="00100122">
      <w:pPr>
        <w:pStyle w:val="Normal1"/>
        <w:jc w:val="both"/>
        <w:rPr>
          <w:lang w:val="es-ES"/>
        </w:rPr>
      </w:pPr>
      <w:r w:rsidRPr="001424F3">
        <w:rPr>
          <w:lang w:val="es-ES"/>
        </w:rPr>
        <w:t xml:space="preserve">Finalmente el ultimo elemento de la sección de EVM es un breve glosario </w:t>
      </w:r>
      <w:r w:rsidR="00F84D5C" w:rsidRPr="001424F3">
        <w:rPr>
          <w:lang w:val="es-ES"/>
        </w:rPr>
        <w:t>donde se explica brevemente el uso de los colores en los gráficos y los iconos utilizados en esta sección.</w:t>
      </w:r>
    </w:p>
    <w:p w14:paraId="16C7A85F" w14:textId="77777777" w:rsidR="007C611E" w:rsidRPr="001424F3" w:rsidRDefault="007C611E" w:rsidP="00100122">
      <w:pPr>
        <w:pStyle w:val="Normal1"/>
        <w:jc w:val="both"/>
        <w:rPr>
          <w:lang w:val="es-ES"/>
        </w:rPr>
      </w:pPr>
    </w:p>
    <w:p w14:paraId="5F93CA8D" w14:textId="7140494A" w:rsidR="00643F5E" w:rsidRPr="001424F3" w:rsidRDefault="00643F5E" w:rsidP="00100122">
      <w:pPr>
        <w:pStyle w:val="Normal1"/>
        <w:jc w:val="both"/>
        <w:rPr>
          <w:lang w:val="es-ES"/>
        </w:rPr>
      </w:pPr>
      <w:r w:rsidRPr="001424F3">
        <w:rPr>
          <w:noProof/>
          <w:sz w:val="24"/>
          <w:szCs w:val="24"/>
          <w:lang w:eastAsia="en-US"/>
        </w:rPr>
        <w:lastRenderedPageBreak/>
        <w:drawing>
          <wp:inline distT="0" distB="0" distL="0" distR="0" wp14:anchorId="6967DE20" wp14:editId="300003E4">
            <wp:extent cx="6240788" cy="1762067"/>
            <wp:effectExtent l="0" t="0" r="7620" b="0"/>
            <wp:docPr id="27" name="Picture 27"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248" t="88088" r="27617" b="1872"/>
                    <a:stretch/>
                  </pic:blipFill>
                  <pic:spPr bwMode="auto">
                    <a:xfrm>
                      <a:off x="0" y="0"/>
                      <a:ext cx="6488483" cy="1832003"/>
                    </a:xfrm>
                    <a:prstGeom prst="rect">
                      <a:avLst/>
                    </a:prstGeom>
                    <a:noFill/>
                    <a:ln>
                      <a:noFill/>
                    </a:ln>
                    <a:extLst>
                      <a:ext uri="{53640926-AAD7-44D8-BBD7-CCE9431645EC}">
                        <a14:shadowObscured xmlns:a14="http://schemas.microsoft.com/office/drawing/2010/main"/>
                      </a:ext>
                    </a:extLst>
                  </pic:spPr>
                </pic:pic>
              </a:graphicData>
            </a:graphic>
          </wp:inline>
        </w:drawing>
      </w:r>
    </w:p>
    <w:p w14:paraId="43CE62C2" w14:textId="77777777" w:rsidR="00643F5E" w:rsidRPr="001424F3" w:rsidRDefault="00643F5E" w:rsidP="00643F5E">
      <w:pPr>
        <w:pStyle w:val="Normal1"/>
        <w:rPr>
          <w:lang w:val="es-ES"/>
        </w:rPr>
      </w:pPr>
    </w:p>
    <w:p w14:paraId="3F828C7D" w14:textId="77777777" w:rsidR="00D37DDA" w:rsidRPr="001424F3" w:rsidRDefault="00D37DDA" w:rsidP="00982698">
      <w:pPr>
        <w:pStyle w:val="Heading1"/>
        <w:jc w:val="center"/>
        <w:rPr>
          <w:rFonts w:eastAsia="Times New Roman"/>
          <w:b/>
          <w:bCs/>
          <w:lang w:val="es-ES"/>
        </w:rPr>
        <w:sectPr w:rsidR="00D37DDA" w:rsidRPr="001424F3" w:rsidSect="00280B36">
          <w:footerReference w:type="even" r:id="rId34"/>
          <w:footerReference w:type="default" r:id="rId35"/>
          <w:pgSz w:w="11909" w:h="16834"/>
          <w:pgMar w:top="1440" w:right="1440" w:bottom="1440" w:left="1440" w:header="720" w:footer="720" w:gutter="0"/>
          <w:pgNumType w:start="1"/>
          <w:cols w:space="720" w:equalWidth="0">
            <w:col w:w="8838"/>
          </w:cols>
          <w:titlePg/>
        </w:sectPr>
      </w:pPr>
    </w:p>
    <w:p w14:paraId="0163983C" w14:textId="7E709149" w:rsidR="00982698" w:rsidRPr="001424F3" w:rsidRDefault="00982698" w:rsidP="00982698">
      <w:pPr>
        <w:pStyle w:val="Heading1"/>
        <w:jc w:val="center"/>
        <w:rPr>
          <w:rFonts w:eastAsia="Times New Roman"/>
          <w:color w:val="auto"/>
          <w:sz w:val="48"/>
          <w:szCs w:val="48"/>
          <w:lang w:val="es-ES" w:eastAsia="en-US"/>
        </w:rPr>
      </w:pPr>
      <w:bookmarkStart w:id="148" w:name="_Toc492234560"/>
      <w:r w:rsidRPr="001424F3">
        <w:rPr>
          <w:rFonts w:eastAsia="Times New Roman"/>
          <w:b/>
          <w:bCs/>
          <w:lang w:val="es-ES"/>
        </w:rPr>
        <w:lastRenderedPageBreak/>
        <w:t>Recopilación de datos para EVM</w:t>
      </w:r>
      <w:bookmarkEnd w:id="148"/>
    </w:p>
    <w:p w14:paraId="64D3D8A3" w14:textId="22F157E0" w:rsidR="00982698" w:rsidRPr="001424F3" w:rsidRDefault="00982698" w:rsidP="00982698">
      <w:pPr>
        <w:pStyle w:val="Heading2"/>
        <w:jc w:val="center"/>
        <w:rPr>
          <w:rFonts w:eastAsia="Times New Roman"/>
          <w:lang w:val="es-ES"/>
        </w:rPr>
      </w:pPr>
      <w:bookmarkStart w:id="149" w:name="_Toc492234561"/>
      <w:r w:rsidRPr="001424F3">
        <w:rPr>
          <w:rFonts w:eastAsia="Times New Roman"/>
          <w:b/>
          <w:bCs/>
          <w:lang w:val="es-ES"/>
        </w:rPr>
        <w:t xml:space="preserve">Gestión de </w:t>
      </w:r>
      <w:r w:rsidR="003B39C9" w:rsidRPr="001424F3">
        <w:rPr>
          <w:rFonts w:eastAsia="Times New Roman"/>
          <w:b/>
          <w:bCs/>
          <w:lang w:val="es-ES"/>
        </w:rPr>
        <w:t>actividades</w:t>
      </w:r>
      <w:bookmarkEnd w:id="149"/>
    </w:p>
    <w:p w14:paraId="2C5F4AC5" w14:textId="4DC021D5" w:rsidR="00982698" w:rsidRPr="001424F3" w:rsidRDefault="00982698"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omo se </w:t>
      </w:r>
      <w:r w:rsidR="003D402F" w:rsidRPr="001424F3">
        <w:rPr>
          <w:rFonts w:ascii="Arial" w:hAnsi="Arial" w:cs="Arial"/>
          <w:color w:val="000000"/>
          <w:lang w:val="es-ES"/>
        </w:rPr>
        <w:t>describe</w:t>
      </w:r>
      <w:r w:rsidRPr="001424F3">
        <w:rPr>
          <w:rFonts w:ascii="Arial" w:hAnsi="Arial" w:cs="Arial"/>
          <w:color w:val="000000"/>
          <w:lang w:val="es-ES"/>
        </w:rPr>
        <w:t xml:space="preserve"> anteriormente el flujo de utilización de la herramienta está estrechamente relacionado al rol del usuario. Por ejemplo, en el caso de que el usuario </w:t>
      </w:r>
      <w:r w:rsidR="008164EE" w:rsidRPr="001424F3">
        <w:rPr>
          <w:rFonts w:ascii="Arial" w:hAnsi="Arial" w:cs="Arial"/>
          <w:color w:val="000000"/>
          <w:lang w:val="es-ES"/>
        </w:rPr>
        <w:t xml:space="preserve">tenga el rol Realizador, es decir, el rol que </w:t>
      </w:r>
      <w:r w:rsidR="00E15E23" w:rsidRPr="001424F3">
        <w:rPr>
          <w:rFonts w:ascii="Arial" w:hAnsi="Arial" w:cs="Arial"/>
          <w:color w:val="000000"/>
          <w:lang w:val="es-ES"/>
        </w:rPr>
        <w:t>por</w:t>
      </w:r>
      <w:r w:rsidR="008164EE" w:rsidRPr="001424F3">
        <w:rPr>
          <w:rFonts w:ascii="Arial" w:hAnsi="Arial" w:cs="Arial"/>
          <w:color w:val="000000"/>
          <w:lang w:val="es-ES"/>
        </w:rPr>
        <w:t xml:space="preserve"> lo general permite al usuario modificar el estado de </w:t>
      </w:r>
      <w:r w:rsidR="00861D32" w:rsidRPr="001424F3">
        <w:rPr>
          <w:rFonts w:ascii="Arial" w:hAnsi="Arial" w:cs="Arial"/>
          <w:color w:val="000000"/>
          <w:lang w:val="es-ES"/>
        </w:rPr>
        <w:t xml:space="preserve">una </w:t>
      </w:r>
      <w:r w:rsidR="00476077" w:rsidRPr="001424F3">
        <w:rPr>
          <w:rFonts w:ascii="Arial" w:hAnsi="Arial" w:cs="Arial"/>
          <w:color w:val="000000"/>
          <w:lang w:val="es-ES"/>
        </w:rPr>
        <w:t>petición</w:t>
      </w:r>
      <w:r w:rsidR="008164EE" w:rsidRPr="001424F3">
        <w:rPr>
          <w:rFonts w:ascii="Arial" w:hAnsi="Arial" w:cs="Arial"/>
          <w:color w:val="000000"/>
          <w:lang w:val="es-ES"/>
        </w:rPr>
        <w:t xml:space="preserve"> </w:t>
      </w:r>
      <w:r w:rsidR="00861D32" w:rsidRPr="001424F3">
        <w:rPr>
          <w:rFonts w:ascii="Arial" w:hAnsi="Arial" w:cs="Arial"/>
          <w:color w:val="000000"/>
          <w:lang w:val="es-ES"/>
        </w:rPr>
        <w:t xml:space="preserve">que le ha sido asignada, </w:t>
      </w:r>
      <w:r w:rsidR="008164EE" w:rsidRPr="001424F3">
        <w:rPr>
          <w:rFonts w:ascii="Arial" w:hAnsi="Arial" w:cs="Arial"/>
          <w:color w:val="000000"/>
          <w:lang w:val="es-ES"/>
        </w:rPr>
        <w:t>pero no así realizar modificaciones más críticas como</w:t>
      </w:r>
      <w:r w:rsidR="00861D32" w:rsidRPr="001424F3">
        <w:rPr>
          <w:rFonts w:ascii="Arial" w:hAnsi="Arial" w:cs="Arial"/>
          <w:color w:val="000000"/>
          <w:lang w:val="es-ES"/>
        </w:rPr>
        <w:t xml:space="preserve"> </w:t>
      </w:r>
      <w:commentRangeStart w:id="150"/>
      <w:r w:rsidR="00861D32" w:rsidRPr="001424F3">
        <w:rPr>
          <w:rFonts w:ascii="Arial" w:hAnsi="Arial" w:cs="Arial"/>
          <w:color w:val="000000"/>
          <w:lang w:val="es-ES"/>
        </w:rPr>
        <w:t xml:space="preserve">eliminar </w:t>
      </w:r>
      <w:commentRangeEnd w:id="150"/>
      <w:r w:rsidR="003654AC" w:rsidRPr="001424F3">
        <w:rPr>
          <w:rStyle w:val="CommentReference"/>
          <w:rFonts w:ascii="Arial" w:hAnsi="Arial" w:cs="Arial"/>
          <w:color w:val="000000"/>
          <w:lang w:val="es-ES" w:eastAsia="es-ES"/>
        </w:rPr>
        <w:commentReference w:id="150"/>
      </w:r>
      <w:r w:rsidR="00476077" w:rsidRPr="001424F3">
        <w:rPr>
          <w:rFonts w:ascii="Arial" w:hAnsi="Arial" w:cs="Arial"/>
          <w:color w:val="000000"/>
          <w:lang w:val="es-ES"/>
        </w:rPr>
        <w:t>o modificar peticione</w:t>
      </w:r>
      <w:r w:rsidR="00861D32" w:rsidRPr="001424F3">
        <w:rPr>
          <w:rFonts w:ascii="Arial" w:hAnsi="Arial" w:cs="Arial"/>
          <w:color w:val="000000"/>
          <w:lang w:val="es-ES"/>
        </w:rPr>
        <w:t>s que no le hayan sido asignadas ni modificar o eliminar proyectos. S</w:t>
      </w:r>
      <w:r w:rsidR="008164EE" w:rsidRPr="001424F3">
        <w:rPr>
          <w:rFonts w:ascii="Arial" w:hAnsi="Arial" w:cs="Arial"/>
          <w:color w:val="000000"/>
          <w:lang w:val="es-ES"/>
        </w:rPr>
        <w:t xml:space="preserve">in embargo este usuario puede actualizar sucesivamente el estado de completitud de la </w:t>
      </w:r>
      <w:r w:rsidR="00476077" w:rsidRPr="001424F3">
        <w:rPr>
          <w:rFonts w:ascii="Arial" w:hAnsi="Arial" w:cs="Arial"/>
          <w:color w:val="000000"/>
          <w:lang w:val="es-ES"/>
        </w:rPr>
        <w:t>petición</w:t>
      </w:r>
      <w:r w:rsidR="008164EE" w:rsidRPr="001424F3">
        <w:rPr>
          <w:rFonts w:ascii="Arial" w:hAnsi="Arial" w:cs="Arial"/>
          <w:color w:val="000000"/>
          <w:lang w:val="es-ES"/>
        </w:rPr>
        <w:t xml:space="preserve">. Estas modificaciones, o más bien actualizaciones del estado de cada </w:t>
      </w:r>
      <w:r w:rsidR="00476077" w:rsidRPr="001424F3">
        <w:rPr>
          <w:rFonts w:ascii="Arial" w:hAnsi="Arial" w:cs="Arial"/>
          <w:color w:val="000000"/>
          <w:lang w:val="es-ES"/>
        </w:rPr>
        <w:t xml:space="preserve">petición </w:t>
      </w:r>
      <w:r w:rsidR="008164EE" w:rsidRPr="001424F3">
        <w:rPr>
          <w:rFonts w:ascii="Arial" w:hAnsi="Arial" w:cs="Arial"/>
          <w:color w:val="000000"/>
          <w:lang w:val="es-ES"/>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1424F3">
        <w:rPr>
          <w:rFonts w:ascii="Arial" w:hAnsi="Arial" w:cs="Arial"/>
          <w:color w:val="000000"/>
          <w:lang w:val="es-ES"/>
        </w:rPr>
        <w:t>A continuación se explica como se procesan y almacenan estos datos.</w:t>
      </w:r>
    </w:p>
    <w:p w14:paraId="737B5E4B" w14:textId="15BB0F07" w:rsidR="00861D32" w:rsidRPr="001424F3" w:rsidRDefault="00861D32" w:rsidP="00861D32">
      <w:pPr>
        <w:pStyle w:val="Heading3"/>
        <w:jc w:val="both"/>
        <w:rPr>
          <w:rFonts w:eastAsia="Times New Roman"/>
          <w:lang w:val="es-ES"/>
        </w:rPr>
      </w:pPr>
      <w:bookmarkStart w:id="151" w:name="_Toc492234562"/>
      <w:r w:rsidRPr="001424F3">
        <w:rPr>
          <w:rFonts w:eastAsia="Times New Roman"/>
          <w:b/>
          <w:bCs/>
          <w:lang w:val="es-ES"/>
        </w:rPr>
        <w:t>Valor Planificado:</w:t>
      </w:r>
      <w:bookmarkEnd w:id="151"/>
      <w:r w:rsidRPr="001424F3">
        <w:rPr>
          <w:rFonts w:eastAsia="Times New Roman"/>
          <w:b/>
          <w:bCs/>
          <w:lang w:val="es-ES"/>
        </w:rPr>
        <w:t xml:space="preserve"> </w:t>
      </w:r>
    </w:p>
    <w:p w14:paraId="3FB55E0F" w14:textId="25AD8EE9" w:rsidR="00DC47BA" w:rsidRPr="001424F3" w:rsidRDefault="00B64F80"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1424F3">
        <w:rPr>
          <w:rFonts w:ascii="Arial" w:hAnsi="Arial" w:cs="Arial"/>
          <w:color w:val="000000"/>
          <w:lang w:val="es-ES"/>
        </w:rPr>
        <w:t xml:space="preserve">dispone de dos elementos que se relacionan directamente con la EDT: </w:t>
      </w:r>
      <w:r w:rsidR="00476077" w:rsidRPr="001424F3">
        <w:rPr>
          <w:rFonts w:ascii="Arial" w:hAnsi="Arial" w:cs="Arial"/>
          <w:color w:val="000000"/>
          <w:lang w:val="es-ES"/>
        </w:rPr>
        <w:t>las peticione</w:t>
      </w:r>
      <w:r w:rsidR="00EA0F52" w:rsidRPr="001424F3">
        <w:rPr>
          <w:rFonts w:ascii="Arial" w:hAnsi="Arial" w:cs="Arial"/>
          <w:color w:val="000000"/>
          <w:lang w:val="es-ES"/>
        </w:rPr>
        <w:t xml:space="preserve">s que representan tanto el elemento de nivel más detallado de la EDT como </w:t>
      </w:r>
      <w:r w:rsidR="003250AF" w:rsidRPr="001424F3">
        <w:rPr>
          <w:rFonts w:ascii="Arial" w:hAnsi="Arial" w:cs="Arial"/>
          <w:color w:val="000000"/>
          <w:lang w:val="es-ES"/>
        </w:rPr>
        <w:t>los hitos</w:t>
      </w:r>
      <w:r w:rsidR="000645B9" w:rsidRPr="001424F3">
        <w:rPr>
          <w:rFonts w:ascii="Arial" w:hAnsi="Arial" w:cs="Arial"/>
          <w:color w:val="000000"/>
          <w:lang w:val="es-ES"/>
        </w:rPr>
        <w:t xml:space="preserve"> </w:t>
      </w:r>
      <w:r w:rsidR="00C053EC" w:rsidRPr="001424F3">
        <w:rPr>
          <w:rFonts w:ascii="Arial" w:hAnsi="Arial" w:cs="Arial"/>
          <w:color w:val="000000"/>
          <w:lang w:val="es-ES"/>
        </w:rPr>
        <w:t xml:space="preserve">que por lo general representan elementos </w:t>
      </w:r>
      <w:r w:rsidR="0049272E" w:rsidRPr="001424F3">
        <w:rPr>
          <w:rFonts w:ascii="Arial" w:hAnsi="Arial" w:cs="Arial"/>
          <w:color w:val="000000"/>
          <w:lang w:val="es-ES"/>
        </w:rPr>
        <w:t xml:space="preserve">más abstractos. </w:t>
      </w:r>
    </w:p>
    <w:p w14:paraId="453EDC36" w14:textId="77777777" w:rsidR="008A401A" w:rsidRPr="001424F3" w:rsidRDefault="008A401A" w:rsidP="008A401A">
      <w:pPr>
        <w:pStyle w:val="NormalWeb"/>
        <w:spacing w:before="0" w:beforeAutospacing="0" w:after="0" w:afterAutospacing="0"/>
        <w:ind w:left="720"/>
        <w:jc w:val="both"/>
        <w:rPr>
          <w:rFonts w:ascii="Arial" w:hAnsi="Arial" w:cs="Arial"/>
          <w:color w:val="000000"/>
          <w:lang w:val="es-ES"/>
        </w:rPr>
      </w:pPr>
    </w:p>
    <w:p w14:paraId="1792F044" w14:textId="77777777" w:rsidR="008A401A" w:rsidRPr="001424F3" w:rsidRDefault="008A401A" w:rsidP="008A401A">
      <w:pPr>
        <w:pStyle w:val="NormalWeb"/>
        <w:spacing w:before="0" w:beforeAutospacing="0" w:after="0" w:afterAutospacing="0"/>
        <w:jc w:val="both"/>
        <w:rPr>
          <w:rFonts w:ascii="Arial" w:hAnsi="Arial" w:cs="Arial"/>
          <w:color w:val="000000"/>
          <w:lang w:val="es-ES"/>
        </w:rPr>
      </w:pPr>
    </w:p>
    <w:p w14:paraId="7B1822B6" w14:textId="41BE7FD6" w:rsidR="008A401A" w:rsidRPr="001424F3" w:rsidRDefault="008A401A" w:rsidP="008A401A">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Configuración de unidad de medida para el valor ganado</w:t>
      </w:r>
    </w:p>
    <w:p w14:paraId="568B0429" w14:textId="77777777" w:rsidR="000645B9" w:rsidRPr="001424F3" w:rsidRDefault="000645B9" w:rsidP="00982698">
      <w:pPr>
        <w:pStyle w:val="NormalWeb"/>
        <w:spacing w:before="0" w:beforeAutospacing="0" w:after="0" w:afterAutospacing="0"/>
        <w:jc w:val="both"/>
        <w:rPr>
          <w:rFonts w:ascii="Arial" w:hAnsi="Arial" w:cs="Arial"/>
          <w:color w:val="000000"/>
          <w:lang w:val="es-ES"/>
        </w:rPr>
      </w:pPr>
    </w:p>
    <w:p w14:paraId="21907721" w14:textId="4A315A77" w:rsidR="005F76C8" w:rsidRPr="001424F3" w:rsidRDefault="000645B9"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Las </w:t>
      </w:r>
      <w:r w:rsidR="00476077" w:rsidRPr="001424F3">
        <w:rPr>
          <w:rFonts w:ascii="Arial" w:hAnsi="Arial" w:cs="Arial"/>
          <w:color w:val="000000"/>
          <w:lang w:val="es-ES"/>
        </w:rPr>
        <w:t>tarea</w:t>
      </w:r>
      <w:r w:rsidRPr="001424F3">
        <w:rPr>
          <w:rFonts w:ascii="Arial" w:hAnsi="Arial" w:cs="Arial"/>
          <w:color w:val="000000"/>
          <w:lang w:val="es-ES"/>
        </w:rPr>
        <w:t xml:space="preserve">s cuentan con un campo que representa al valor planificado (PV) </w:t>
      </w:r>
      <w:r w:rsidR="005F76C8" w:rsidRPr="001424F3">
        <w:rPr>
          <w:rFonts w:ascii="Arial" w:hAnsi="Arial" w:cs="Arial"/>
          <w:color w:val="000000"/>
          <w:lang w:val="es-ES"/>
        </w:rPr>
        <w:t>de las mismas, este campo puede ser configurado para adoptar cualq</w:t>
      </w:r>
      <w:r w:rsidR="00B646F0" w:rsidRPr="001424F3">
        <w:rPr>
          <w:rFonts w:ascii="Arial" w:hAnsi="Arial" w:cs="Arial"/>
          <w:color w:val="000000"/>
          <w:lang w:val="es-ES"/>
        </w:rPr>
        <w:t xml:space="preserve">uier unidad de medida necesaria. Las posibles opciones </w:t>
      </w:r>
      <w:r w:rsidR="00F97DEC" w:rsidRPr="001424F3">
        <w:rPr>
          <w:rFonts w:ascii="Arial" w:hAnsi="Arial" w:cs="Arial"/>
          <w:color w:val="000000"/>
          <w:lang w:val="es-ES"/>
        </w:rPr>
        <w:t xml:space="preserve">para este campo son configuradas a nivel de proyecto y </w:t>
      </w:r>
      <w:r w:rsidR="00B646F0" w:rsidRPr="001424F3">
        <w:rPr>
          <w:rFonts w:ascii="Arial" w:hAnsi="Arial" w:cs="Arial"/>
          <w:color w:val="000000"/>
          <w:lang w:val="es-ES"/>
        </w:rPr>
        <w:t xml:space="preserve">son: Costo (en dicho caso es necesario seleccionar una moneda), Puntos, Tiempo y Unidad de medida </w:t>
      </w:r>
      <w:r w:rsidR="00F97DEC" w:rsidRPr="001424F3">
        <w:rPr>
          <w:rFonts w:ascii="Arial" w:hAnsi="Arial" w:cs="Arial"/>
          <w:color w:val="000000"/>
          <w:lang w:val="es-ES"/>
        </w:rPr>
        <w:t xml:space="preserve">personalizada. Las mismas explicadas con mayor detalle </w:t>
      </w:r>
      <w:r w:rsidR="00B646F0" w:rsidRPr="001424F3">
        <w:rPr>
          <w:rFonts w:ascii="Arial" w:hAnsi="Arial" w:cs="Arial"/>
          <w:color w:val="000000"/>
          <w:lang w:val="es-ES"/>
        </w:rPr>
        <w:t xml:space="preserve">en el capítulo de </w:t>
      </w:r>
      <w:r w:rsidR="00B646F0" w:rsidRPr="001424F3">
        <w:rPr>
          <w:rFonts w:ascii="Arial" w:hAnsi="Arial" w:cs="Arial"/>
          <w:b/>
          <w:color w:val="000000"/>
          <w:lang w:val="es-ES"/>
        </w:rPr>
        <w:t>Flujo de trabajo de la herramienta</w:t>
      </w:r>
      <w:r w:rsidR="00F97DEC" w:rsidRPr="001424F3">
        <w:rPr>
          <w:rFonts w:ascii="Arial" w:hAnsi="Arial" w:cs="Arial"/>
          <w:color w:val="000000"/>
          <w:lang w:val="es-ES"/>
        </w:rPr>
        <w:t xml:space="preserve"> del presente documento</w:t>
      </w:r>
      <w:r w:rsidR="00B646F0" w:rsidRPr="001424F3">
        <w:rPr>
          <w:rFonts w:ascii="Arial" w:hAnsi="Arial" w:cs="Arial"/>
          <w:color w:val="000000"/>
          <w:lang w:val="es-ES"/>
        </w:rPr>
        <w:t>.</w:t>
      </w:r>
    </w:p>
    <w:p w14:paraId="1FC1B442" w14:textId="77777777" w:rsidR="008A401A" w:rsidRPr="001424F3" w:rsidRDefault="008A401A" w:rsidP="008A401A">
      <w:pPr>
        <w:pStyle w:val="NormalWeb"/>
        <w:spacing w:before="0" w:beforeAutospacing="0" w:after="0" w:afterAutospacing="0"/>
        <w:ind w:left="720"/>
        <w:jc w:val="both"/>
        <w:rPr>
          <w:rFonts w:ascii="Arial" w:hAnsi="Arial" w:cs="Arial"/>
          <w:color w:val="000000"/>
          <w:lang w:val="es-ES"/>
        </w:rPr>
      </w:pPr>
    </w:p>
    <w:p w14:paraId="652D04D1" w14:textId="77777777" w:rsidR="008A401A" w:rsidRPr="001424F3" w:rsidRDefault="008A401A" w:rsidP="008A401A">
      <w:pPr>
        <w:pStyle w:val="NormalWeb"/>
        <w:spacing w:before="0" w:beforeAutospacing="0" w:after="0" w:afterAutospacing="0"/>
        <w:jc w:val="both"/>
        <w:rPr>
          <w:rFonts w:ascii="Arial" w:hAnsi="Arial" w:cs="Arial"/>
          <w:color w:val="000000"/>
          <w:lang w:val="es-ES"/>
        </w:rPr>
      </w:pPr>
    </w:p>
    <w:p w14:paraId="0B1EB2A6" w14:textId="6BB7FF2E" w:rsidR="008A401A" w:rsidRPr="001424F3" w:rsidRDefault="008A401A" w:rsidP="008A401A">
      <w:pPr>
        <w:pStyle w:val="NormalWeb"/>
        <w:spacing w:before="0" w:beforeAutospacing="0" w:after="0" w:afterAutospacing="0"/>
        <w:ind w:left="360"/>
        <w:jc w:val="both"/>
        <w:rPr>
          <w:rFonts w:ascii="Arial" w:hAnsi="Arial" w:cs="Arial"/>
          <w:b/>
          <w:color w:val="000000"/>
          <w:lang w:val="es-ES"/>
        </w:rPr>
      </w:pPr>
      <w:r w:rsidRPr="001424F3">
        <w:rPr>
          <w:rFonts w:ascii="Arial" w:hAnsi="Arial" w:cs="Arial"/>
          <w:b/>
          <w:color w:val="000000"/>
          <w:lang w:val="es-ES"/>
        </w:rPr>
        <w:t>Requisitos de una petición para la gestión del valor ganado</w:t>
      </w:r>
    </w:p>
    <w:p w14:paraId="27F0AD61" w14:textId="77777777" w:rsidR="00806AC2" w:rsidRPr="001424F3" w:rsidRDefault="00806AC2" w:rsidP="00806AC2">
      <w:pPr>
        <w:pStyle w:val="NormalWeb"/>
        <w:spacing w:before="0" w:beforeAutospacing="0" w:after="0" w:afterAutospacing="0"/>
        <w:ind w:left="360"/>
        <w:jc w:val="both"/>
        <w:rPr>
          <w:rFonts w:ascii="Arial" w:hAnsi="Arial" w:cs="Arial"/>
          <w:color w:val="000000"/>
          <w:lang w:val="es-ES"/>
        </w:rPr>
      </w:pPr>
    </w:p>
    <w:p w14:paraId="57381D35" w14:textId="554D8566" w:rsidR="00806AC2" w:rsidRPr="001424F3" w:rsidRDefault="00806AC2" w:rsidP="00806AC2">
      <w:pPr>
        <w:pStyle w:val="NormalWeb"/>
        <w:spacing w:before="0" w:beforeAutospacing="0" w:after="0" w:afterAutospacing="0"/>
        <w:ind w:left="360"/>
        <w:jc w:val="both"/>
        <w:rPr>
          <w:rFonts w:ascii="Arial" w:hAnsi="Arial" w:cs="Arial"/>
          <w:color w:val="000000"/>
          <w:lang w:val="es-ES"/>
        </w:rPr>
      </w:pPr>
      <w:r w:rsidRPr="001424F3">
        <w:rPr>
          <w:rFonts w:ascii="Arial" w:hAnsi="Arial" w:cs="Arial"/>
          <w:color w:val="000000"/>
          <w:lang w:val="es-ES"/>
        </w:rPr>
        <w:t xml:space="preserve">Para el </w:t>
      </w:r>
      <w:r w:rsidR="000266B6" w:rsidRPr="001424F3">
        <w:rPr>
          <w:rFonts w:ascii="Arial" w:hAnsi="Arial" w:cs="Arial"/>
          <w:color w:val="000000"/>
          <w:lang w:val="es-ES"/>
        </w:rPr>
        <w:t>cálculo</w:t>
      </w:r>
      <w:r w:rsidRPr="001424F3">
        <w:rPr>
          <w:rFonts w:ascii="Arial" w:hAnsi="Arial" w:cs="Arial"/>
          <w:color w:val="000000"/>
          <w:lang w:val="es-ES"/>
        </w:rPr>
        <w:t xml:space="preserve"> de la gestión del valor ganado se tiene en cuenta por lo tanto </w:t>
      </w:r>
      <w:r w:rsidR="003473CF" w:rsidRPr="001424F3">
        <w:rPr>
          <w:rFonts w:ascii="Arial" w:hAnsi="Arial" w:cs="Arial"/>
          <w:color w:val="000000"/>
          <w:lang w:val="es-ES"/>
        </w:rPr>
        <w:t xml:space="preserve">el campo </w:t>
      </w:r>
      <w:r w:rsidR="008D6D4B" w:rsidRPr="001424F3">
        <w:rPr>
          <w:rFonts w:ascii="Arial" w:hAnsi="Arial" w:cs="Arial"/>
          <w:color w:val="000000"/>
          <w:lang w:val="es-ES"/>
        </w:rPr>
        <w:t>previamente configurado que representa al PV de la tarea. Sin embargo la tarea debe cumplir algunos requisitos para que la misma sea válida para el cálculo del valor ganado:</w:t>
      </w:r>
    </w:p>
    <w:p w14:paraId="3E0CEB1D" w14:textId="6E885BC3" w:rsidR="008D6D4B" w:rsidRPr="001424F3" w:rsidRDefault="008D6D4B"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Estado: Por lo general la tarea puede tener cualquier estado para considerarse válida a excepción del estado </w:t>
      </w:r>
      <w:r w:rsidRPr="001424F3">
        <w:rPr>
          <w:rFonts w:ascii="Arial" w:hAnsi="Arial" w:cs="Arial"/>
          <w:i/>
          <w:color w:val="000000"/>
          <w:lang w:val="es-ES"/>
        </w:rPr>
        <w:t>Rechazada</w:t>
      </w:r>
      <w:r w:rsidRPr="001424F3">
        <w:rPr>
          <w:rFonts w:ascii="Arial" w:hAnsi="Arial" w:cs="Arial"/>
          <w:color w:val="000000"/>
          <w:lang w:val="es-ES"/>
        </w:rPr>
        <w:t xml:space="preserve">. Incluso el estado </w:t>
      </w:r>
      <w:r w:rsidR="006147BA" w:rsidRPr="001424F3">
        <w:rPr>
          <w:rFonts w:ascii="Arial" w:hAnsi="Arial" w:cs="Arial"/>
          <w:i/>
          <w:color w:val="000000"/>
          <w:lang w:val="es-ES"/>
        </w:rPr>
        <w:t>Registrada</w:t>
      </w:r>
      <w:r w:rsidRPr="001424F3">
        <w:rPr>
          <w:rFonts w:ascii="Arial" w:hAnsi="Arial" w:cs="Arial"/>
          <w:color w:val="000000"/>
          <w:lang w:val="es-ES"/>
        </w:rPr>
        <w:t xml:space="preserve"> es un estado válido, si bien una tarea </w:t>
      </w:r>
      <w:r w:rsidR="00F86732" w:rsidRPr="001424F3">
        <w:rPr>
          <w:rFonts w:ascii="Arial" w:hAnsi="Arial" w:cs="Arial"/>
          <w:color w:val="000000"/>
          <w:lang w:val="es-ES"/>
        </w:rPr>
        <w:t>registrada</w:t>
      </w:r>
      <w:r w:rsidRPr="001424F3">
        <w:rPr>
          <w:rFonts w:ascii="Arial" w:hAnsi="Arial" w:cs="Arial"/>
          <w:color w:val="000000"/>
          <w:lang w:val="es-ES"/>
        </w:rPr>
        <w:t xml:space="preserve"> probablemente aún no cuente con registros </w:t>
      </w:r>
      <w:r w:rsidR="001A784D" w:rsidRPr="001424F3">
        <w:rPr>
          <w:rFonts w:ascii="Arial" w:hAnsi="Arial" w:cs="Arial"/>
          <w:color w:val="000000"/>
          <w:lang w:val="es-ES"/>
        </w:rPr>
        <w:t xml:space="preserve">de su AC y EV, ésta si </w:t>
      </w:r>
      <w:r w:rsidR="001A784D" w:rsidRPr="001424F3">
        <w:rPr>
          <w:rFonts w:ascii="Arial" w:hAnsi="Arial" w:cs="Arial"/>
          <w:color w:val="000000"/>
          <w:lang w:val="es-ES"/>
        </w:rPr>
        <w:lastRenderedPageBreak/>
        <w:t xml:space="preserve">puede contar con un PV, lo cual la hace válida para el </w:t>
      </w:r>
      <w:r w:rsidR="000266B6" w:rsidRPr="001424F3">
        <w:rPr>
          <w:rFonts w:ascii="Arial" w:hAnsi="Arial" w:cs="Arial"/>
          <w:color w:val="000000"/>
          <w:lang w:val="es-ES"/>
        </w:rPr>
        <w:t>cálculo</w:t>
      </w:r>
      <w:r w:rsidR="001A784D" w:rsidRPr="001424F3">
        <w:rPr>
          <w:rFonts w:ascii="Arial" w:hAnsi="Arial" w:cs="Arial"/>
          <w:color w:val="000000"/>
          <w:lang w:val="es-ES"/>
        </w:rPr>
        <w:t xml:space="preserve"> del valor ganado en el caso de que la fecha estimada de inicio de la tarea sea menor o igual a una fecha específica ya que en ese fecha ya se esperaba que un porcentaje del Valor Planificado haya sido realizado.</w:t>
      </w:r>
    </w:p>
    <w:p w14:paraId="40F6AE98" w14:textId="44ABC8A6" w:rsidR="0060695B" w:rsidRPr="001424F3" w:rsidRDefault="001A784D"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Fechas estimadas: </w:t>
      </w:r>
      <w:r w:rsidR="00FD60A5" w:rsidRPr="001424F3">
        <w:rPr>
          <w:rFonts w:ascii="Arial" w:hAnsi="Arial" w:cs="Arial"/>
          <w:color w:val="000000"/>
          <w:lang w:val="es-ES"/>
        </w:rPr>
        <w:t xml:space="preserve">Como se menciona en la sección del </w:t>
      </w:r>
      <w:r w:rsidR="00152A83" w:rsidRPr="001424F3">
        <w:rPr>
          <w:rFonts w:ascii="Arial" w:hAnsi="Arial" w:cs="Arial"/>
          <w:i/>
          <w:color w:val="000000"/>
          <w:lang w:val="es-ES"/>
        </w:rPr>
        <w:t>F</w:t>
      </w:r>
      <w:r w:rsidR="00FD60A5" w:rsidRPr="001424F3">
        <w:rPr>
          <w:rFonts w:ascii="Arial" w:hAnsi="Arial" w:cs="Arial"/>
          <w:i/>
          <w:color w:val="000000"/>
          <w:lang w:val="es-ES"/>
        </w:rPr>
        <w:t xml:space="preserve">lujo de </w:t>
      </w:r>
      <w:r w:rsidR="00152A83" w:rsidRPr="001424F3">
        <w:rPr>
          <w:rFonts w:ascii="Arial" w:hAnsi="Arial" w:cs="Arial"/>
          <w:i/>
          <w:color w:val="000000"/>
          <w:lang w:val="es-ES"/>
        </w:rPr>
        <w:t xml:space="preserve">Trabajo </w:t>
      </w:r>
      <w:r w:rsidR="00FD60A5" w:rsidRPr="001424F3">
        <w:rPr>
          <w:rFonts w:ascii="Arial" w:hAnsi="Arial" w:cs="Arial"/>
          <w:i/>
          <w:color w:val="000000"/>
          <w:lang w:val="es-ES"/>
        </w:rPr>
        <w:t>la herramienta</w:t>
      </w:r>
      <w:r w:rsidR="00FD60A5" w:rsidRPr="001424F3">
        <w:rPr>
          <w:rFonts w:ascii="Arial" w:hAnsi="Arial" w:cs="Arial"/>
          <w:color w:val="000000"/>
          <w:lang w:val="es-ES"/>
        </w:rPr>
        <w:t xml:space="preserve"> </w:t>
      </w:r>
      <w:r w:rsidR="00701718" w:rsidRPr="001424F3">
        <w:rPr>
          <w:rFonts w:ascii="Arial" w:hAnsi="Arial" w:cs="Arial"/>
          <w:color w:val="000000"/>
          <w:lang w:val="es-ES"/>
        </w:rPr>
        <w:t xml:space="preserve">las fechas estimadas son necesarias para </w:t>
      </w:r>
      <w:r w:rsidR="00CF5BFD" w:rsidRPr="001424F3">
        <w:rPr>
          <w:rFonts w:ascii="Arial" w:hAnsi="Arial" w:cs="Arial"/>
          <w:color w:val="000000"/>
          <w:lang w:val="es-ES"/>
        </w:rPr>
        <w:t xml:space="preserve">hacer una transición de estados de una tarea de </w:t>
      </w:r>
      <w:r w:rsidR="003D4EA2" w:rsidRPr="001424F3">
        <w:rPr>
          <w:rFonts w:ascii="Arial" w:hAnsi="Arial" w:cs="Arial"/>
          <w:i/>
          <w:color w:val="000000"/>
          <w:lang w:val="es-ES"/>
        </w:rPr>
        <w:t>Registrada</w:t>
      </w:r>
      <w:r w:rsidR="00CF5BFD" w:rsidRPr="001424F3">
        <w:rPr>
          <w:rFonts w:ascii="Arial" w:hAnsi="Arial" w:cs="Arial"/>
          <w:color w:val="000000"/>
          <w:lang w:val="es-ES"/>
        </w:rPr>
        <w:t xml:space="preserve"> a </w:t>
      </w:r>
      <w:r w:rsidR="00CF5BFD" w:rsidRPr="001424F3">
        <w:rPr>
          <w:rFonts w:ascii="Arial" w:hAnsi="Arial" w:cs="Arial"/>
          <w:i/>
          <w:color w:val="000000"/>
          <w:lang w:val="es-ES"/>
        </w:rPr>
        <w:t>En progreso</w:t>
      </w:r>
      <w:r w:rsidR="00FE463A" w:rsidRPr="001424F3">
        <w:rPr>
          <w:rFonts w:ascii="Arial" w:hAnsi="Arial" w:cs="Arial"/>
          <w:color w:val="000000"/>
          <w:lang w:val="es-ES"/>
        </w:rPr>
        <w:t xml:space="preserve">. Y así también estas fechas son necesarias para que la tarea sea válida para el </w:t>
      </w:r>
      <w:r w:rsidR="000266B6" w:rsidRPr="001424F3">
        <w:rPr>
          <w:rFonts w:ascii="Arial" w:hAnsi="Arial" w:cs="Arial"/>
          <w:color w:val="000000"/>
          <w:lang w:val="es-ES"/>
        </w:rPr>
        <w:t>cálculo</w:t>
      </w:r>
      <w:r w:rsidR="00FE463A" w:rsidRPr="001424F3">
        <w:rPr>
          <w:rFonts w:ascii="Arial" w:hAnsi="Arial" w:cs="Arial"/>
          <w:color w:val="000000"/>
          <w:lang w:val="es-ES"/>
        </w:rPr>
        <w:t xml:space="preserve"> del valor ganado ya que las mismas determinan en </w:t>
      </w:r>
      <w:r w:rsidR="005D059F" w:rsidRPr="001424F3">
        <w:rPr>
          <w:rFonts w:ascii="Arial" w:hAnsi="Arial" w:cs="Arial"/>
          <w:color w:val="000000"/>
          <w:lang w:val="es-ES"/>
        </w:rPr>
        <w:t>qué</w:t>
      </w:r>
      <w:r w:rsidR="00FE463A" w:rsidRPr="001424F3">
        <w:rPr>
          <w:rFonts w:ascii="Arial" w:hAnsi="Arial" w:cs="Arial"/>
          <w:color w:val="000000"/>
          <w:lang w:val="es-ES"/>
        </w:rPr>
        <w:t xml:space="preserve"> periodo se ubica la t</w:t>
      </w:r>
      <w:r w:rsidR="00693D71" w:rsidRPr="001424F3">
        <w:rPr>
          <w:rFonts w:ascii="Arial" w:hAnsi="Arial" w:cs="Arial"/>
          <w:color w:val="000000"/>
          <w:lang w:val="es-ES"/>
        </w:rPr>
        <w:t>area. Además</w:t>
      </w:r>
      <w:r w:rsidR="00FE463A" w:rsidRPr="001424F3">
        <w:rPr>
          <w:rFonts w:ascii="Arial" w:hAnsi="Arial" w:cs="Arial"/>
          <w:color w:val="000000"/>
          <w:lang w:val="es-ES"/>
        </w:rPr>
        <w:t xml:space="preserve"> como la gestión del valor ganado se realiza en relación a una fecha específica, ésta es utilizada como referencia en comparación a las fechas estimadas. Esto se puede ejemplificar mejor de la siguiente manera, </w:t>
      </w:r>
      <w:r w:rsidR="0060695B" w:rsidRPr="001424F3">
        <w:rPr>
          <w:rFonts w:ascii="Arial" w:hAnsi="Arial" w:cs="Arial"/>
          <w:color w:val="000000"/>
          <w:lang w:val="es-ES"/>
        </w:rPr>
        <w:t xml:space="preserve">en el caso de que se quiera realizar los cálculos del valor ganado en la fecha de hoy, si </w:t>
      </w:r>
      <w:r w:rsidR="00693D71" w:rsidRPr="001424F3">
        <w:rPr>
          <w:rFonts w:ascii="Arial" w:hAnsi="Arial" w:cs="Arial"/>
          <w:color w:val="000000"/>
          <w:lang w:val="es-ES"/>
        </w:rPr>
        <w:t>una</w:t>
      </w:r>
      <w:r w:rsidR="0060695B" w:rsidRPr="001424F3">
        <w:rPr>
          <w:rFonts w:ascii="Arial" w:hAnsi="Arial" w:cs="Arial"/>
          <w:color w:val="000000"/>
          <w:lang w:val="es-ES"/>
        </w:rPr>
        <w:t xml:space="preserve"> tarea tiene como fecha estimada de fin igual a ayer eso quiere decir que se espera que la misma ya haya sido culminada por lo tanto se espe</w:t>
      </w:r>
      <w:r w:rsidR="00693D71" w:rsidRPr="001424F3">
        <w:rPr>
          <w:rFonts w:ascii="Arial" w:hAnsi="Arial" w:cs="Arial"/>
          <w:color w:val="000000"/>
          <w:lang w:val="es-ES"/>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1424F3" w:rsidRDefault="001A784D"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Asignado: </w:t>
      </w:r>
      <w:r w:rsidR="00F138DA" w:rsidRPr="001424F3">
        <w:rPr>
          <w:rFonts w:ascii="Arial" w:hAnsi="Arial" w:cs="Arial"/>
          <w:color w:val="000000"/>
          <w:lang w:val="es-ES"/>
        </w:rPr>
        <w:t xml:space="preserve">Este campo se refiere a un miembro del equipo del proyecto encargado a realizar la tarea. Si bien para el </w:t>
      </w:r>
      <w:r w:rsidR="000266B6" w:rsidRPr="001424F3">
        <w:rPr>
          <w:rFonts w:ascii="Arial" w:hAnsi="Arial" w:cs="Arial"/>
          <w:color w:val="000000"/>
          <w:lang w:val="es-ES"/>
        </w:rPr>
        <w:t>cálculo</w:t>
      </w:r>
      <w:r w:rsidR="00F138DA" w:rsidRPr="001424F3">
        <w:rPr>
          <w:rFonts w:ascii="Arial" w:hAnsi="Arial" w:cs="Arial"/>
          <w:color w:val="000000"/>
          <w:lang w:val="es-ES"/>
        </w:rPr>
        <w:t xml:space="preserve"> del valor ganado no se requiere ninguna información sobre la persona que ejecuta una tarea o un proyecto, se incluye este campo como obligatorio para mantener cierto nivel de consistencia.</w:t>
      </w:r>
    </w:p>
    <w:p w14:paraId="3FD3C865" w14:textId="769BFC5A" w:rsidR="00754BFC" w:rsidRPr="001424F3" w:rsidRDefault="00754BFC"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1424F3" w:rsidRDefault="00DC47BA" w:rsidP="005C1B34">
      <w:pPr>
        <w:pStyle w:val="NormalWeb"/>
        <w:spacing w:before="0" w:beforeAutospacing="0" w:after="0" w:afterAutospacing="0"/>
        <w:jc w:val="both"/>
        <w:rPr>
          <w:rFonts w:ascii="Arial" w:hAnsi="Arial" w:cs="Arial"/>
          <w:color w:val="000000"/>
          <w:lang w:val="es-ES"/>
        </w:rPr>
      </w:pPr>
    </w:p>
    <w:p w14:paraId="66E4975C" w14:textId="77777777" w:rsidR="003975DA" w:rsidRPr="001424F3" w:rsidRDefault="003975DA" w:rsidP="005C1B34">
      <w:pPr>
        <w:pStyle w:val="NormalWeb"/>
        <w:spacing w:before="0" w:beforeAutospacing="0" w:after="0" w:afterAutospacing="0"/>
        <w:jc w:val="both"/>
        <w:rPr>
          <w:rFonts w:ascii="Arial" w:hAnsi="Arial" w:cs="Arial"/>
          <w:color w:val="000000"/>
          <w:lang w:val="es-ES"/>
        </w:rPr>
      </w:pPr>
    </w:p>
    <w:p w14:paraId="6A8F82FB" w14:textId="6A84D166" w:rsidR="003975DA" w:rsidRPr="001424F3" w:rsidRDefault="008A401A" w:rsidP="005C1B34">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Valor P</w:t>
      </w:r>
      <w:r w:rsidR="003975DA" w:rsidRPr="001424F3">
        <w:rPr>
          <w:rFonts w:ascii="Arial" w:hAnsi="Arial" w:cs="Arial"/>
          <w:b/>
          <w:color w:val="000000"/>
          <w:lang w:val="es-ES"/>
        </w:rPr>
        <w:t>lanificado parcial</w:t>
      </w:r>
      <w:r w:rsidRPr="001424F3">
        <w:rPr>
          <w:rFonts w:ascii="Arial" w:hAnsi="Arial" w:cs="Arial"/>
          <w:b/>
          <w:color w:val="000000"/>
          <w:lang w:val="es-ES"/>
        </w:rPr>
        <w:t xml:space="preserve"> de una petición</w:t>
      </w:r>
    </w:p>
    <w:p w14:paraId="17073598" w14:textId="77777777" w:rsidR="003975DA" w:rsidRPr="001424F3" w:rsidRDefault="003975DA" w:rsidP="005C1B34">
      <w:pPr>
        <w:pStyle w:val="NormalWeb"/>
        <w:spacing w:before="0" w:beforeAutospacing="0" w:after="0" w:afterAutospacing="0"/>
        <w:jc w:val="both"/>
        <w:rPr>
          <w:rFonts w:ascii="Arial" w:hAnsi="Arial" w:cs="Arial"/>
          <w:color w:val="000000"/>
          <w:lang w:val="es-ES"/>
        </w:rPr>
      </w:pPr>
    </w:p>
    <w:p w14:paraId="5461A2FA" w14:textId="6DC08C99" w:rsidR="005C1B34" w:rsidRPr="001424F3" w:rsidRDefault="005C1B34" w:rsidP="005C1B34">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Si se cumplen </w:t>
      </w:r>
      <w:r w:rsidR="008A401A" w:rsidRPr="001424F3">
        <w:rPr>
          <w:rFonts w:ascii="Arial" w:hAnsi="Arial" w:cs="Arial"/>
          <w:color w:val="000000"/>
          <w:lang w:val="es-ES"/>
        </w:rPr>
        <w:t xml:space="preserve">los mencionados </w:t>
      </w:r>
      <w:r w:rsidRPr="001424F3">
        <w:rPr>
          <w:rFonts w:ascii="Arial" w:hAnsi="Arial" w:cs="Arial"/>
          <w:color w:val="000000"/>
          <w:lang w:val="es-ES"/>
        </w:rPr>
        <w:t xml:space="preserve">requisitos </w:t>
      </w:r>
      <w:r w:rsidR="00754BFC" w:rsidRPr="001424F3">
        <w:rPr>
          <w:rFonts w:ascii="Arial" w:hAnsi="Arial" w:cs="Arial"/>
          <w:color w:val="000000"/>
          <w:lang w:val="es-ES"/>
        </w:rPr>
        <w:t>ya se puede determinar el PV total de una tarea, no obstante para los cálculos del valor ganado se requiere determinar el PV parcial de una tarea hasta una fecha determinada</w:t>
      </w:r>
      <w:r w:rsidR="00AA2DF6" w:rsidRPr="001424F3">
        <w:rPr>
          <w:rFonts w:ascii="Arial" w:hAnsi="Arial" w:cs="Arial"/>
          <w:color w:val="000000"/>
          <w:lang w:val="es-ES"/>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1424F3">
        <w:rPr>
          <w:rFonts w:ascii="Arial" w:hAnsi="Arial" w:cs="Arial"/>
          <w:color w:val="000000"/>
          <w:lang w:val="es-ES"/>
        </w:rPr>
        <w:t>Es importante destacar que la herramienta se encarga de realizar automáticamente esta distribución del valor planificado entre los días planificados para la petició</w:t>
      </w:r>
      <w:r w:rsidR="00D26224" w:rsidRPr="001424F3">
        <w:rPr>
          <w:rFonts w:ascii="Arial" w:hAnsi="Arial" w:cs="Arial"/>
          <w:color w:val="000000"/>
          <w:lang w:val="es-ES"/>
        </w:rPr>
        <w:t>n, por lo que el usuario solo necesita ingresar informaciones básicas con las que se cuenta durante el proceso de planificación: valor planificado y fechas estimadas de inicio y fin.</w:t>
      </w:r>
      <w:r w:rsidR="00AA2DF6" w:rsidRPr="001424F3">
        <w:rPr>
          <w:rFonts w:ascii="Arial" w:hAnsi="Arial" w:cs="Arial"/>
          <w:color w:val="000000"/>
          <w:lang w:val="es-ES"/>
        </w:rPr>
        <w:t xml:space="preserve"> </w:t>
      </w:r>
    </w:p>
    <w:p w14:paraId="1E8A1875" w14:textId="77777777" w:rsidR="008A401A" w:rsidRPr="001424F3" w:rsidRDefault="008A401A" w:rsidP="005C1B34">
      <w:pPr>
        <w:pStyle w:val="NormalWeb"/>
        <w:spacing w:before="0" w:beforeAutospacing="0" w:after="0" w:afterAutospacing="0"/>
        <w:jc w:val="both"/>
        <w:rPr>
          <w:rFonts w:ascii="Arial" w:hAnsi="Arial" w:cs="Arial"/>
          <w:color w:val="000000"/>
          <w:lang w:val="es-ES"/>
        </w:rPr>
      </w:pPr>
    </w:p>
    <w:p w14:paraId="359A6A22" w14:textId="4272C592" w:rsidR="008A401A" w:rsidRPr="001424F3" w:rsidRDefault="008A401A" w:rsidP="008A401A">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Valor Planificado parcial del proyecto</w:t>
      </w:r>
    </w:p>
    <w:p w14:paraId="443B1F71" w14:textId="77777777" w:rsidR="008A401A" w:rsidRPr="001424F3" w:rsidRDefault="008A401A" w:rsidP="005C1B34">
      <w:pPr>
        <w:pStyle w:val="NormalWeb"/>
        <w:spacing w:before="0" w:beforeAutospacing="0" w:after="0" w:afterAutospacing="0"/>
        <w:jc w:val="both"/>
        <w:rPr>
          <w:rFonts w:ascii="Arial" w:hAnsi="Arial" w:cs="Arial"/>
          <w:color w:val="000000"/>
          <w:lang w:val="es-ES"/>
        </w:rPr>
      </w:pPr>
    </w:p>
    <w:p w14:paraId="396C3442" w14:textId="2E8DBE78" w:rsidR="00927DB0" w:rsidRPr="001424F3" w:rsidRDefault="00927DB0" w:rsidP="005C1B34">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 xml:space="preserve">El valor planificado </w:t>
      </w:r>
      <w:r w:rsidR="00D26224" w:rsidRPr="001424F3">
        <w:rPr>
          <w:rFonts w:ascii="Arial" w:hAnsi="Arial" w:cs="Arial"/>
          <w:color w:val="000000"/>
          <w:lang w:val="es-ES"/>
        </w:rPr>
        <w:t>parcial, lo que viene a ser, el valor planificado hasta una fecha determinada, a nivel de proyecto consiste simplemente en la sumatoria de los valores parciales de todas las peticiones del proyecto</w:t>
      </w:r>
      <w:r w:rsidRPr="001424F3">
        <w:rPr>
          <w:rFonts w:ascii="Arial" w:hAnsi="Arial" w:cs="Arial"/>
          <w:color w:val="000000"/>
          <w:lang w:val="es-ES"/>
        </w:rPr>
        <w:t xml:space="preserve">. Esta información es la que es verdaderamente valiosa para la gestión del valor ganado ya que en las fórmulas o cálculos equivale al PV. </w:t>
      </w:r>
      <w:r w:rsidR="0038788F" w:rsidRPr="001424F3">
        <w:rPr>
          <w:rFonts w:ascii="Arial" w:hAnsi="Arial" w:cs="Arial"/>
          <w:color w:val="000000"/>
          <w:lang w:val="es-ES"/>
        </w:rPr>
        <w:t xml:space="preserve">Cabe señalar la diferencia entre el valor planificado parcial hasta una fecha y el valor planificado total, el primero como se dijo equivale al PV y el segundo equivale a la línea base del presupuesto BAC. </w:t>
      </w:r>
      <w:r w:rsidRPr="001424F3">
        <w:rPr>
          <w:rFonts w:ascii="Arial" w:hAnsi="Arial" w:cs="Arial"/>
          <w:color w:val="000000"/>
          <w:lang w:val="es-ES"/>
        </w:rPr>
        <w:t xml:space="preserve">De la misma forma que el valor planificado </w:t>
      </w:r>
      <w:r w:rsidR="0038788F" w:rsidRPr="001424F3">
        <w:rPr>
          <w:rFonts w:ascii="Arial" w:hAnsi="Arial" w:cs="Arial"/>
          <w:color w:val="000000"/>
          <w:lang w:val="es-ES"/>
        </w:rPr>
        <w:t xml:space="preserve">total y </w:t>
      </w:r>
      <w:r w:rsidRPr="001424F3">
        <w:rPr>
          <w:rFonts w:ascii="Arial" w:hAnsi="Arial" w:cs="Arial"/>
          <w:color w:val="000000"/>
          <w:lang w:val="es-ES"/>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1424F3">
        <w:rPr>
          <w:rFonts w:ascii="Arial" w:hAnsi="Arial" w:cs="Arial"/>
          <w:color w:val="000000"/>
          <w:lang w:val="es-ES"/>
        </w:rPr>
        <w:t xml:space="preserve"> </w:t>
      </w:r>
    </w:p>
    <w:p w14:paraId="7492BD54" w14:textId="77777777" w:rsidR="0038788F" w:rsidRPr="001424F3" w:rsidRDefault="0038788F" w:rsidP="00611ABD">
      <w:pPr>
        <w:pStyle w:val="NormalWeb"/>
        <w:spacing w:before="0" w:beforeAutospacing="0" w:after="0" w:afterAutospacing="0"/>
        <w:jc w:val="both"/>
        <w:rPr>
          <w:rFonts w:ascii="Arial" w:hAnsi="Arial" w:cs="Arial"/>
          <w:color w:val="000000"/>
          <w:lang w:val="es-ES"/>
        </w:rPr>
      </w:pPr>
    </w:p>
    <w:p w14:paraId="5E426814" w14:textId="77777777" w:rsidR="0038788F" w:rsidRPr="001424F3" w:rsidRDefault="00DC47BA" w:rsidP="00611ABD">
      <w:pPr>
        <w:pStyle w:val="Heading3"/>
        <w:jc w:val="both"/>
        <w:rPr>
          <w:rFonts w:eastAsia="Times New Roman"/>
          <w:b/>
          <w:bCs/>
          <w:lang w:val="es-ES"/>
        </w:rPr>
      </w:pPr>
      <w:bookmarkStart w:id="152" w:name="_Toc492234563"/>
      <w:r w:rsidRPr="001424F3">
        <w:rPr>
          <w:rFonts w:eastAsia="Times New Roman"/>
          <w:b/>
          <w:bCs/>
          <w:lang w:val="es-ES"/>
        </w:rPr>
        <w:t>Registros y Costo Real:</w:t>
      </w:r>
      <w:bookmarkEnd w:id="152"/>
    </w:p>
    <w:p w14:paraId="03BC8180" w14:textId="77777777" w:rsidR="0038788F" w:rsidRPr="001424F3" w:rsidRDefault="0038788F" w:rsidP="00611ABD">
      <w:pPr>
        <w:pStyle w:val="Heading3"/>
        <w:jc w:val="both"/>
        <w:rPr>
          <w:rFonts w:eastAsia="Times New Roman"/>
          <w:b/>
          <w:bCs/>
          <w:sz w:val="24"/>
          <w:szCs w:val="24"/>
          <w:lang w:val="es-ES"/>
        </w:rPr>
      </w:pPr>
    </w:p>
    <w:p w14:paraId="4E855565" w14:textId="5A531886" w:rsidR="00CF4188" w:rsidRPr="001424F3" w:rsidRDefault="00CF4188" w:rsidP="00611ABD">
      <w:pPr>
        <w:pStyle w:val="Normal1"/>
        <w:jc w:val="both"/>
        <w:rPr>
          <w:lang w:val="es-ES"/>
        </w:rPr>
      </w:pPr>
      <w:r w:rsidRPr="001424F3">
        <w:rPr>
          <w:lang w:val="es-ES"/>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sidRPr="001424F3">
        <w:rPr>
          <w:lang w:val="es-ES"/>
        </w:rPr>
        <w:t>n la realización de dicha tarea</w:t>
      </w:r>
      <w:r w:rsidR="0049272E" w:rsidRPr="001424F3">
        <w:rPr>
          <w:color w:val="000000" w:themeColor="text1"/>
          <w:lang w:val="es-ES"/>
        </w:rPr>
        <w:t>. La configuración del campo para EVM</w:t>
      </w:r>
      <w:r w:rsidR="005B6A91" w:rsidRPr="001424F3">
        <w:rPr>
          <w:color w:val="000000" w:themeColor="text1"/>
          <w:lang w:val="es-ES"/>
        </w:rPr>
        <w:t xml:space="preserve"> también afecta a los registros de actividades o costos incurridos, precisamente cambiando el campo requerido de los mismos,</w:t>
      </w:r>
      <w:r w:rsidR="005B6A91" w:rsidRPr="001424F3">
        <w:rPr>
          <w:lang w:val="es-ES"/>
        </w:rPr>
        <w:t xml:space="preserve"> p</w:t>
      </w:r>
      <w:r w:rsidRPr="001424F3">
        <w:rPr>
          <w:lang w:val="es-ES"/>
        </w:rPr>
        <w:t>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sidRPr="001424F3">
        <w:rPr>
          <w:lang w:val="es-ES"/>
        </w:rPr>
        <w:t xml:space="preserve"> hasta una fecha determinada. </w:t>
      </w:r>
    </w:p>
    <w:p w14:paraId="0916A562" w14:textId="2DF05DB2" w:rsidR="00DC47BA" w:rsidRPr="001424F3" w:rsidRDefault="00DC47BA" w:rsidP="00611ABD">
      <w:pPr>
        <w:pStyle w:val="Heading3"/>
        <w:jc w:val="both"/>
        <w:rPr>
          <w:rFonts w:eastAsia="Times New Roman"/>
          <w:b/>
          <w:bCs/>
          <w:lang w:val="es-ES"/>
        </w:rPr>
      </w:pPr>
      <w:bookmarkStart w:id="153" w:name="_Toc492234564"/>
      <w:r w:rsidRPr="001424F3">
        <w:rPr>
          <w:rFonts w:eastAsia="Times New Roman"/>
          <w:b/>
          <w:bCs/>
          <w:lang w:val="es-ES"/>
        </w:rPr>
        <w:t>Valor Ganado:</w:t>
      </w:r>
      <w:bookmarkEnd w:id="153"/>
      <w:r w:rsidRPr="001424F3">
        <w:rPr>
          <w:rFonts w:eastAsia="Times New Roman"/>
          <w:b/>
          <w:bCs/>
          <w:lang w:val="es-ES"/>
        </w:rPr>
        <w:t xml:space="preserve"> </w:t>
      </w:r>
    </w:p>
    <w:p w14:paraId="6841ECCE" w14:textId="25C1B024" w:rsidR="00925436" w:rsidRPr="001424F3" w:rsidRDefault="00536125" w:rsidP="00611ABD">
      <w:pPr>
        <w:pStyle w:val="Normal1"/>
        <w:jc w:val="both"/>
        <w:rPr>
          <w:lang w:val="es-ES"/>
        </w:rPr>
      </w:pPr>
      <w:r w:rsidRPr="001424F3">
        <w:rPr>
          <w:lang w:val="es-ES"/>
        </w:rPr>
        <w:t xml:space="preserve">Otro registro que 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propendiendo siempre a requerir el mínimo esfuerzo del usuario: </w:t>
      </w:r>
    </w:p>
    <w:p w14:paraId="128F1A8A" w14:textId="5FDFA905" w:rsidR="00536125" w:rsidRPr="001424F3" w:rsidRDefault="00A24320" w:rsidP="00BD73F2">
      <w:pPr>
        <w:pStyle w:val="Normal1"/>
        <w:numPr>
          <w:ilvl w:val="0"/>
          <w:numId w:val="49"/>
        </w:numPr>
        <w:jc w:val="both"/>
        <w:rPr>
          <w:lang w:val="es-ES"/>
        </w:rPr>
      </w:pPr>
      <w:r w:rsidRPr="001424F3">
        <w:rPr>
          <w:lang w:val="es-ES"/>
        </w:rPr>
        <w:t>Asignar fecha de inicio real</w:t>
      </w:r>
      <w:r w:rsidR="00536125" w:rsidRPr="001424F3">
        <w:rPr>
          <w:lang w:val="es-ES"/>
        </w:rPr>
        <w:t xml:space="preserve">: Simplemente al agregar una fecha de inicio de la tarea menor o igual a la fecha actual, la tarea pasa del estado </w:t>
      </w:r>
      <w:r w:rsidR="005D059F" w:rsidRPr="001424F3">
        <w:rPr>
          <w:i/>
          <w:lang w:val="es-ES"/>
        </w:rPr>
        <w:t>Registrada</w:t>
      </w:r>
      <w:r w:rsidR="00536125" w:rsidRPr="001424F3">
        <w:rPr>
          <w:lang w:val="es-ES"/>
        </w:rPr>
        <w:t xml:space="preserve"> a </w:t>
      </w:r>
      <w:r w:rsidR="00536125" w:rsidRPr="001424F3">
        <w:rPr>
          <w:i/>
          <w:lang w:val="es-ES"/>
        </w:rPr>
        <w:t>En progreso</w:t>
      </w:r>
      <w:r w:rsidR="00536125" w:rsidRPr="001424F3">
        <w:rPr>
          <w:lang w:val="es-ES"/>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sidRPr="001424F3">
        <w:rPr>
          <w:lang w:val="es-ES"/>
        </w:rPr>
        <w:t xml:space="preserve">en una fecha anterior pero a la vez </w:t>
      </w:r>
      <w:r w:rsidRPr="001424F3">
        <w:rPr>
          <w:lang w:val="es-ES"/>
        </w:rPr>
        <w:lastRenderedPageBreak/>
        <w:t xml:space="preserve">evita que el usuario sea por un error o de manera mal intencionada registre el inicio de una tarea en el futuro, es decir, que la fecha de inicio sea mayor a la fecha actual. Cabe destacar la diferencia entre este </w:t>
      </w:r>
      <w:r w:rsidRPr="001424F3">
        <w:rPr>
          <w:i/>
          <w:lang w:val="es-ES"/>
        </w:rPr>
        <w:t>fecha de inicio real</w:t>
      </w:r>
      <w:r w:rsidRPr="001424F3">
        <w:rPr>
          <w:lang w:val="es-ES"/>
        </w:rPr>
        <w:t xml:space="preserve"> con el campo relacionado a la planificación del proyecto </w:t>
      </w:r>
      <w:r w:rsidRPr="001424F3">
        <w:rPr>
          <w:i/>
          <w:lang w:val="es-ES"/>
        </w:rPr>
        <w:t>fecha de inicio estimado</w:t>
      </w:r>
      <w:r w:rsidRPr="001424F3">
        <w:rPr>
          <w:lang w:val="es-ES"/>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635C99DA" w:rsidR="009A31D6" w:rsidRPr="001424F3" w:rsidRDefault="009A31D6" w:rsidP="00BD73F2">
      <w:pPr>
        <w:pStyle w:val="Normal1"/>
        <w:numPr>
          <w:ilvl w:val="0"/>
          <w:numId w:val="49"/>
        </w:numPr>
        <w:jc w:val="both"/>
        <w:rPr>
          <w:lang w:val="es-ES"/>
        </w:rPr>
      </w:pPr>
      <w:r w:rsidRPr="001424F3">
        <w:rPr>
          <w:lang w:val="es-ES"/>
        </w:rPr>
        <w:t xml:space="preserve">Modificaciones en el porcentaje de completitud: Al asignar 100% en el porcentaje de completitud de una tarea, la misma cambia automáticamente su estado a </w:t>
      </w:r>
      <w:r w:rsidR="006C2535" w:rsidRPr="001424F3">
        <w:rPr>
          <w:i/>
          <w:lang w:val="es-ES"/>
        </w:rPr>
        <w:t>Completada</w:t>
      </w:r>
      <w:r w:rsidRPr="001424F3">
        <w:rPr>
          <w:lang w:val="es-ES"/>
        </w:rPr>
        <w:t xml:space="preserve"> y así también en el caso de aún no contar con fecha de fin real, se asigna automáticamente la fecha actual</w:t>
      </w:r>
      <w:r w:rsidR="00C54D9F" w:rsidRPr="001424F3">
        <w:rPr>
          <w:lang w:val="es-ES"/>
        </w:rPr>
        <w:t xml:space="preserve"> a este campo</w:t>
      </w:r>
      <w:r w:rsidRPr="001424F3">
        <w:rPr>
          <w:lang w:val="es-ES"/>
        </w:rPr>
        <w:t>.</w:t>
      </w:r>
      <w:r w:rsidR="00C54D9F" w:rsidRPr="001424F3">
        <w:rPr>
          <w:lang w:val="es-ES"/>
        </w:rPr>
        <w:t xml:space="preserve"> De forma similar, al actualizar el porcentaje de completitud de la tarea a un valor superior o igual al porcentaje configurado para el estado </w:t>
      </w:r>
      <w:r w:rsidR="00C54D9F" w:rsidRPr="001424F3">
        <w:rPr>
          <w:i/>
          <w:lang w:val="es-ES"/>
        </w:rPr>
        <w:t>En progreso</w:t>
      </w:r>
      <w:r w:rsidR="00C54D9F" w:rsidRPr="001424F3">
        <w:rPr>
          <w:lang w:val="es-ES"/>
        </w:rPr>
        <w:t xml:space="preserve">, la tarea pasa automáticamente a tener el estado En progreso en el caso de que el mismo sea </w:t>
      </w:r>
      <w:r w:rsidR="00816E86" w:rsidRPr="001424F3">
        <w:rPr>
          <w:i/>
          <w:lang w:val="es-ES"/>
        </w:rPr>
        <w:t>Registrada</w:t>
      </w:r>
      <w:r w:rsidR="00C54D9F" w:rsidRPr="001424F3">
        <w:rPr>
          <w:lang w:val="es-ES"/>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04EF5437" w:rsidR="00123675" w:rsidRPr="001424F3" w:rsidRDefault="00A24320" w:rsidP="00BD73F2">
      <w:pPr>
        <w:pStyle w:val="Normal1"/>
        <w:numPr>
          <w:ilvl w:val="0"/>
          <w:numId w:val="49"/>
        </w:numPr>
        <w:jc w:val="both"/>
        <w:rPr>
          <w:lang w:val="es-ES"/>
        </w:rPr>
      </w:pPr>
      <w:r w:rsidRPr="001424F3">
        <w:rPr>
          <w:lang w:val="es-ES"/>
        </w:rPr>
        <w:t>Asignar fecha de fin</w:t>
      </w:r>
      <w:r w:rsidR="00123675" w:rsidRPr="001424F3">
        <w:rPr>
          <w:lang w:val="es-ES"/>
        </w:rPr>
        <w:t xml:space="preserve"> real</w:t>
      </w:r>
      <w:r w:rsidRPr="001424F3">
        <w:rPr>
          <w:lang w:val="es-ES"/>
        </w:rPr>
        <w:t xml:space="preserve">: </w:t>
      </w:r>
      <w:r w:rsidR="00A42F17" w:rsidRPr="001424F3">
        <w:rPr>
          <w:lang w:val="es-ES"/>
        </w:rPr>
        <w:t xml:space="preserve">El campo </w:t>
      </w:r>
      <w:r w:rsidR="00A42F17" w:rsidRPr="001424F3">
        <w:rPr>
          <w:i/>
          <w:lang w:val="es-ES"/>
        </w:rPr>
        <w:t xml:space="preserve">fecha fin </w:t>
      </w:r>
      <w:r w:rsidR="00123675" w:rsidRPr="001424F3">
        <w:rPr>
          <w:i/>
          <w:lang w:val="es-ES"/>
        </w:rPr>
        <w:t>real</w:t>
      </w:r>
      <w:r w:rsidR="00123675" w:rsidRPr="001424F3">
        <w:rPr>
          <w:lang w:val="es-ES"/>
        </w:rPr>
        <w:t xml:space="preserve"> </w:t>
      </w:r>
      <w:r w:rsidR="00A42F17" w:rsidRPr="001424F3">
        <w:rPr>
          <w:lang w:val="es-ES"/>
        </w:rPr>
        <w:t>se refiere a la fecha en que en efecto se terminó la tarea y no a la fecha en la que se planeaba terminar (fecha de fin estimada)</w:t>
      </w:r>
      <w:r w:rsidR="00123675" w:rsidRPr="001424F3">
        <w:rPr>
          <w:lang w:val="es-ES"/>
        </w:rPr>
        <w:t xml:space="preserve">. Al asignar una fecha menor o igual a la fecha actual en este campo y en el caso de que la tarea tenga un estado </w:t>
      </w:r>
      <w:r w:rsidR="00123675" w:rsidRPr="001424F3">
        <w:rPr>
          <w:i/>
          <w:lang w:val="es-ES"/>
        </w:rPr>
        <w:t>En progreso</w:t>
      </w:r>
      <w:r w:rsidR="00123675" w:rsidRPr="001424F3">
        <w:rPr>
          <w:lang w:val="es-ES"/>
        </w:rPr>
        <w:t xml:space="preserve">, el estado de la tarea se actualiza automáticamente a </w:t>
      </w:r>
      <w:r w:rsidR="00D6181C" w:rsidRPr="001424F3">
        <w:rPr>
          <w:i/>
          <w:lang w:val="es-ES"/>
        </w:rPr>
        <w:t>Completada</w:t>
      </w:r>
      <w:r w:rsidR="00D6181C" w:rsidRPr="001424F3">
        <w:rPr>
          <w:lang w:val="es-ES"/>
        </w:rPr>
        <w:t xml:space="preserve"> </w:t>
      </w:r>
      <w:r w:rsidR="00123675" w:rsidRPr="001424F3">
        <w:rPr>
          <w:lang w:val="es-ES"/>
        </w:rPr>
        <w:t>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687C4E45" w:rsidR="00123675" w:rsidRPr="001424F3" w:rsidRDefault="00123675" w:rsidP="00BD73F2">
      <w:pPr>
        <w:pStyle w:val="Normal1"/>
        <w:numPr>
          <w:ilvl w:val="1"/>
          <w:numId w:val="49"/>
        </w:numPr>
        <w:jc w:val="both"/>
        <w:rPr>
          <w:lang w:val="es-ES"/>
        </w:rPr>
      </w:pPr>
      <w:r w:rsidRPr="001424F3">
        <w:rPr>
          <w:lang w:val="es-ES"/>
        </w:rPr>
        <w:t xml:space="preserve">La tarea debe estar </w:t>
      </w:r>
      <w:r w:rsidRPr="001424F3">
        <w:rPr>
          <w:i/>
          <w:lang w:val="es-ES"/>
        </w:rPr>
        <w:t>En progreso</w:t>
      </w:r>
      <w:r w:rsidRPr="001424F3">
        <w:rPr>
          <w:lang w:val="es-ES"/>
        </w:rPr>
        <w:t xml:space="preserve"> una tarea con estado </w:t>
      </w:r>
      <w:r w:rsidR="00140EC9" w:rsidRPr="001424F3">
        <w:rPr>
          <w:i/>
          <w:lang w:val="es-ES"/>
        </w:rPr>
        <w:t>Registrada</w:t>
      </w:r>
      <w:r w:rsidRPr="001424F3">
        <w:rPr>
          <w:lang w:val="es-ES"/>
        </w:rPr>
        <w:t xml:space="preserve"> nunca debería pasar al estado </w:t>
      </w:r>
      <w:r w:rsidR="00D6181C" w:rsidRPr="001424F3">
        <w:rPr>
          <w:i/>
          <w:lang w:val="es-ES"/>
        </w:rPr>
        <w:t>Completada</w:t>
      </w:r>
      <w:r w:rsidR="00D6181C" w:rsidRPr="001424F3">
        <w:rPr>
          <w:lang w:val="es-ES"/>
        </w:rPr>
        <w:t xml:space="preserve"> </w:t>
      </w:r>
      <w:r w:rsidRPr="001424F3">
        <w:rPr>
          <w:lang w:val="es-ES"/>
        </w:rPr>
        <w:t>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Pr="001424F3" w:rsidRDefault="00123675" w:rsidP="00BD73F2">
      <w:pPr>
        <w:pStyle w:val="Normal1"/>
        <w:numPr>
          <w:ilvl w:val="1"/>
          <w:numId w:val="49"/>
        </w:numPr>
        <w:jc w:val="both"/>
        <w:rPr>
          <w:lang w:val="es-ES"/>
        </w:rPr>
      </w:pPr>
      <w:r w:rsidRPr="001424F3">
        <w:rPr>
          <w:lang w:val="es-ES"/>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sidRPr="001424F3">
        <w:rPr>
          <w:lang w:val="es-ES"/>
        </w:rPr>
        <w:t>una jornada anterior.</w:t>
      </w:r>
    </w:p>
    <w:p w14:paraId="1E5976D8" w14:textId="5CF0BED1" w:rsidR="00A24320" w:rsidRPr="001424F3" w:rsidRDefault="009A31D6" w:rsidP="00BD73F2">
      <w:pPr>
        <w:pStyle w:val="Normal1"/>
        <w:numPr>
          <w:ilvl w:val="1"/>
          <w:numId w:val="49"/>
        </w:numPr>
        <w:jc w:val="both"/>
        <w:rPr>
          <w:lang w:val="es-ES"/>
        </w:rPr>
      </w:pPr>
      <w:r w:rsidRPr="001424F3">
        <w:rPr>
          <w:lang w:val="es-ES"/>
        </w:rPr>
        <w:t xml:space="preserve">Las mismas condiciones que la tarea debe cumplir para pasar al estado </w:t>
      </w:r>
      <w:r w:rsidRPr="001424F3">
        <w:rPr>
          <w:i/>
          <w:lang w:val="es-ES"/>
        </w:rPr>
        <w:t>En progreso</w:t>
      </w:r>
      <w:r w:rsidRPr="001424F3">
        <w:rPr>
          <w:lang w:val="es-ES"/>
        </w:rPr>
        <w:t>, es decir, tener fechas estimadas, valor planificado, usuario asignado, etc.</w:t>
      </w:r>
    </w:p>
    <w:p w14:paraId="5BF7007B" w14:textId="69942E48" w:rsidR="009A31D6" w:rsidRPr="001424F3" w:rsidRDefault="006E47BA" w:rsidP="00BD73F2">
      <w:pPr>
        <w:pStyle w:val="Normal1"/>
        <w:numPr>
          <w:ilvl w:val="0"/>
          <w:numId w:val="49"/>
        </w:numPr>
        <w:jc w:val="both"/>
        <w:rPr>
          <w:lang w:val="es-ES"/>
        </w:rPr>
      </w:pPr>
      <w:r w:rsidRPr="001424F3">
        <w:rPr>
          <w:lang w:val="es-ES"/>
        </w:rPr>
        <w:t>Modificaciones de estado:</w:t>
      </w:r>
      <w:r w:rsidR="009C02EA" w:rsidRPr="001424F3">
        <w:rPr>
          <w:lang w:val="es-ES"/>
        </w:rPr>
        <w:t xml:space="preserve"> </w:t>
      </w:r>
      <w:r w:rsidR="00EE6996" w:rsidRPr="001424F3">
        <w:rPr>
          <w:lang w:val="es-ES"/>
        </w:rPr>
        <w:t>Las modificaciones del estado de una tarea afectan tanto a los c</w:t>
      </w:r>
      <w:r w:rsidR="00963111" w:rsidRPr="001424F3">
        <w:rPr>
          <w:lang w:val="es-ES"/>
        </w:rPr>
        <w:t>a</w:t>
      </w:r>
      <w:r w:rsidR="00EE6996" w:rsidRPr="001424F3">
        <w:rPr>
          <w:lang w:val="es-ES"/>
        </w:rPr>
        <w:t xml:space="preserve">mpos de fecha de inicio real, fecha fin real, como al porcentaje de completitud de la misma. Ya que, como es de esperar, por ejemplo, al cambiar el </w:t>
      </w:r>
      <w:r w:rsidR="00EE6996" w:rsidRPr="001424F3">
        <w:rPr>
          <w:lang w:val="es-ES"/>
        </w:rPr>
        <w:lastRenderedPageBreak/>
        <w:t xml:space="preserve">estado de una tarea de </w:t>
      </w:r>
      <w:r w:rsidR="00EE6996" w:rsidRPr="001424F3">
        <w:rPr>
          <w:i/>
          <w:lang w:val="es-ES"/>
        </w:rPr>
        <w:t>En progreso</w:t>
      </w:r>
      <w:r w:rsidR="00EE6996" w:rsidRPr="001424F3">
        <w:rPr>
          <w:lang w:val="es-ES"/>
        </w:rPr>
        <w:t xml:space="preserve"> a </w:t>
      </w:r>
      <w:r w:rsidR="00D6181C" w:rsidRPr="001424F3">
        <w:rPr>
          <w:i/>
          <w:lang w:val="es-ES"/>
        </w:rPr>
        <w:t>Completada</w:t>
      </w:r>
      <w:r w:rsidR="00EE6996" w:rsidRPr="001424F3">
        <w:rPr>
          <w:lang w:val="es-ES"/>
        </w:rPr>
        <w:t xml:space="preserve">, se completa automáticamente la fecha de fin real a la fecha actual si la misma aún no ha sido asignada y el porcentaje de completitud pasa a ser 100%. De forma similar al asignar el estado </w:t>
      </w:r>
      <w:r w:rsidR="00EE6996" w:rsidRPr="001424F3">
        <w:rPr>
          <w:i/>
          <w:lang w:val="es-ES"/>
        </w:rPr>
        <w:t xml:space="preserve">En progreso </w:t>
      </w:r>
      <w:r w:rsidR="00EE6996" w:rsidRPr="001424F3">
        <w:rPr>
          <w:lang w:val="es-ES"/>
        </w:rPr>
        <w:t xml:space="preserve">a una tarea con estado </w:t>
      </w:r>
      <w:r w:rsidR="00F562A3" w:rsidRPr="001424F3">
        <w:rPr>
          <w:lang w:val="es-ES"/>
        </w:rPr>
        <w:t>Registrada</w:t>
      </w:r>
      <w:r w:rsidR="00EE6996" w:rsidRPr="001424F3">
        <w:rPr>
          <w:lang w:val="es-ES"/>
        </w:rPr>
        <w:t xml:space="preserve"> su porcentaje de completitud pasa a ser el mínimo configurado al estado </w:t>
      </w:r>
      <w:r w:rsidR="00EE6996" w:rsidRPr="001424F3">
        <w:rPr>
          <w:i/>
          <w:lang w:val="es-ES"/>
        </w:rPr>
        <w:t>En progreso</w:t>
      </w:r>
      <w:r w:rsidR="00EE6996" w:rsidRPr="001424F3">
        <w:rPr>
          <w:lang w:val="es-ES"/>
        </w:rPr>
        <w:t xml:space="preserve"> en caso de que el usuario no haya asignado un porcentaje de completitud previamente, y así también </w:t>
      </w:r>
      <w:r w:rsidR="00963111" w:rsidRPr="001424F3">
        <w:rPr>
          <w:lang w:val="es-ES"/>
        </w:rPr>
        <w:t>la tarea pasa a tener una fecha de inicio real igual a la fecha actual en caso de que este campo no haya sido previamente completado.</w:t>
      </w:r>
    </w:p>
    <w:p w14:paraId="25023EFD" w14:textId="3A843C92" w:rsidR="00864A1B" w:rsidRPr="001424F3" w:rsidRDefault="00113D53" w:rsidP="00BD73F2">
      <w:pPr>
        <w:pStyle w:val="Normal1"/>
        <w:numPr>
          <w:ilvl w:val="0"/>
          <w:numId w:val="49"/>
        </w:numPr>
        <w:jc w:val="both"/>
        <w:rPr>
          <w:lang w:val="es-ES"/>
        </w:rPr>
      </w:pPr>
      <w:r w:rsidRPr="001424F3">
        <w:rPr>
          <w:lang w:val="es-ES"/>
        </w:rPr>
        <w:t>Lista de comprobación o c</w:t>
      </w:r>
      <w:r w:rsidR="00864A1B" w:rsidRPr="001424F3">
        <w:rPr>
          <w:lang w:val="es-ES"/>
        </w:rPr>
        <w:t>hecklist</w:t>
      </w:r>
      <w:r w:rsidRPr="001424F3">
        <w:rPr>
          <w:lang w:val="es-ES"/>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sidRPr="001424F3">
        <w:rPr>
          <w:lang w:val="es-ES"/>
        </w:rPr>
        <w:t xml:space="preserve">s, </w:t>
      </w:r>
      <w:r w:rsidR="007F03E8" w:rsidRPr="001424F3">
        <w:rPr>
          <w:lang w:val="es-ES"/>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sidRPr="001424F3">
        <w:rPr>
          <w:lang w:val="es-ES"/>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Pr="001424F3" w:rsidRDefault="006E47BA" w:rsidP="00611ABD">
      <w:pPr>
        <w:pStyle w:val="Normal1"/>
        <w:jc w:val="both"/>
        <w:rPr>
          <w:lang w:val="es-ES"/>
        </w:rPr>
      </w:pPr>
    </w:p>
    <w:p w14:paraId="44268888" w14:textId="40E0A159" w:rsidR="00925436" w:rsidRPr="001424F3" w:rsidRDefault="006E47BA" w:rsidP="00611ABD">
      <w:pPr>
        <w:pStyle w:val="Normal1"/>
        <w:jc w:val="both"/>
        <w:rPr>
          <w:lang w:val="es-ES"/>
        </w:rPr>
      </w:pPr>
      <w:r w:rsidRPr="001424F3">
        <w:rPr>
          <w:lang w:val="es-ES"/>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sidRPr="001424F3">
        <w:rPr>
          <w:lang w:val="es-ES"/>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1424F3" w:rsidRDefault="0061465A" w:rsidP="00611ABD">
      <w:pPr>
        <w:pStyle w:val="Heading3"/>
        <w:jc w:val="both"/>
        <w:rPr>
          <w:rFonts w:eastAsia="Times New Roman"/>
          <w:lang w:val="es-ES"/>
        </w:rPr>
      </w:pPr>
      <w:bookmarkStart w:id="154" w:name="_Toc492234565"/>
      <w:r w:rsidRPr="001424F3">
        <w:rPr>
          <w:rFonts w:eastAsia="Times New Roman"/>
          <w:b/>
          <w:bCs/>
          <w:lang w:val="es-ES"/>
        </w:rPr>
        <w:t>P</w:t>
      </w:r>
      <w:r w:rsidR="007746CD" w:rsidRPr="001424F3">
        <w:rPr>
          <w:rFonts w:eastAsia="Times New Roman"/>
          <w:b/>
          <w:bCs/>
          <w:lang w:val="es-ES"/>
        </w:rPr>
        <w:t>rocesamiento y almacenamiento:</w:t>
      </w:r>
      <w:bookmarkEnd w:id="154"/>
      <w:r w:rsidR="007746CD" w:rsidRPr="001424F3">
        <w:rPr>
          <w:rFonts w:eastAsia="Times New Roman"/>
          <w:b/>
          <w:bCs/>
          <w:lang w:val="es-ES"/>
        </w:rPr>
        <w:t xml:space="preserve"> </w:t>
      </w:r>
    </w:p>
    <w:p w14:paraId="1C1CD59C" w14:textId="67AB1000" w:rsidR="007746CD" w:rsidRPr="001424F3" w:rsidRDefault="00C57847" w:rsidP="00611ABD">
      <w:pPr>
        <w:pStyle w:val="Normal1"/>
        <w:jc w:val="both"/>
        <w:rPr>
          <w:lang w:val="es-ES"/>
        </w:rPr>
      </w:pPr>
      <w:r w:rsidRPr="001424F3">
        <w:rPr>
          <w:lang w:val="es-ES"/>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sidRPr="001424F3">
        <w:rPr>
          <w:lang w:val="es-ES"/>
        </w:rPr>
        <w:t xml:space="preserve">. Para solucionar este problema se la </w:t>
      </w:r>
      <w:r w:rsidRPr="001424F3">
        <w:rPr>
          <w:lang w:val="es-ES"/>
        </w:rPr>
        <w:t xml:space="preserve">herramienta </w:t>
      </w:r>
      <w:r w:rsidR="0061465A" w:rsidRPr="001424F3">
        <w:rPr>
          <w:lang w:val="es-ES"/>
        </w:rPr>
        <w:t xml:space="preserve">implementa un mecanismo que consiste en </w:t>
      </w:r>
      <w:r w:rsidRPr="001424F3">
        <w:rPr>
          <w:lang w:val="es-ES"/>
        </w:rPr>
        <w:t>tener otro programa</w:t>
      </w:r>
      <w:r w:rsidR="0061465A" w:rsidRPr="001424F3">
        <w:rPr>
          <w:lang w:val="es-ES"/>
        </w:rPr>
        <w:t xml:space="preserve"> que se ejecuta en segundo plano</w:t>
      </w:r>
      <w:r w:rsidRPr="001424F3">
        <w:rPr>
          <w:lang w:val="es-ES"/>
        </w:rPr>
        <w:t>, el cual procesa los datos de todos los proyectos y los almacena diariamente</w:t>
      </w:r>
      <w:r w:rsidR="0061465A" w:rsidRPr="001424F3">
        <w:rPr>
          <w:lang w:val="es-ES"/>
        </w:rPr>
        <w:t xml:space="preserve">, como si fuesen fotos instantáneas o </w:t>
      </w:r>
      <w:r w:rsidR="0061465A" w:rsidRPr="001424F3">
        <w:rPr>
          <w:i/>
          <w:lang w:val="es-ES"/>
        </w:rPr>
        <w:t>snapshots</w:t>
      </w:r>
      <w:r w:rsidR="0061465A" w:rsidRPr="001424F3">
        <w:rPr>
          <w:lang w:val="es-ES"/>
        </w:rPr>
        <w:t xml:space="preserve"> del </w:t>
      </w:r>
      <w:r w:rsidR="0061465A" w:rsidRPr="001424F3">
        <w:rPr>
          <w:lang w:val="es-ES"/>
        </w:rPr>
        <w:lastRenderedPageBreak/>
        <w:t>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Pr="001424F3" w:rsidRDefault="005B6A91" w:rsidP="00611ABD">
      <w:pPr>
        <w:jc w:val="both"/>
        <w:rPr>
          <w:b/>
          <w:sz w:val="24"/>
          <w:szCs w:val="24"/>
          <w:lang w:val="es-ES" w:eastAsia="en-US"/>
        </w:rPr>
      </w:pPr>
      <w:r w:rsidRPr="001424F3">
        <w:rPr>
          <w:b/>
          <w:lang w:val="es-ES"/>
        </w:rPr>
        <w:br w:type="page"/>
      </w:r>
    </w:p>
    <w:p w14:paraId="5B1EC23D" w14:textId="2F763FE4" w:rsidR="00925436" w:rsidRPr="001424F3" w:rsidRDefault="00925436" w:rsidP="00611ABD">
      <w:pPr>
        <w:pStyle w:val="NormalWeb"/>
        <w:spacing w:before="0" w:beforeAutospacing="0" w:after="0" w:afterAutospacing="0"/>
        <w:jc w:val="both"/>
        <w:rPr>
          <w:rFonts w:ascii="Arial" w:hAnsi="Arial" w:cs="Arial"/>
          <w:b/>
          <w:color w:val="000000"/>
          <w:lang w:val="es-ES"/>
        </w:rPr>
      </w:pPr>
      <w:commentRangeStart w:id="155"/>
      <w:r w:rsidRPr="001424F3">
        <w:rPr>
          <w:rFonts w:ascii="Arial" w:hAnsi="Arial" w:cs="Arial"/>
          <w:b/>
          <w:color w:val="000000"/>
          <w:lang w:val="es-ES"/>
        </w:rPr>
        <w:lastRenderedPageBreak/>
        <w:t>Técnicas de medición del Valor Ganado</w:t>
      </w:r>
    </w:p>
    <w:p w14:paraId="52A33B17" w14:textId="77777777" w:rsidR="00925436" w:rsidRPr="001424F3" w:rsidRDefault="00925436" w:rsidP="00611ABD">
      <w:pPr>
        <w:pStyle w:val="NormalWeb"/>
        <w:spacing w:before="0" w:beforeAutospacing="0" w:after="0" w:afterAutospacing="0"/>
        <w:ind w:left="720"/>
        <w:jc w:val="both"/>
        <w:rPr>
          <w:rFonts w:ascii="Arial" w:hAnsi="Arial" w:cs="Arial"/>
          <w:color w:val="000000"/>
          <w:lang w:val="es-ES"/>
        </w:rPr>
      </w:pPr>
    </w:p>
    <w:p w14:paraId="1FA9BC98" w14:textId="77777777" w:rsidR="00BA4C54"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écnicas de Medición del Valor Ganado</w:t>
      </w:r>
    </w:p>
    <w:p w14:paraId="44D35DD1" w14:textId="4DB4D05C" w:rsidR="00DC47BA"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Porcentaje Completo</w:t>
      </w:r>
    </w:p>
    <w:p w14:paraId="2CAA3BA8" w14:textId="40862E96" w:rsidR="00BA4C54"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Se puede hacer Hito Ponderado con Hitos, Tareas padres e hijas, o incluso con tareas y checklist.</w:t>
      </w:r>
    </w:p>
    <w:p w14:paraId="45DA575C" w14:textId="126C0B46" w:rsidR="00BA4C54" w:rsidRPr="001424F3" w:rsidRDefault="00BA4C54"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sidRPr="001424F3">
        <w:rPr>
          <w:rFonts w:ascii="Arial" w:hAnsi="Arial" w:cs="Arial"/>
          <w:color w:val="000000"/>
          <w:lang w:val="es-ES"/>
        </w:rPr>
        <w:t>xpuestas en el presente trabajo. H</w:t>
      </w:r>
      <w:r w:rsidRPr="001424F3">
        <w:rPr>
          <w:rFonts w:ascii="Arial" w:hAnsi="Arial" w:cs="Arial"/>
          <w:color w:val="000000"/>
          <w:lang w:val="es-ES"/>
        </w:rPr>
        <w:t>acer esto depende exclusivamente de la política de cada organización o de las necesidades del proyecto mismo.</w:t>
      </w:r>
    </w:p>
    <w:p w14:paraId="5AC08F29" w14:textId="3C08DBB4" w:rsidR="00BA4C54" w:rsidRPr="001424F3" w:rsidRDefault="00BD749D" w:rsidP="00BD73F2">
      <w:pPr>
        <w:pStyle w:val="NormalWeb"/>
        <w:numPr>
          <w:ilvl w:val="0"/>
          <w:numId w:val="47"/>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écnicas mixtas</w:t>
      </w:r>
    </w:p>
    <w:commentRangeEnd w:id="155"/>
    <w:p w14:paraId="75D21345" w14:textId="77777777" w:rsidR="00400D96" w:rsidRPr="001424F3" w:rsidRDefault="007746CD" w:rsidP="00611ABD">
      <w:pPr>
        <w:pStyle w:val="NormalWeb"/>
        <w:spacing w:before="0" w:beforeAutospacing="0" w:after="0" w:afterAutospacing="0"/>
        <w:jc w:val="both"/>
        <w:rPr>
          <w:rFonts w:ascii="Arial" w:hAnsi="Arial" w:cs="Arial"/>
          <w:color w:val="000000"/>
          <w:lang w:val="es-ES"/>
        </w:rPr>
      </w:pPr>
      <w:r w:rsidRPr="001424F3">
        <w:rPr>
          <w:rStyle w:val="CommentReference"/>
          <w:rFonts w:ascii="Arial" w:hAnsi="Arial" w:cs="Arial"/>
          <w:color w:val="000000"/>
          <w:lang w:val="es-ES" w:eastAsia="es-ES"/>
        </w:rPr>
        <w:commentReference w:id="155"/>
      </w:r>
    </w:p>
    <w:p w14:paraId="173A39A0" w14:textId="77777777" w:rsidR="00400D96" w:rsidRPr="001424F3" w:rsidRDefault="00400D96" w:rsidP="00611ABD">
      <w:pPr>
        <w:pStyle w:val="NormalWeb"/>
        <w:spacing w:before="0" w:beforeAutospacing="0" w:after="0" w:afterAutospacing="0"/>
        <w:jc w:val="both"/>
        <w:rPr>
          <w:rFonts w:ascii="Arial" w:hAnsi="Arial" w:cs="Arial"/>
          <w:color w:val="000000"/>
          <w:lang w:val="es-ES"/>
        </w:rPr>
      </w:pPr>
    </w:p>
    <w:p w14:paraId="6B7D0B15" w14:textId="4CB72FB9" w:rsidR="00DC47BA" w:rsidRPr="001424F3" w:rsidRDefault="00BF0533" w:rsidP="00611ABD">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Acerca de la licencia</w:t>
      </w:r>
    </w:p>
    <w:p w14:paraId="6C1DC263" w14:textId="77777777" w:rsidR="00BF0533" w:rsidRPr="001424F3" w:rsidRDefault="00BF0533" w:rsidP="00611ABD">
      <w:pPr>
        <w:pStyle w:val="NormalWeb"/>
        <w:spacing w:before="0" w:beforeAutospacing="0" w:after="0" w:afterAutospacing="0"/>
        <w:jc w:val="both"/>
        <w:rPr>
          <w:rFonts w:ascii="Arial" w:hAnsi="Arial" w:cs="Arial"/>
          <w:color w:val="000000"/>
          <w:lang w:val="es-ES"/>
        </w:rPr>
      </w:pPr>
    </w:p>
    <w:p w14:paraId="0164E1FF" w14:textId="77777777" w:rsidR="004E5BED" w:rsidRPr="001424F3" w:rsidRDefault="00BF0533" w:rsidP="00BF0533">
      <w:pPr>
        <w:pStyle w:val="Normal1"/>
        <w:spacing w:line="360" w:lineRule="auto"/>
        <w:contextualSpacing/>
        <w:jc w:val="both"/>
        <w:rPr>
          <w:rFonts w:eastAsia="Times New Roman"/>
          <w:color w:val="000000" w:themeColor="text1"/>
          <w:lang w:val="es-ES"/>
        </w:rPr>
      </w:pPr>
      <w:r w:rsidRPr="001424F3">
        <w:rPr>
          <w:lang w:val="es-ES"/>
        </w:rPr>
        <w:t xml:space="preserve">Con respecto al objetivo </w:t>
      </w:r>
      <w:r w:rsidR="00736411" w:rsidRPr="001424F3">
        <w:rPr>
          <w:lang w:val="es-ES"/>
        </w:rPr>
        <w:t>específico</w:t>
      </w:r>
      <w:r w:rsidRPr="001424F3">
        <w:rPr>
          <w:lang w:val="es-ES"/>
        </w:rPr>
        <w:t xml:space="preserve"> planteado en este trabajo, que consiste en </w:t>
      </w:r>
      <w:r w:rsidRPr="001424F3">
        <w:rPr>
          <w:rFonts w:eastAsia="Times New Roman"/>
          <w:color w:val="000000" w:themeColor="text1"/>
          <w:lang w:val="es-ES"/>
        </w:rPr>
        <w:t xml:space="preserve">implementar una herramienta de código abierto como un aporte para la comunidad, es que hemos optado por la </w:t>
      </w:r>
      <w:r w:rsidR="00736411" w:rsidRPr="001424F3">
        <w:rPr>
          <w:rFonts w:eastAsia="Times New Roman"/>
          <w:color w:val="000000" w:themeColor="text1"/>
          <w:lang w:val="es-ES"/>
        </w:rPr>
        <w:t>licencia de código abierto GNU General Public License version 3, mejor conocida por sus siglas GNU GPL</w:t>
      </w:r>
      <w:r w:rsidR="004E5BED" w:rsidRPr="001424F3">
        <w:rPr>
          <w:rFonts w:eastAsia="Times New Roman"/>
          <w:color w:val="000000" w:themeColor="text1"/>
          <w:lang w:val="es-ES"/>
        </w:rPr>
        <w:t>.</w:t>
      </w:r>
    </w:p>
    <w:p w14:paraId="7F4ADC5C" w14:textId="5EB16D16" w:rsidR="00BF0533" w:rsidRPr="001424F3" w:rsidRDefault="004E5BED" w:rsidP="00BF0533">
      <w:pPr>
        <w:pStyle w:val="Normal1"/>
        <w:spacing w:line="360" w:lineRule="auto"/>
        <w:contextualSpacing/>
        <w:jc w:val="both"/>
        <w:rPr>
          <w:rFonts w:eastAsia="Times New Roman"/>
          <w:color w:val="000000" w:themeColor="text1"/>
          <w:lang w:val="es-ES"/>
        </w:rPr>
      </w:pPr>
      <w:r w:rsidRPr="001424F3">
        <w:rPr>
          <w:rFonts w:eastAsia="Times New Roman"/>
          <w:color w:val="000000" w:themeColor="text1"/>
          <w:lang w:val="es-ES"/>
        </w:rPr>
        <w:t>Con bases en lo</w:t>
      </w:r>
      <w:r w:rsidR="00FD4A3C" w:rsidRPr="001424F3">
        <w:rPr>
          <w:rFonts w:eastAsia="Times New Roman"/>
          <w:color w:val="000000" w:themeColor="text1"/>
          <w:lang w:val="es-ES"/>
        </w:rPr>
        <w:t xml:space="preserve"> descripto por la FreeSoftware Foundation (2017), esta licencia</w:t>
      </w:r>
      <w:r w:rsidR="00DB45AB" w:rsidRPr="001424F3">
        <w:rPr>
          <w:rFonts w:eastAsia="Times New Roman"/>
          <w:color w:val="000000" w:themeColor="text1"/>
          <w:lang w:val="es-ES"/>
        </w:rPr>
        <w:t xml:space="preserve"> busca garantizar que el código continúe siendo libre aun con el paso del tiempo y aunque sufra modificaciones</w:t>
      </w:r>
      <w:r w:rsidRPr="001424F3">
        <w:rPr>
          <w:rFonts w:eastAsia="Times New Roman"/>
          <w:color w:val="000000" w:themeColor="text1"/>
          <w:lang w:val="es-ES"/>
        </w:rPr>
        <w:t>, este código puede ser comercializado o usado para fines comerciales pero siempre y cuando continúe su distribución bajo la misma licencia.</w:t>
      </w:r>
    </w:p>
    <w:p w14:paraId="49176B05" w14:textId="1E6A0EEC" w:rsidR="00B96E18" w:rsidRPr="001424F3" w:rsidRDefault="004E5BED" w:rsidP="00BF0533">
      <w:pPr>
        <w:pStyle w:val="Normal1"/>
        <w:spacing w:line="360" w:lineRule="auto"/>
        <w:contextualSpacing/>
        <w:jc w:val="both"/>
        <w:rPr>
          <w:rFonts w:eastAsia="Times New Roman"/>
          <w:color w:val="000000" w:themeColor="text1"/>
          <w:lang w:val="es-ES"/>
        </w:rPr>
      </w:pPr>
      <w:r w:rsidRPr="001424F3">
        <w:rPr>
          <w:rFonts w:eastAsia="Times New Roman"/>
          <w:color w:val="000000" w:themeColor="text1"/>
          <w:lang w:val="es-ES"/>
        </w:rPr>
        <w:t>La razón por la que hemos optado por esta licencia es que mediante ella podemos garantizar que nuestro código estará disponible para la comunidad y así mismo si con el tiempo recibiéramos colaboraciones de código estos también serian de libre acceso para la comunidad, además para estar acorde con las herramientas que usamos para el desarrollo como el lenguaje Rub</w:t>
      </w:r>
      <w:r w:rsidR="00B96E18" w:rsidRPr="001424F3">
        <w:rPr>
          <w:rFonts w:eastAsia="Times New Roman"/>
          <w:color w:val="000000" w:themeColor="text1"/>
          <w:lang w:val="es-ES"/>
        </w:rPr>
        <w:t>y que hace uso de esta licencia.</w:t>
      </w:r>
    </w:p>
    <w:p w14:paraId="03C457D4" w14:textId="77777777" w:rsidR="00B96E18" w:rsidRPr="001424F3" w:rsidRDefault="00B96E18" w:rsidP="00BF0533">
      <w:pPr>
        <w:pStyle w:val="Normal1"/>
        <w:spacing w:line="360" w:lineRule="auto"/>
        <w:contextualSpacing/>
        <w:jc w:val="both"/>
        <w:rPr>
          <w:rFonts w:eastAsia="Times New Roman"/>
          <w:color w:val="000000" w:themeColor="text1"/>
          <w:lang w:val="es-ES"/>
        </w:rPr>
      </w:pPr>
    </w:p>
    <w:p w14:paraId="3F570DAE" w14:textId="77777777" w:rsidR="004E5BED" w:rsidRPr="001424F3" w:rsidRDefault="004E5BED" w:rsidP="00BF0533">
      <w:pPr>
        <w:pStyle w:val="Normal1"/>
        <w:spacing w:line="360" w:lineRule="auto"/>
        <w:contextualSpacing/>
        <w:jc w:val="both"/>
        <w:rPr>
          <w:rFonts w:eastAsia="Times New Roman"/>
          <w:color w:val="000000" w:themeColor="text1"/>
          <w:lang w:val="es-ES"/>
        </w:rPr>
      </w:pPr>
    </w:p>
    <w:p w14:paraId="2AAEAB71" w14:textId="145E435C" w:rsidR="00BF0533" w:rsidRPr="001424F3" w:rsidRDefault="00BF0533" w:rsidP="00611ABD">
      <w:pPr>
        <w:pStyle w:val="NormalWeb"/>
        <w:spacing w:before="0" w:beforeAutospacing="0" w:after="0" w:afterAutospacing="0"/>
        <w:jc w:val="both"/>
        <w:rPr>
          <w:rFonts w:ascii="Arial" w:hAnsi="Arial" w:cs="Arial"/>
          <w:color w:val="000000"/>
          <w:lang w:val="es-ES"/>
        </w:rPr>
      </w:pPr>
    </w:p>
    <w:p w14:paraId="6291FE8A" w14:textId="77777777" w:rsidR="00476E85" w:rsidRPr="001424F3" w:rsidRDefault="00476E85" w:rsidP="00611ABD">
      <w:pPr>
        <w:jc w:val="both"/>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40555224" w14:textId="6578B3A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lastRenderedPageBreak/>
        <w:t>Bibliografía</w:t>
      </w:r>
    </w:p>
    <w:p w14:paraId="243D02A0"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Terrazas Pastor, Rafael Alfredo; (2009). MODELO CONCEPTUAL PARA LA GESTIÓN DE PROYECTOS. </w:t>
      </w:r>
      <w:r w:rsidRPr="001424F3">
        <w:rPr>
          <w:rFonts w:eastAsia="Times New Roman"/>
          <w:i/>
          <w:color w:val="000000" w:themeColor="text1"/>
          <w:lang w:val="es-ES"/>
        </w:rPr>
        <w:t>PERSPECTIVAS</w:t>
      </w:r>
      <w:r w:rsidRPr="001424F3">
        <w:rPr>
          <w:rFonts w:eastAsia="Times New Roman"/>
          <w:color w:val="000000" w:themeColor="text1"/>
          <w:lang w:val="es-ES"/>
        </w:rPr>
        <w:t xml:space="preserve">, Julio-Diciembre, 165-188. </w:t>
      </w:r>
    </w:p>
    <w:p w14:paraId="539A7BE8"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i/>
          <w:color w:val="000000" w:themeColor="text1"/>
          <w:lang w:val="es-ES"/>
        </w:rPr>
        <w:t>Learn More About Who PMI is and What We Do</w:t>
      </w:r>
      <w:r w:rsidRPr="001424F3">
        <w:rPr>
          <w:rFonts w:eastAsia="Times New Roman"/>
          <w:color w:val="000000" w:themeColor="text1"/>
          <w:lang w:val="es-ES"/>
        </w:rPr>
        <w:t xml:space="preserve">. (2016). </w:t>
      </w:r>
      <w:r w:rsidRPr="001424F3">
        <w:rPr>
          <w:rFonts w:eastAsia="Times New Roman"/>
          <w:i/>
          <w:color w:val="000000" w:themeColor="text1"/>
          <w:lang w:val="es-ES"/>
        </w:rPr>
        <w:t>Pmi.org</w:t>
      </w:r>
      <w:r w:rsidRPr="001424F3">
        <w:rPr>
          <w:rFonts w:eastAsia="Times New Roman"/>
          <w:color w:val="000000" w:themeColor="text1"/>
          <w:lang w:val="es-ES"/>
        </w:rPr>
        <w:t xml:space="preserve">. Obtenido en 3 Marzo 2016, de </w:t>
      </w:r>
      <w:hyperlink r:id="rId36">
        <w:r w:rsidRPr="001424F3">
          <w:rPr>
            <w:rFonts w:eastAsia="Times New Roman"/>
            <w:color w:val="000000" w:themeColor="text1"/>
            <w:u w:val="single"/>
            <w:lang w:val="es-ES"/>
          </w:rPr>
          <w:t>http://www.pmi.org/About-Us.aspx</w:t>
        </w:r>
      </w:hyperlink>
    </w:p>
    <w:p w14:paraId="68904D91"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roject Management Institute. (2013). </w:t>
      </w:r>
      <w:r w:rsidRPr="001424F3">
        <w:rPr>
          <w:rFonts w:eastAsia="Times New Roman"/>
          <w:i/>
          <w:color w:val="000000" w:themeColor="text1"/>
          <w:lang w:val="es-ES"/>
        </w:rPr>
        <w:t xml:space="preserve">Guía de los Fundamentos para la Dirección de Proyectos (Guía del PMBOK). </w:t>
      </w:r>
      <w:r w:rsidRPr="001424F3">
        <w:rPr>
          <w:rFonts w:eastAsia="Times New Roman"/>
          <w:color w:val="000000" w:themeColor="text1"/>
          <w:lang w:val="es-ES"/>
        </w:rPr>
        <w:t xml:space="preserve">Pennsylvania. PMI. </w:t>
      </w:r>
    </w:p>
    <w:p w14:paraId="02FCAF29"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Hernández González, Anaisa; Chaviano Gómez, Yigsy; (2006). HERRAMIENTAS AUTOMATIZADAS PARA LA GESTIÓN DE PROYECTOS. </w:t>
      </w:r>
      <w:r w:rsidRPr="001424F3">
        <w:rPr>
          <w:rFonts w:eastAsia="Times New Roman"/>
          <w:i/>
          <w:color w:val="000000" w:themeColor="text1"/>
          <w:lang w:val="es-ES"/>
        </w:rPr>
        <w:t>Ingeniería Industrial, XXVII</w:t>
      </w:r>
      <w:r w:rsidRPr="001424F3">
        <w:rPr>
          <w:rFonts w:eastAsia="Times New Roman"/>
          <w:color w:val="000000" w:themeColor="text1"/>
          <w:lang w:val="es-ES"/>
        </w:rPr>
        <w:t xml:space="preserve">. 67-74. </w:t>
      </w:r>
    </w:p>
    <w:p w14:paraId="32D8788F" w14:textId="41DE5DBC" w:rsidR="00DB4BFA" w:rsidRPr="001424F3" w:rsidRDefault="00536D65"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Project Management Institute</w:t>
      </w:r>
      <w:r w:rsidR="00675BDA" w:rsidRPr="001424F3">
        <w:rPr>
          <w:rFonts w:eastAsia="Times New Roman"/>
          <w:color w:val="000000" w:themeColor="text1"/>
          <w:lang w:val="es-ES"/>
        </w:rPr>
        <w:t xml:space="preserve">. (2005) </w:t>
      </w:r>
      <w:r w:rsidR="00675BDA" w:rsidRPr="001424F3">
        <w:rPr>
          <w:rFonts w:eastAsia="Times New Roman"/>
          <w:i/>
          <w:color w:val="000000" w:themeColor="text1"/>
          <w:lang w:val="es-ES"/>
        </w:rPr>
        <w:t>Practice Standard for Earned Value Management</w:t>
      </w:r>
      <w:r w:rsidR="00675BDA" w:rsidRPr="001424F3">
        <w:rPr>
          <w:rFonts w:eastAsia="Times New Roman"/>
          <w:color w:val="000000" w:themeColor="text1"/>
          <w:lang w:val="es-ES"/>
        </w:rPr>
        <w:t xml:space="preserve">. </w:t>
      </w:r>
      <w:r w:rsidRPr="001424F3">
        <w:rPr>
          <w:color w:val="000000" w:themeColor="text1"/>
          <w:lang w:val="es-ES"/>
        </w:rPr>
        <w:t>Newtown Square, Pa</w:t>
      </w:r>
      <w:r w:rsidR="00675BDA" w:rsidRPr="001424F3">
        <w:rPr>
          <w:rFonts w:eastAsia="Times New Roman"/>
          <w:color w:val="000000" w:themeColor="text1"/>
          <w:lang w:val="es-ES"/>
        </w:rPr>
        <w:t xml:space="preserve">. PMI. </w:t>
      </w:r>
    </w:p>
    <w:p w14:paraId="3595D66D" w14:textId="1068D1BA"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Beck, K., Beedle, M., van Bennekum A., Cockburn A; Cunningham W., Fowler M., …, Thomas D. (2001). </w:t>
      </w:r>
      <w:r w:rsidRPr="001424F3">
        <w:rPr>
          <w:rFonts w:eastAsia="Times New Roman"/>
          <w:i/>
          <w:color w:val="000000" w:themeColor="text1"/>
          <w:lang w:val="es-ES"/>
        </w:rPr>
        <w:t>Manifesto for Agile Software Development.</w:t>
      </w:r>
      <w:r w:rsidR="00536D65" w:rsidRPr="001424F3">
        <w:rPr>
          <w:rFonts w:eastAsia="Times New Roman"/>
          <w:color w:val="000000" w:themeColor="text1"/>
          <w:lang w:val="es-ES"/>
        </w:rPr>
        <w:t xml:space="preserve"> </w:t>
      </w:r>
      <w:r w:rsidRPr="001424F3">
        <w:rPr>
          <w:rFonts w:eastAsia="Times New Roman"/>
          <w:color w:val="000000" w:themeColor="text1"/>
          <w:lang w:val="es-ES"/>
        </w:rPr>
        <w:t xml:space="preserve">Obtenido en 4 de marzo de 2016, de </w:t>
      </w:r>
      <w:hyperlink r:id="rId37">
        <w:r w:rsidRPr="001424F3">
          <w:rPr>
            <w:rFonts w:eastAsia="Times New Roman"/>
            <w:color w:val="000000" w:themeColor="text1"/>
            <w:u w:val="single"/>
            <w:lang w:val="es-ES"/>
          </w:rPr>
          <w:t>http://www.agilemanifesto.org/</w:t>
        </w:r>
      </w:hyperlink>
    </w:p>
    <w:p w14:paraId="504FE139" w14:textId="77777777" w:rsidR="00DB4BFA" w:rsidRPr="001424F3" w:rsidRDefault="00843542" w:rsidP="006F3672">
      <w:pPr>
        <w:pStyle w:val="Normal1"/>
        <w:numPr>
          <w:ilvl w:val="0"/>
          <w:numId w:val="2"/>
        </w:numPr>
        <w:ind w:hanging="360"/>
        <w:contextualSpacing/>
        <w:jc w:val="both"/>
        <w:rPr>
          <w:rFonts w:eastAsia="Times New Roman"/>
          <w:color w:val="000000" w:themeColor="text1"/>
          <w:lang w:val="es-ES"/>
        </w:rPr>
      </w:pPr>
      <w:hyperlink r:id="rId38">
        <w:r w:rsidR="00675BDA" w:rsidRPr="001424F3">
          <w:rPr>
            <w:rFonts w:eastAsia="Times New Roman"/>
            <w:color w:val="000000" w:themeColor="text1"/>
            <w:u w:val="single"/>
            <w:lang w:val="es-ES"/>
          </w:rPr>
          <w:t>http://pm4dev.com/</w:t>
        </w:r>
      </w:hyperlink>
      <w:r w:rsidR="00675BDA" w:rsidRPr="001424F3">
        <w:rPr>
          <w:rFonts w:eastAsia="Times New Roman"/>
          <w:color w:val="000000" w:themeColor="text1"/>
          <w:lang w:val="es-ES"/>
        </w:rPr>
        <w:t xml:space="preserve"> 20 3 2016</w:t>
      </w:r>
    </w:p>
    <w:p w14:paraId="23802871"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Real Academia Española. (2014). Diccionario de la lengua española (23.a ed.). Obtenido en 6 de marzo de 2016, en </w:t>
      </w:r>
      <w:hyperlink r:id="rId39">
        <w:r w:rsidRPr="001424F3">
          <w:rPr>
            <w:rFonts w:eastAsia="Times New Roman"/>
            <w:color w:val="000000" w:themeColor="text1"/>
            <w:u w:val="single"/>
            <w:lang w:val="es-ES"/>
          </w:rPr>
          <w:t>http://dle.rae.es/</w:t>
        </w:r>
      </w:hyperlink>
    </w:p>
    <w:p w14:paraId="02B19816" w14:textId="68F42F19" w:rsidR="0043465E"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M4DEV. (2009). </w:t>
      </w:r>
      <w:r w:rsidR="00230655" w:rsidRPr="001424F3">
        <w:rPr>
          <w:rFonts w:eastAsia="Times New Roman"/>
          <w:i/>
          <w:color w:val="000000" w:themeColor="text1"/>
          <w:lang w:val="es-ES"/>
        </w:rPr>
        <w:t>Gestión</w:t>
      </w:r>
      <w:r w:rsidRPr="001424F3">
        <w:rPr>
          <w:rFonts w:eastAsia="Times New Roman"/>
          <w:i/>
          <w:color w:val="000000" w:themeColor="text1"/>
          <w:lang w:val="es-ES"/>
        </w:rPr>
        <w:t xml:space="preserve"> del Presupuesto del Proyecto. </w:t>
      </w:r>
      <w:r w:rsidR="003E36FB" w:rsidRPr="001424F3">
        <w:rPr>
          <w:rFonts w:eastAsia="Times New Roman"/>
          <w:color w:val="000000" w:themeColor="text1"/>
          <w:lang w:val="es-ES"/>
        </w:rPr>
        <w:t>Disponible</w:t>
      </w:r>
      <w:r w:rsidRPr="001424F3">
        <w:rPr>
          <w:rFonts w:eastAsia="Times New Roman"/>
          <w:color w:val="000000" w:themeColor="text1"/>
          <w:lang w:val="es-ES"/>
        </w:rPr>
        <w:t xml:space="preserve"> de </w:t>
      </w:r>
      <w:hyperlink r:id="rId40">
        <w:r w:rsidRPr="001424F3">
          <w:rPr>
            <w:rFonts w:eastAsia="Times New Roman"/>
            <w:color w:val="000000" w:themeColor="text1"/>
            <w:u w:val="single"/>
            <w:lang w:val="es-ES"/>
          </w:rPr>
          <w:t>http://pm4dev.com/</w:t>
        </w:r>
      </w:hyperlink>
    </w:p>
    <w:p w14:paraId="5DA58126"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Eckel, B. (2003). Cap. 1 Introduction to Objetcs, en Thinking in Java (pp. 35-84), USA, Prentice Hall PTR.</w:t>
      </w:r>
    </w:p>
    <w:p w14:paraId="31586C3E"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Nai-Chieh, W., Chiao-Ping, B., Shun-Yuan, Y., &amp; Pao-Sheng, W. (2016). EARNED VALUE MANAGEMENT VIEWS ON IMPROVING PERFORMANCE OF ENGINEERING PROJECT MANAGEMENT. </w:t>
      </w:r>
      <w:r w:rsidRPr="001424F3">
        <w:rPr>
          <w:i/>
          <w:color w:val="000000" w:themeColor="text1"/>
          <w:lang w:val="es-ES"/>
        </w:rPr>
        <w:t>International Journal Of Organizational Innovation</w:t>
      </w:r>
      <w:r w:rsidRPr="001424F3">
        <w:rPr>
          <w:color w:val="000000" w:themeColor="text1"/>
          <w:lang w:val="es-ES"/>
        </w:rPr>
        <w:t>, 8(4), 93-111.</w:t>
      </w:r>
    </w:p>
    <w:p w14:paraId="283D4D68"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Icescrum. (2016). Icescrum. Obtenido en  3 de Marzo de 2016, de </w:t>
      </w:r>
      <w:hyperlink r:id="rId41" w:history="1">
        <w:r w:rsidRPr="001424F3">
          <w:rPr>
            <w:color w:val="000000" w:themeColor="text1"/>
            <w:lang w:val="es-ES"/>
          </w:rPr>
          <w:t>https://www.icescrum.com</w:t>
        </w:r>
      </w:hyperlink>
    </w:p>
    <w:p w14:paraId="52CF622D"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Freedcamp. (2016). Freedcamp. Obtenido en 26 de Marzo de 2016, de </w:t>
      </w:r>
      <w:hyperlink r:id="rId42" w:history="1">
        <w:r w:rsidRPr="001424F3">
          <w:rPr>
            <w:color w:val="000000" w:themeColor="text1"/>
            <w:lang w:val="es-ES"/>
          </w:rPr>
          <w:t>https://freedcamp.com/</w:t>
        </w:r>
      </w:hyperlink>
    </w:p>
    <w:p w14:paraId="78F6388D"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Barrish, J. </w:t>
      </w:r>
      <w:r w:rsidRPr="001424F3">
        <w:rPr>
          <w:i/>
          <w:color w:val="000000" w:themeColor="text1"/>
          <w:lang w:val="es-ES"/>
        </w:rPr>
        <w:t>The top 20 most popular Project Management Software</w:t>
      </w:r>
      <w:r w:rsidRPr="001424F3">
        <w:rPr>
          <w:color w:val="000000" w:themeColor="text1"/>
          <w:lang w:val="es-ES"/>
        </w:rPr>
        <w:t xml:space="preserve">. (24 de Junio 2015). Capterra. Obtenido en 22 de Marzo de 2016, de </w:t>
      </w:r>
      <w:hyperlink r:id="rId43" w:anchor="infographic" w:history="1">
        <w:r w:rsidRPr="001424F3">
          <w:rPr>
            <w:color w:val="000000" w:themeColor="text1"/>
            <w:lang w:val="es-ES"/>
          </w:rPr>
          <w:t>http://www.capterra.com/project-management-software/#infographic</w:t>
        </w:r>
      </w:hyperlink>
    </w:p>
    <w:p w14:paraId="18E4821F"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Oracle. (2016). Obtenido en 6 de Marzo de 2016, de </w:t>
      </w:r>
      <w:hyperlink r:id="rId44" w:history="1">
        <w:r w:rsidRPr="001424F3">
          <w:rPr>
            <w:color w:val="000000" w:themeColor="text1"/>
            <w:lang w:val="es-ES"/>
          </w:rPr>
          <w:t>http://www.oracle.com/us/corporate/pricing/primavera-pricelist-2196983.pdf</w:t>
        </w:r>
      </w:hyperlink>
    </w:p>
    <w:p w14:paraId="11608D59"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Teamwork. (2016). Obtenido en 26 de Marzode  2016, de </w:t>
      </w:r>
      <w:hyperlink r:id="rId45" w:history="1">
        <w:r w:rsidRPr="001424F3">
          <w:rPr>
            <w:color w:val="000000" w:themeColor="text1"/>
            <w:lang w:val="es-ES"/>
          </w:rPr>
          <w:t>https://www.teamwork.com</w:t>
        </w:r>
      </w:hyperlink>
    </w:p>
    <w:p w14:paraId="401B37A5"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Wrike. (2016). Obtenido en 24 de Marzo de 2016, de </w:t>
      </w:r>
      <w:hyperlink r:id="rId46" w:history="1">
        <w:r w:rsidRPr="001424F3">
          <w:rPr>
            <w:color w:val="000000" w:themeColor="text1"/>
            <w:lang w:val="es-ES"/>
          </w:rPr>
          <w:t>https://www.wrike.com</w:t>
        </w:r>
      </w:hyperlink>
    </w:p>
    <w:p w14:paraId="6F328423"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Trello. (2016). Obtenido en 22 de Marzo de 2016, de </w:t>
      </w:r>
      <w:hyperlink r:id="rId47" w:history="1">
        <w:r w:rsidRPr="001424F3">
          <w:rPr>
            <w:color w:val="000000" w:themeColor="text1"/>
            <w:lang w:val="es-ES"/>
          </w:rPr>
          <w:t>https://trello.com/business-class</w:t>
        </w:r>
      </w:hyperlink>
    </w:p>
    <w:p w14:paraId="000432B2"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Podio. (2016). Obtenido en 6 de Marzo de 2016, de </w:t>
      </w:r>
      <w:hyperlink r:id="rId48" w:history="1">
        <w:r w:rsidRPr="001424F3">
          <w:rPr>
            <w:color w:val="000000" w:themeColor="text1"/>
            <w:lang w:val="es-ES"/>
          </w:rPr>
          <w:t>https://www.podio.com</w:t>
        </w:r>
      </w:hyperlink>
    </w:p>
    <w:p w14:paraId="3C19936E"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Atlassian. (2016). Obtenido en 22 de Marzo de 2016, de </w:t>
      </w:r>
      <w:hyperlink r:id="rId49" w:history="1">
        <w:r w:rsidRPr="001424F3">
          <w:rPr>
            <w:color w:val="000000" w:themeColor="text1"/>
            <w:lang w:val="es-ES"/>
          </w:rPr>
          <w:t>https://www.atlassian.com/software/jira</w:t>
        </w:r>
      </w:hyperlink>
    </w:p>
    <w:p w14:paraId="3C39C8B7"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Office Support. (2016). </w:t>
      </w:r>
      <w:r w:rsidRPr="001424F3">
        <w:rPr>
          <w:i/>
          <w:color w:val="000000" w:themeColor="text1"/>
          <w:lang w:val="es-ES"/>
        </w:rPr>
        <w:t>Earned value analysis, for the rest of us</w:t>
      </w:r>
      <w:r w:rsidRPr="001424F3">
        <w:rPr>
          <w:color w:val="000000" w:themeColor="text1"/>
          <w:lang w:val="es-ES"/>
        </w:rPr>
        <w:t xml:space="preserve">. Obtenido en 13 de Marzo de 2016, de </w:t>
      </w:r>
      <w:hyperlink r:id="rId50" w:history="1">
        <w:r w:rsidRPr="001424F3">
          <w:rPr>
            <w:color w:val="000000" w:themeColor="text1"/>
            <w:lang w:val="es-ES"/>
          </w:rPr>
          <w:t>https://support.office.com/en-us/article/Earned-value-analysis-for-the-rest-of-us-6a49f56d-d7bc-44eb-8b56-2ff5526403cc</w:t>
        </w:r>
      </w:hyperlink>
      <w:r w:rsidRPr="001424F3">
        <w:rPr>
          <w:color w:val="000000" w:themeColor="text1"/>
          <w:lang w:val="es-ES"/>
        </w:rPr>
        <w:t xml:space="preserve"> </w:t>
      </w:r>
    </w:p>
    <w:p w14:paraId="0FD5EF72"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lastRenderedPageBreak/>
        <w:t xml:space="preserve">Microsoft Store. (2016). </w:t>
      </w:r>
      <w:r w:rsidRPr="001424F3">
        <w:rPr>
          <w:i/>
          <w:color w:val="000000" w:themeColor="text1"/>
          <w:lang w:val="es-ES"/>
        </w:rPr>
        <w:t>Office 365 Home</w:t>
      </w:r>
      <w:r w:rsidRPr="001424F3">
        <w:rPr>
          <w:color w:val="000000" w:themeColor="text1"/>
          <w:lang w:val="es-ES"/>
        </w:rPr>
        <w:t xml:space="preserve">. Obtenido en 3 de Marzo de 2016, de </w:t>
      </w:r>
      <w:hyperlink r:id="rId51" w:history="1">
        <w:r w:rsidRPr="001424F3">
          <w:rPr>
            <w:color w:val="000000" w:themeColor="text1"/>
            <w:lang w:val="es-ES"/>
          </w:rPr>
          <w:t>http://www.microsoftstore.com/store/msusa/en_US/pdp/Office-365-Home/productID.286395000?ICID=Office_365_ModF_365Hm</w:t>
        </w:r>
      </w:hyperlink>
      <w:r w:rsidRPr="001424F3">
        <w:rPr>
          <w:color w:val="000000" w:themeColor="text1"/>
          <w:lang w:val="es-ES"/>
        </w:rPr>
        <w:t xml:space="preserve"> </w:t>
      </w:r>
    </w:p>
    <w:p w14:paraId="19E5A9F6" w14:textId="2C2F29D7" w:rsidR="00F22840"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Office. (2016). </w:t>
      </w:r>
      <w:r w:rsidRPr="001424F3">
        <w:rPr>
          <w:i/>
          <w:color w:val="000000" w:themeColor="text1"/>
          <w:lang w:val="es-ES"/>
        </w:rPr>
        <w:t>Project para Office 365</w:t>
      </w:r>
      <w:r w:rsidRPr="001424F3">
        <w:rPr>
          <w:color w:val="000000" w:themeColor="text1"/>
          <w:lang w:val="es-ES"/>
        </w:rPr>
        <w:t xml:space="preserve">. Obtenido en 3 de Marzo de 2016, de </w:t>
      </w:r>
      <w:hyperlink r:id="rId52" w:history="1">
        <w:r w:rsidRPr="001424F3">
          <w:rPr>
            <w:color w:val="000000" w:themeColor="text1"/>
            <w:lang w:val="es-ES"/>
          </w:rPr>
          <w:t>https://products.office.com/es/Project/project-for-office-365</w:t>
        </w:r>
      </w:hyperlink>
    </w:p>
    <w:p w14:paraId="499F6BEB" w14:textId="44023AEC" w:rsidR="000E5C25"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Forbes. </w:t>
      </w:r>
      <w:r w:rsidRPr="001424F3">
        <w:rPr>
          <w:i/>
          <w:color w:val="000000" w:themeColor="text1"/>
          <w:lang w:val="es-ES"/>
        </w:rPr>
        <w:t>The World’s Biggest Public Companies</w:t>
      </w:r>
      <w:r w:rsidRPr="001424F3">
        <w:rPr>
          <w:color w:val="000000" w:themeColor="text1"/>
          <w:lang w:val="es-ES"/>
        </w:rPr>
        <w:t xml:space="preserve">. (2016). Obtenido en 13 de Marzo de 2016, en </w:t>
      </w:r>
      <w:hyperlink r:id="rId53" w:anchor="industry:Software%20%26%20Programming" w:history="1">
        <w:r w:rsidRPr="001424F3">
          <w:rPr>
            <w:color w:val="000000" w:themeColor="text1"/>
            <w:lang w:val="es-ES"/>
          </w:rPr>
          <w:t>http://www.forbes.com/global2000/list/#industry:Software%20%26%20Programming</w:t>
        </w:r>
      </w:hyperlink>
    </w:p>
    <w:p w14:paraId="3E99A63E"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2009). Microsoft Application Architecture Guide. </w:t>
      </w:r>
      <w:r w:rsidRPr="001424F3">
        <w:rPr>
          <w:i/>
          <w:color w:val="000000" w:themeColor="text1"/>
          <w:lang w:val="es-ES"/>
        </w:rPr>
        <w:t>Designing Web Applications</w:t>
      </w:r>
      <w:r w:rsidRPr="001424F3">
        <w:rPr>
          <w:color w:val="000000" w:themeColor="text1"/>
          <w:lang w:val="es-ES"/>
        </w:rPr>
        <w:t xml:space="preserve">. Disponible en </w:t>
      </w:r>
      <w:hyperlink r:id="rId54" w:history="1">
        <w:r w:rsidRPr="001424F3">
          <w:rPr>
            <w:color w:val="000000" w:themeColor="text1"/>
            <w:lang w:val="es-ES"/>
          </w:rPr>
          <w:t>https://msdn.microsoft.com/en-us/library/ff650706.aspx</w:t>
        </w:r>
      </w:hyperlink>
    </w:p>
    <w:p w14:paraId="14F05AFE" w14:textId="3DA6F80E"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lang w:val="es-ES"/>
        </w:rPr>
        <w:t>Ruby on Rails. (2016). Obtenido en 3 de mayo de 2016, de  </w:t>
      </w:r>
      <w:hyperlink r:id="rId55" w:history="1">
        <w:r w:rsidRPr="001424F3">
          <w:rPr>
            <w:rStyle w:val="Hyperlink"/>
            <w:rFonts w:ascii="Arial" w:hAnsi="Arial" w:cs="Arial"/>
            <w:color w:val="000000" w:themeColor="text1"/>
            <w:sz w:val="22"/>
            <w:szCs w:val="22"/>
            <w:lang w:val="es-ES"/>
          </w:rPr>
          <w:t>https://github.com/rails/rails</w:t>
        </w:r>
      </w:hyperlink>
    </w:p>
    <w:p w14:paraId="0EAF58AF" w14:textId="45D0B7F9"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shd w:val="clear" w:color="auto" w:fill="FFFFFF"/>
          <w:lang w:val="es-ES"/>
        </w:rPr>
        <w:t xml:space="preserve">Tataje, M. (2010, 22 November). Metodología Ágil: Scrum. [Weblog]. Obtenido en 4 de mayo de 2016, de </w:t>
      </w:r>
      <w:hyperlink r:id="rId56" w:anchor="!/wiki/Rational+Team+Concert+for+Scrum+Projects/page/SCRUM+como+metodolog%C3%ADa" w:history="1">
        <w:r w:rsidRPr="001424F3">
          <w:rPr>
            <w:rStyle w:val="Hyperlink"/>
            <w:rFonts w:ascii="Arial" w:hAnsi="Arial" w:cs="Arial"/>
            <w:color w:val="000000" w:themeColor="text1"/>
            <w:sz w:val="22"/>
            <w:szCs w:val="22"/>
            <w:shd w:val="clear" w:color="auto" w:fill="FFFFFF"/>
            <w:lang w:val="es-ES"/>
          </w:rPr>
          <w:t>https://www.ibm.com/developerworks/community/wikis/home?lang=en#!/wiki/Rational+Team+Concert+for+Scrum+Projects/page/SCRUM+como+metodolog%C3%ADa</w:t>
        </w:r>
      </w:hyperlink>
    </w:p>
    <w:p w14:paraId="77E9ECD7"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shd w:val="clear" w:color="auto" w:fill="FFFFFF"/>
          <w:lang w:val="es-ES"/>
        </w:rPr>
        <w:t xml:space="preserve">PostgreSQL. (2016). </w:t>
      </w:r>
      <w:r w:rsidRPr="001424F3">
        <w:rPr>
          <w:rFonts w:ascii="Arial" w:hAnsi="Arial" w:cs="Arial"/>
          <w:i/>
          <w:iCs/>
          <w:color w:val="000000" w:themeColor="text1"/>
          <w:sz w:val="22"/>
          <w:szCs w:val="22"/>
          <w:shd w:val="clear" w:color="auto" w:fill="FFFFFF"/>
          <w:lang w:val="es-ES"/>
        </w:rPr>
        <w:t xml:space="preserve">About. </w:t>
      </w:r>
      <w:r w:rsidRPr="001424F3">
        <w:rPr>
          <w:rFonts w:ascii="Arial" w:hAnsi="Arial" w:cs="Arial"/>
          <w:color w:val="000000" w:themeColor="text1"/>
          <w:sz w:val="22"/>
          <w:szCs w:val="22"/>
          <w:shd w:val="clear" w:color="auto" w:fill="FFFFFF"/>
          <w:lang w:val="es-ES"/>
        </w:rPr>
        <w:t xml:space="preserve">Obtenido en 4 de mayo de 2016, de </w:t>
      </w:r>
      <w:r w:rsidRPr="001424F3">
        <w:rPr>
          <w:rFonts w:ascii="Arial" w:hAnsi="Arial" w:cs="Arial"/>
          <w:color w:val="000000" w:themeColor="text1"/>
          <w:sz w:val="22"/>
          <w:szCs w:val="22"/>
          <w:lang w:val="es-ES"/>
        </w:rPr>
        <w:t> </w:t>
      </w:r>
      <w:hyperlink r:id="rId57" w:history="1">
        <w:r w:rsidRPr="001424F3">
          <w:rPr>
            <w:rStyle w:val="Hyperlink"/>
            <w:rFonts w:ascii="Arial" w:hAnsi="Arial" w:cs="Arial"/>
            <w:color w:val="000000" w:themeColor="text1"/>
            <w:sz w:val="22"/>
            <w:szCs w:val="22"/>
            <w:lang w:val="es-ES"/>
          </w:rPr>
          <w:t>http://www.postgresql.org/about/</w:t>
        </w:r>
      </w:hyperlink>
      <w:r w:rsidRPr="001424F3">
        <w:rPr>
          <w:rFonts w:ascii="Arial" w:hAnsi="Arial" w:cs="Arial"/>
          <w:color w:val="000000" w:themeColor="text1"/>
          <w:sz w:val="22"/>
          <w:szCs w:val="22"/>
          <w:lang w:val="es-ES"/>
        </w:rPr>
        <w:t xml:space="preserve"> </w:t>
      </w:r>
    </w:p>
    <w:p w14:paraId="1CE201DD" w14:textId="71208C8B"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lang w:val="es-ES"/>
        </w:rPr>
        <w:t xml:space="preserve">Docker. (2016). </w:t>
      </w:r>
      <w:r w:rsidRPr="001424F3">
        <w:rPr>
          <w:rFonts w:ascii="Arial" w:hAnsi="Arial" w:cs="Arial"/>
          <w:i/>
          <w:iCs/>
          <w:color w:val="000000" w:themeColor="text1"/>
          <w:sz w:val="22"/>
          <w:szCs w:val="22"/>
          <w:lang w:val="es-ES"/>
        </w:rPr>
        <w:t xml:space="preserve">What is Docker. </w:t>
      </w:r>
      <w:r w:rsidRPr="001424F3">
        <w:rPr>
          <w:rFonts w:ascii="Arial" w:hAnsi="Arial" w:cs="Arial"/>
          <w:color w:val="000000" w:themeColor="text1"/>
          <w:sz w:val="22"/>
          <w:szCs w:val="22"/>
          <w:lang w:val="es-ES"/>
        </w:rPr>
        <w:t xml:space="preserve">Obtenido en 4 de mayo de 2016, de </w:t>
      </w:r>
      <w:hyperlink r:id="rId58" w:history="1">
        <w:r w:rsidRPr="001424F3">
          <w:rPr>
            <w:rStyle w:val="Hyperlink"/>
            <w:rFonts w:ascii="Arial" w:hAnsi="Arial" w:cs="Arial"/>
            <w:color w:val="000000" w:themeColor="text1"/>
            <w:sz w:val="22"/>
            <w:szCs w:val="22"/>
            <w:lang w:val="es-ES"/>
          </w:rPr>
          <w:t>https://www.docker.com/what-docker</w:t>
        </w:r>
      </w:hyperlink>
    </w:p>
    <w:p w14:paraId="256E31AF"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lang w:val="es-ES"/>
        </w:rPr>
        <w:t xml:space="preserve">Git. (2016). </w:t>
      </w:r>
      <w:r w:rsidRPr="001424F3">
        <w:rPr>
          <w:rFonts w:ascii="Arial" w:hAnsi="Arial" w:cs="Arial"/>
          <w:i/>
          <w:iCs/>
          <w:color w:val="000000" w:themeColor="text1"/>
          <w:sz w:val="22"/>
          <w:szCs w:val="22"/>
          <w:lang w:val="es-ES"/>
        </w:rPr>
        <w:t xml:space="preserve">About. </w:t>
      </w:r>
      <w:r w:rsidRPr="001424F3">
        <w:rPr>
          <w:rFonts w:ascii="Arial" w:hAnsi="Arial" w:cs="Arial"/>
          <w:color w:val="000000" w:themeColor="text1"/>
          <w:sz w:val="22"/>
          <w:szCs w:val="22"/>
          <w:lang w:val="es-ES"/>
        </w:rPr>
        <w:t xml:space="preserve">Obtenido en 4 de mayo de 2016, de </w:t>
      </w:r>
      <w:hyperlink r:id="rId59" w:history="1">
        <w:r w:rsidRPr="001424F3">
          <w:rPr>
            <w:rStyle w:val="Hyperlink"/>
            <w:rFonts w:ascii="Arial" w:hAnsi="Arial" w:cs="Arial"/>
            <w:color w:val="000000" w:themeColor="text1"/>
            <w:sz w:val="22"/>
            <w:szCs w:val="22"/>
            <w:lang w:val="es-ES"/>
          </w:rPr>
          <w:t>https://git-scm.com/about/</w:t>
        </w:r>
      </w:hyperlink>
    </w:p>
    <w:p w14:paraId="0F74DB79"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lang w:val="es-ES"/>
        </w:rPr>
        <w:t xml:space="preserve">Gitlab. (2016). Obtenido en 3 de mayo de 2016, de </w:t>
      </w:r>
      <w:hyperlink r:id="rId60" w:history="1">
        <w:r w:rsidRPr="001424F3">
          <w:rPr>
            <w:rStyle w:val="Hyperlink"/>
            <w:rFonts w:ascii="Arial" w:hAnsi="Arial" w:cs="Arial"/>
            <w:color w:val="000000" w:themeColor="text1"/>
            <w:sz w:val="22"/>
            <w:szCs w:val="22"/>
            <w:lang w:val="es-ES"/>
          </w:rPr>
          <w:t>https://about.gitlab.com/</w:t>
        </w:r>
      </w:hyperlink>
    </w:p>
    <w:p w14:paraId="11145CB8"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lang w:val="es-ES"/>
        </w:rPr>
        <w:t>DigitalOcean. (2016). Obtenido en 3 de mayo de 2016, de  </w:t>
      </w:r>
      <w:hyperlink r:id="rId61" w:history="1">
        <w:r w:rsidRPr="001424F3">
          <w:rPr>
            <w:rStyle w:val="Hyperlink"/>
            <w:rFonts w:ascii="Arial" w:hAnsi="Arial" w:cs="Arial"/>
            <w:color w:val="000000" w:themeColor="text1"/>
            <w:sz w:val="22"/>
            <w:szCs w:val="22"/>
            <w:lang w:val="es-ES"/>
          </w:rPr>
          <w:t>https://www.digitalocean.com/</w:t>
        </w:r>
      </w:hyperlink>
      <w:r w:rsidRPr="001424F3">
        <w:rPr>
          <w:rFonts w:ascii="Arial" w:hAnsi="Arial" w:cs="Arial"/>
          <w:color w:val="000000" w:themeColor="text1"/>
          <w:sz w:val="22"/>
          <w:szCs w:val="22"/>
          <w:lang w:val="es-ES"/>
        </w:rPr>
        <w:t xml:space="preserve"> </w:t>
      </w:r>
    </w:p>
    <w:p w14:paraId="5535B551" w14:textId="77777777" w:rsidR="000E5C25" w:rsidRPr="001424F3" w:rsidRDefault="000E5C25" w:rsidP="006F3672">
      <w:pPr>
        <w:pStyle w:val="ListParagraph"/>
        <w:numPr>
          <w:ilvl w:val="0"/>
          <w:numId w:val="2"/>
        </w:numPr>
        <w:ind w:hanging="360"/>
        <w:rPr>
          <w:rStyle w:val="Hyperlink"/>
          <w:rFonts w:eastAsia="Times New Roman"/>
          <w:color w:val="000000" w:themeColor="text1"/>
          <w:u w:val="none"/>
          <w:lang w:val="es-ES"/>
        </w:rPr>
      </w:pPr>
      <w:r w:rsidRPr="001424F3">
        <w:rPr>
          <w:rFonts w:eastAsia="Times New Roman"/>
          <w:color w:val="000000" w:themeColor="text1"/>
          <w:shd w:val="clear" w:color="auto" w:fill="FFFFFF"/>
          <w:lang w:val="es-ES"/>
        </w:rPr>
        <w:t xml:space="preserve">Cohn, M. (2014, 9 de septiembre). The Main Benefit of Story Points. [Weblog]. Obtenido en 4 de Mayo 2016, de </w:t>
      </w:r>
      <w:hyperlink r:id="rId62" w:history="1">
        <w:r w:rsidRPr="001424F3">
          <w:rPr>
            <w:rStyle w:val="Hyperlink"/>
            <w:rFonts w:eastAsia="Times New Roman"/>
            <w:color w:val="000000" w:themeColor="text1"/>
            <w:shd w:val="clear" w:color="auto" w:fill="FFFFFF"/>
            <w:lang w:val="es-ES"/>
          </w:rPr>
          <w:t>https://www.mountaingoatsoftware.com/blog/</w:t>
        </w:r>
      </w:hyperlink>
    </w:p>
    <w:p w14:paraId="7C1B1E91" w14:textId="77777777" w:rsidR="00A27E17" w:rsidRPr="001424F3" w:rsidRDefault="00A27E17" w:rsidP="00A27E17">
      <w:pPr>
        <w:pStyle w:val="ListParagraph"/>
        <w:numPr>
          <w:ilvl w:val="0"/>
          <w:numId w:val="2"/>
        </w:numPr>
        <w:ind w:hanging="360"/>
        <w:rPr>
          <w:rStyle w:val="selectable"/>
          <w:rFonts w:eastAsia="Times New Roman"/>
          <w:color w:val="000000" w:themeColor="text1"/>
          <w:lang w:val="es-ES"/>
        </w:rPr>
      </w:pPr>
      <w:r w:rsidRPr="001424F3">
        <w:rPr>
          <w:rStyle w:val="selectable"/>
          <w:rFonts w:eastAsia="Times New Roman"/>
          <w:color w:val="000000" w:themeColor="text1"/>
          <w:lang w:val="es-ES"/>
        </w:rPr>
        <w:t xml:space="preserve">Wayne, F. (2000). How Earned Value Got to Prime Time: A Short Look Back and Glance Ahead. PMI College of Performance Management (www.pmi-cpm.org). Retrieved 27 September 2016, from </w:t>
      </w:r>
      <w:r w:rsidRPr="001424F3">
        <w:rPr>
          <w:rStyle w:val="selectable"/>
          <w:rFonts w:eastAsia="Times New Roman"/>
          <w:color w:val="000000" w:themeColor="text1"/>
          <w:u w:val="single"/>
          <w:lang w:val="es-ES"/>
        </w:rPr>
        <w:t>https://web.archive.org/web/20110727180900/http://www.pmi-cpm.org/members/library/EVLook%20Back-Glance%20Ahead.abba.pdf</w:t>
      </w:r>
    </w:p>
    <w:p w14:paraId="37709F88" w14:textId="77777777" w:rsidR="00A27E17" w:rsidRPr="001424F3" w:rsidRDefault="00A27E17" w:rsidP="00A27E17">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Cândido, L., Mählmann Heineck, L., &amp; Barros Neto, J. (2014). CRITICAL ANALYSIS ON EARNED VALUE MANAGEMENT (EVM) TECHNIQUE IN BUILDING CONSTRUCTION (1st ed.). Oslo, Norway.</w:t>
      </w:r>
    </w:p>
    <w:p w14:paraId="76A4EBCF" w14:textId="5199ADE5" w:rsidR="00A27E17" w:rsidRPr="001424F3" w:rsidRDefault="00A27E17" w:rsidP="00A27E17">
      <w:pPr>
        <w:pStyle w:val="ListParagraph"/>
        <w:numPr>
          <w:ilvl w:val="0"/>
          <w:numId w:val="2"/>
        </w:numPr>
        <w:ind w:hanging="360"/>
        <w:rPr>
          <w:rStyle w:val="selectable"/>
          <w:rFonts w:eastAsia="Times New Roman"/>
          <w:color w:val="000000" w:themeColor="text1"/>
          <w:lang w:val="es-ES"/>
        </w:rPr>
      </w:pPr>
      <w:r w:rsidRPr="001424F3">
        <w:rPr>
          <w:rStyle w:val="selectable"/>
          <w:rFonts w:eastAsia="Times New Roman"/>
          <w:lang w:val="es-ES"/>
        </w:rPr>
        <w:t xml:space="preserve">Kwak, Y. &amp; Anbari, F. (2011). History, practices, and future of earned value management in government: Perspectives from NASA. </w:t>
      </w:r>
      <w:r w:rsidRPr="001424F3">
        <w:rPr>
          <w:rStyle w:val="selectable"/>
          <w:rFonts w:eastAsia="Times New Roman"/>
          <w:i/>
          <w:iCs/>
          <w:lang w:val="es-ES"/>
        </w:rPr>
        <w:t>Project Management Journal</w:t>
      </w:r>
      <w:r w:rsidRPr="001424F3">
        <w:rPr>
          <w:rStyle w:val="selectable"/>
          <w:rFonts w:eastAsia="Times New Roman"/>
          <w:lang w:val="es-ES"/>
        </w:rPr>
        <w:t xml:space="preserve">, </w:t>
      </w:r>
      <w:r w:rsidRPr="001424F3">
        <w:rPr>
          <w:rStyle w:val="selectable"/>
          <w:rFonts w:eastAsia="Times New Roman"/>
          <w:i/>
          <w:iCs/>
          <w:lang w:val="es-ES"/>
        </w:rPr>
        <w:t>43</w:t>
      </w:r>
      <w:r w:rsidRPr="001424F3">
        <w:rPr>
          <w:rStyle w:val="selectable"/>
          <w:rFonts w:eastAsia="Times New Roman"/>
          <w:lang w:val="es-ES"/>
        </w:rPr>
        <w:t xml:space="preserve">(1), 77-90. </w:t>
      </w:r>
      <w:hyperlink r:id="rId63" w:history="1">
        <w:r w:rsidR="005E4295" w:rsidRPr="001424F3">
          <w:rPr>
            <w:rStyle w:val="Hyperlink"/>
            <w:rFonts w:eastAsia="Times New Roman"/>
            <w:lang w:val="es-ES"/>
          </w:rPr>
          <w:t>http://dx.doi.org/10.1002/pmj.20272</w:t>
        </w:r>
      </w:hyperlink>
    </w:p>
    <w:p w14:paraId="0FB11591"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Davis, A. &amp; Higgins, M. (2010). EARNED SCHEDULE An emerging Earned Value technique. Obtenido en 4 de Marzo 2017, de </w:t>
      </w:r>
      <w:hyperlink r:id="rId64" w:history="1">
        <w:r w:rsidRPr="001424F3">
          <w:rPr>
            <w:rStyle w:val="Hyperlink"/>
            <w:rFonts w:eastAsia="Times New Roman"/>
            <w:lang w:val="es-ES"/>
          </w:rPr>
          <w:t>https://www.apm.org.uk/media/1233/earned-schedule.pdf</w:t>
        </w:r>
      </w:hyperlink>
    </w:p>
    <w:p w14:paraId="17951A52"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Lipke, W. &amp; Henderson, K. (2017). Earned Schedule an emerging enhancement to EVM. Obtenido en 4 de Marzo 2017, de </w:t>
      </w:r>
      <w:hyperlink r:id="rId65" w:history="1">
        <w:r w:rsidRPr="001424F3">
          <w:rPr>
            <w:rStyle w:val="Hyperlink"/>
            <w:rFonts w:eastAsia="Times New Roman"/>
            <w:lang w:val="es-ES"/>
          </w:rPr>
          <w:t>http://citeseerx.ist.psu.edu/viewdoc/download?doi=10.1.1.170.4284&amp;rep=rep1&amp;type=pdf</w:t>
        </w:r>
      </w:hyperlink>
    </w:p>
    <w:p w14:paraId="4E1F6992"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Henderson, K. (2007). Earned Schedule: A Breakthrough Extension to Earned Value Management. Sydney  Australia: Project Management Institute. Obtenido en 4 de Marzo 2017, de </w:t>
      </w:r>
      <w:hyperlink r:id="rId66" w:history="1">
        <w:r w:rsidRPr="001424F3">
          <w:rPr>
            <w:rStyle w:val="Hyperlink"/>
            <w:rFonts w:eastAsia="Times New Roman"/>
            <w:lang w:val="es-ES"/>
          </w:rPr>
          <w:t>http://www.earnedschedule.com/Docs/Earned%20Schedule%20a%20%20Breakthrough%20Extension%20to%20EVM%20-%20Henderson.pdf</w:t>
        </w:r>
      </w:hyperlink>
    </w:p>
    <w:p w14:paraId="2621DF35"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Mowery, B. (2012). EARNED SCHEDULE: FROM EMERGING PRACTICE TO PRACTICAL APPLICATION. Computer Sciences Corporation. Obtenido en 4 de Marzo 2017, de </w:t>
      </w:r>
      <w:hyperlink r:id="rId67" w:history="1">
        <w:r w:rsidRPr="001424F3">
          <w:rPr>
            <w:rStyle w:val="Hyperlink"/>
            <w:rFonts w:eastAsia="Times New Roman"/>
            <w:lang w:val="es-ES"/>
          </w:rPr>
          <w:t>http://www.academia.edu/27926188/EARNED_SCHEDULE_FROM_EMERGING_PRACTICE_TO_PRACTICAL_APPLICATION</w:t>
        </w:r>
      </w:hyperlink>
    </w:p>
    <w:p w14:paraId="7C7CAD92"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Crumrine, K. &amp; Ritschel, J. (2013). A comparison of Earned Value Management and Earned Schedule as schedule predictors on DoD ACAT I programs. Dayton, Ohio, United States of America: AIR FORCE INSTITUTE OF TECHNOLOGY.</w:t>
      </w:r>
    </w:p>
    <w:p w14:paraId="561BB884"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Lipke, W. (2006). Applying Earned Schedule to Critical Path Analysis and More. Oklahoma, Oklahoma, United States of America: Software Division, Tinker Air Force Base. Obtenido en 4 de Marzo 2017, de </w:t>
      </w:r>
      <w:hyperlink r:id="rId68" w:history="1">
        <w:r w:rsidRPr="001424F3">
          <w:rPr>
            <w:rStyle w:val="Hyperlink"/>
            <w:rFonts w:eastAsia="Times New Roman"/>
            <w:lang w:val="es-ES"/>
          </w:rPr>
          <w:t>http://www.earnedschedule.com/docs/applying%20es%20to%20critical%20path%20and%20more.pdf</w:t>
        </w:r>
      </w:hyperlink>
    </w:p>
    <w:p w14:paraId="7ECA1A1F" w14:textId="2E182C0B" w:rsidR="005E4295" w:rsidRPr="001424F3" w:rsidRDefault="005E4295" w:rsidP="005E4295">
      <w:pPr>
        <w:pStyle w:val="ListParagraph"/>
        <w:numPr>
          <w:ilvl w:val="0"/>
          <w:numId w:val="2"/>
        </w:numPr>
        <w:ind w:hanging="360"/>
        <w:rPr>
          <w:rStyle w:val="Hyperlink"/>
          <w:rFonts w:eastAsia="Times New Roman"/>
          <w:color w:val="000000" w:themeColor="text1"/>
          <w:u w:val="none"/>
          <w:lang w:val="es-ES"/>
        </w:rPr>
      </w:pPr>
      <w:r w:rsidRPr="001424F3">
        <w:rPr>
          <w:rFonts w:eastAsia="Times New Roman"/>
          <w:color w:val="000000" w:themeColor="text1"/>
          <w:lang w:val="es-ES"/>
        </w:rPr>
        <w:t xml:space="preserve">J. Bruchey, W. (2012). A Comparison of Earned Value and Earned Schedule Duration Forecast Methods on Department of Defense Major Defense Acquisition Programs. Monterey, California, United States of America: NAVAL POSTGRADUATE SCHOOL. Obtenido en 4 de Marzo 2017, de </w:t>
      </w:r>
      <w:hyperlink r:id="rId69" w:history="1">
        <w:r w:rsidRPr="001424F3">
          <w:rPr>
            <w:rStyle w:val="Hyperlink"/>
            <w:rFonts w:eastAsia="Times New Roman"/>
            <w:lang w:val="es-ES"/>
          </w:rPr>
          <w:t>http://calhoun.nps.edu/handle/10945/17329</w:t>
        </w:r>
      </w:hyperlink>
    </w:p>
    <w:p w14:paraId="5201A2CB" w14:textId="77777777" w:rsidR="00D16697" w:rsidRPr="001424F3" w:rsidRDefault="00D16697" w:rsidP="00D16697">
      <w:pPr>
        <w:pStyle w:val="ListParagraph"/>
        <w:numPr>
          <w:ilvl w:val="0"/>
          <w:numId w:val="2"/>
        </w:numPr>
        <w:shd w:val="clear" w:color="auto" w:fill="FFFFFF"/>
        <w:spacing w:line="360" w:lineRule="atLeast"/>
        <w:ind w:hanging="360"/>
        <w:textAlignment w:val="bottom"/>
        <w:rPr>
          <w:rStyle w:val="Hyperlink"/>
          <w:rFonts w:ascii="Helvetica" w:eastAsia="Times New Roman" w:hAnsi="Helvetica"/>
          <w:color w:val="444444"/>
          <w:sz w:val="23"/>
          <w:szCs w:val="23"/>
          <w:u w:val="none"/>
          <w:lang w:val="es-ES" w:eastAsia="en-US"/>
        </w:rPr>
      </w:pPr>
      <w:r w:rsidRPr="001424F3">
        <w:rPr>
          <w:rFonts w:eastAsia="Times New Roman"/>
          <w:color w:val="000000" w:themeColor="text1"/>
          <w:lang w:val="es-ES"/>
        </w:rPr>
        <w:t>Desjardins, J</w:t>
      </w:r>
      <w:r w:rsidRPr="001424F3">
        <w:rPr>
          <w:rStyle w:val="selectable"/>
          <w:rFonts w:eastAsia="Times New Roman"/>
          <w:color w:val="000000" w:themeColor="text1"/>
          <w:lang w:val="es-ES"/>
        </w:rPr>
        <w:t xml:space="preserve">. </w:t>
      </w:r>
      <w:r w:rsidRPr="001424F3">
        <w:rPr>
          <w:rFonts w:eastAsia="Times New Roman"/>
          <w:bCs/>
          <w:i/>
          <w:color w:val="222222"/>
          <w:lang w:val="es-ES"/>
        </w:rPr>
        <w:t xml:space="preserve">Here are the most traded currencies in 2016. </w:t>
      </w:r>
      <w:r w:rsidRPr="001424F3">
        <w:rPr>
          <w:rFonts w:eastAsia="Times New Roman"/>
          <w:bCs/>
          <w:color w:val="222222"/>
          <w:lang w:val="es-ES"/>
        </w:rPr>
        <w:t xml:space="preserve">Obtenido en 23 de marzo de 2017. </w:t>
      </w:r>
      <w:hyperlink r:id="rId70" w:history="1">
        <w:r w:rsidRPr="001424F3">
          <w:rPr>
            <w:rStyle w:val="Hyperlink"/>
            <w:rFonts w:eastAsia="Times New Roman"/>
            <w:bCs/>
            <w:lang w:val="es-ES"/>
          </w:rPr>
          <w:t>http://www.businessinsider.com/the-most-traded-currencies-in-2016-2016-12</w:t>
        </w:r>
      </w:hyperlink>
    </w:p>
    <w:p w14:paraId="41A3568F" w14:textId="276BF315" w:rsidR="00DB45AB" w:rsidRPr="001424F3" w:rsidRDefault="00DB45AB" w:rsidP="00D16697">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s-ES" w:eastAsia="en-US"/>
        </w:rPr>
      </w:pPr>
      <w:r w:rsidRPr="001424F3">
        <w:rPr>
          <w:rFonts w:ascii="Helvetica" w:eastAsia="Times New Roman" w:hAnsi="Helvetica"/>
          <w:color w:val="444444"/>
          <w:sz w:val="23"/>
          <w:szCs w:val="23"/>
          <w:lang w:val="es-ES" w:eastAsia="en-US"/>
        </w:rPr>
        <w:t xml:space="preserve">Opensource.org. (2017). GNU General Public License version 3 | Open Source Initiative. Obtenido en 13 Jul. 2017, de </w:t>
      </w:r>
      <w:hyperlink r:id="rId71" w:history="1">
        <w:r w:rsidRPr="001424F3">
          <w:rPr>
            <w:rStyle w:val="Hyperlink"/>
            <w:rFonts w:ascii="Helvetica" w:eastAsia="Times New Roman" w:hAnsi="Helvetica"/>
            <w:sz w:val="23"/>
            <w:szCs w:val="23"/>
            <w:lang w:val="es-ES" w:eastAsia="en-US"/>
          </w:rPr>
          <w:t>https://opensource.org/licenses/GPL-3.0</w:t>
        </w:r>
      </w:hyperlink>
    </w:p>
    <w:p w14:paraId="363F03A3" w14:textId="77777777" w:rsidR="00DB45AB" w:rsidRPr="001424F3" w:rsidRDefault="00DB45AB" w:rsidP="00DB45AB">
      <w:pPr>
        <w:pStyle w:val="ListParagraph"/>
        <w:shd w:val="clear" w:color="auto" w:fill="FFFFFF"/>
        <w:spacing w:line="360" w:lineRule="atLeast"/>
        <w:textAlignment w:val="bottom"/>
        <w:rPr>
          <w:rFonts w:ascii="Helvetica" w:eastAsia="Times New Roman" w:hAnsi="Helvetica"/>
          <w:color w:val="444444"/>
          <w:sz w:val="23"/>
          <w:szCs w:val="23"/>
          <w:lang w:val="es-ES" w:eastAsia="en-US"/>
        </w:rPr>
      </w:pPr>
    </w:p>
    <w:p w14:paraId="3EC6218B" w14:textId="77777777" w:rsidR="00D16697" w:rsidRPr="001424F3" w:rsidRDefault="00D16697" w:rsidP="00D16697">
      <w:pPr>
        <w:pStyle w:val="ListParagraph"/>
        <w:rPr>
          <w:rFonts w:eastAsia="Times New Roman"/>
          <w:color w:val="000000" w:themeColor="text1"/>
          <w:lang w:val="es-ES"/>
        </w:rPr>
      </w:pPr>
    </w:p>
    <w:p w14:paraId="409B51D9" w14:textId="77777777" w:rsidR="00DB4BFA" w:rsidRPr="001424F3" w:rsidRDefault="00DB4BFA">
      <w:pPr>
        <w:pStyle w:val="Normal1"/>
        <w:jc w:val="both"/>
        <w:rPr>
          <w:color w:val="000000" w:themeColor="text1"/>
          <w:sz w:val="24"/>
          <w:szCs w:val="24"/>
          <w:lang w:val="es-ES"/>
        </w:rPr>
      </w:pPr>
    </w:p>
    <w:sectPr w:rsidR="00DB4BFA" w:rsidRPr="001424F3" w:rsidSect="00280B36">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7" w:author="Microsoft Office User" w:date="2017-07-30T20:04:00Z" w:initials="Office">
    <w:p w14:paraId="75281EB2" w14:textId="77777777" w:rsidR="00843542" w:rsidRDefault="00843542" w:rsidP="00A56CBA">
      <w:pPr>
        <w:pStyle w:val="CommentText"/>
      </w:pPr>
      <w:r>
        <w:rPr>
          <w:rStyle w:val="CommentReference"/>
        </w:rPr>
        <w:annotationRef/>
      </w:r>
      <w:r>
        <w:t>Agregar significado de seeds</w:t>
      </w:r>
    </w:p>
  </w:comment>
  <w:comment w:id="122" w:author="Microsoft Office User" w:date="2017-04-02T22:18:00Z" w:initials="MOU">
    <w:p w14:paraId="5D321F21" w14:textId="15F12772" w:rsidR="00843542" w:rsidRDefault="00843542">
      <w:pPr>
        <w:pStyle w:val="CommentText"/>
      </w:pPr>
      <w:r>
        <w:rPr>
          <w:rStyle w:val="CommentReference"/>
        </w:rPr>
        <w:annotationRef/>
      </w:r>
      <w:r>
        <w:t>No estoy segura de si este es el lugar correcto para esta informacion</w:t>
      </w:r>
    </w:p>
  </w:comment>
  <w:comment w:id="124" w:author="Microsoft Office User" w:date="2017-03-25T13:34:00Z" w:initials="Office">
    <w:p w14:paraId="78BB6CC8" w14:textId="77777777" w:rsidR="00843542" w:rsidRDefault="00843542" w:rsidP="00D237C6">
      <w:pPr>
        <w:pStyle w:val="CommentText"/>
      </w:pPr>
      <w:r>
        <w:rPr>
          <w:rStyle w:val="CommentReference"/>
        </w:rPr>
        <w:annotationRef/>
      </w:r>
      <w:r>
        <w:t>Agregar gráfico para mejor explicación de la proyección</w:t>
      </w:r>
    </w:p>
  </w:comment>
  <w:comment w:id="128" w:author="Microsoft Office User" w:date="2017-03-28T21:09:00Z" w:initials="Office">
    <w:p w14:paraId="30D4DEAF" w14:textId="31A38B5D" w:rsidR="00843542" w:rsidRDefault="00843542">
      <w:pPr>
        <w:pStyle w:val="CommentText"/>
      </w:pPr>
      <w:r>
        <w:rPr>
          <w:rStyle w:val="CommentReference"/>
        </w:rPr>
        <w:annotationRef/>
      </w:r>
      <w:r>
        <w:t xml:space="preserve">Esto parece interesante pero al mismo tiempo parece que pertenece más bien al estado del arte </w:t>
      </w:r>
    </w:p>
  </w:comment>
  <w:comment w:id="132" w:author="Microsoft Office User" w:date="2017-03-23T09:35:00Z" w:initials="Office">
    <w:p w14:paraId="49491E61" w14:textId="77777777" w:rsidR="00843542" w:rsidRDefault="00843542"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40" w:author="Microsoft Office User" w:date="2017-08-28T10:19:00Z" w:initials="Office">
    <w:p w14:paraId="6C3A7125" w14:textId="77777777" w:rsidR="00843542" w:rsidRPr="00E7308F" w:rsidRDefault="00843542">
      <w:pPr>
        <w:pStyle w:val="CommentText"/>
        <w:rPr>
          <w:b/>
          <w:color w:val="FF0000"/>
        </w:rPr>
      </w:pPr>
      <w:r w:rsidRPr="00E7308F">
        <w:rPr>
          <w:rStyle w:val="CommentReference"/>
          <w:color w:val="FF0000"/>
          <w:highlight w:val="yellow"/>
        </w:rPr>
        <w:annotationRef/>
      </w:r>
      <w:r w:rsidRPr="00E7308F">
        <w:rPr>
          <w:b/>
          <w:color w:val="FF0000"/>
          <w:highlight w:val="yellow"/>
        </w:rPr>
        <w:t>TODO ESTE CAPITULO DEBE IR DESPUES DE LAS DEFINICIONES DE LAS FORMULAS DE EVM</w:t>
      </w:r>
    </w:p>
    <w:p w14:paraId="124E1178" w14:textId="77777777" w:rsidR="00843542" w:rsidRDefault="00843542">
      <w:pPr>
        <w:pStyle w:val="CommentText"/>
      </w:pPr>
    </w:p>
    <w:p w14:paraId="5F4D92AB" w14:textId="49DCCACE" w:rsidR="00843542" w:rsidRDefault="00843542">
      <w:pPr>
        <w:pStyle w:val="CommentText"/>
      </w:pPr>
      <w:r>
        <w:t>Dado que en este cap., se explican los gráficos, índices, etc., en el caso real. En el mismo se utilizan expresiones como: SPI, TCPI, etc. Y se asume que el lector tenga un conocimiento básico de conceptos de EVM y Programación Ganada, por lo cual este cap. debe estar posicionado luego de la definición de estos conceptos</w:t>
      </w:r>
    </w:p>
  </w:comment>
  <w:comment w:id="143" w:author="Microsoft Office User" w:date="2017-09-02T11:36:00Z" w:initials="Office">
    <w:p w14:paraId="7DB0EF1C" w14:textId="77458FFF" w:rsidR="00843542" w:rsidRDefault="00843542">
      <w:pPr>
        <w:pStyle w:val="CommentText"/>
      </w:pPr>
      <w:r>
        <w:rPr>
          <w:rStyle w:val="CommentReference"/>
        </w:rPr>
        <w:annotationRef/>
      </w:r>
      <w:r>
        <w:t>Imagen desactualizada. Debería decir ‘Completadas’ en lugar de ‘Cerradas’</w:t>
      </w:r>
    </w:p>
  </w:comment>
  <w:comment w:id="144" w:author="Microsoft Office User" w:date="2017-09-02T14:37:00Z" w:initials="Office">
    <w:p w14:paraId="3C861CC9" w14:textId="37F816E7" w:rsidR="00843542" w:rsidRDefault="00843542">
      <w:pPr>
        <w:pStyle w:val="CommentText"/>
      </w:pPr>
      <w:r>
        <w:rPr>
          <w:rStyle w:val="CommentReference"/>
        </w:rPr>
        <w:annotationRef/>
      </w:r>
      <w:r>
        <w:t>Nosotros tenemos ‘Admin’ en lugar de ‘Administrador’ ¿</w:t>
      </w:r>
    </w:p>
    <w:p w14:paraId="43936DAA" w14:textId="77777777" w:rsidR="00843542" w:rsidRDefault="00843542">
      <w:pPr>
        <w:pStyle w:val="CommentText"/>
      </w:pPr>
    </w:p>
  </w:comment>
  <w:comment w:id="146" w:author="Microsoft Office User" w:date="2017-09-02T18:48:00Z" w:initials="Office">
    <w:p w14:paraId="0F9C7DA5" w14:textId="7B5BD299" w:rsidR="00843542" w:rsidRDefault="00843542">
      <w:pPr>
        <w:pStyle w:val="CommentText"/>
      </w:pPr>
      <w:r>
        <w:rPr>
          <w:rStyle w:val="CommentReference"/>
        </w:rPr>
        <w:annotationRef/>
      </w:r>
      <w:r>
        <w:t>¿?</w:t>
      </w:r>
    </w:p>
  </w:comment>
  <w:comment w:id="147" w:author="Microsoft Office User" w:date="2017-09-02T18:48:00Z" w:initials="Office">
    <w:p w14:paraId="1564E5FE" w14:textId="77777777" w:rsidR="00843542" w:rsidRDefault="00843542" w:rsidP="00A13E53">
      <w:pPr>
        <w:pStyle w:val="CommentText"/>
      </w:pPr>
      <w:r>
        <w:rPr>
          <w:rStyle w:val="CommentReference"/>
        </w:rPr>
        <w:annotationRef/>
      </w:r>
      <w:r>
        <w:t>¿?</w:t>
      </w:r>
    </w:p>
  </w:comment>
  <w:comment w:id="150" w:author="Microsoft Office User" w:date="2016-09-06T09:34:00Z" w:initials="MOU">
    <w:p w14:paraId="0B8343E1" w14:textId="7973838A" w:rsidR="00843542" w:rsidRDefault="00843542">
      <w:pPr>
        <w:pStyle w:val="CommentText"/>
      </w:pPr>
      <w:r>
        <w:rPr>
          <w:rStyle w:val="CommentReference"/>
        </w:rPr>
        <w:annotationRef/>
      </w:r>
      <w:r>
        <w:t>Definir si se podrán o no eliminar. Creo que se debería poder, gitlab creo que no permite (a modo comparativo).</w:t>
      </w:r>
    </w:p>
  </w:comment>
  <w:comment w:id="155" w:author="Microsoft Office User" w:date="2016-09-04T16:26:00Z" w:initials="Office">
    <w:p w14:paraId="1A6CB773" w14:textId="77777777" w:rsidR="00843542" w:rsidRDefault="00843542">
      <w:pPr>
        <w:pStyle w:val="CommentText"/>
      </w:pPr>
      <w:r>
        <w:rPr>
          <w:rStyle w:val="CommentReference"/>
        </w:rPr>
        <w:annotationRef/>
      </w:r>
      <w:r>
        <w:t xml:space="preserve">Esto debería ser otro capítulo </w:t>
      </w:r>
    </w:p>
    <w:p w14:paraId="55F930A7" w14:textId="57C674AB" w:rsidR="00843542" w:rsidRDefault="00843542">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281EB2" w15:done="0"/>
  <w15:commentEx w15:paraId="5D321F21" w15:done="0"/>
  <w15:commentEx w15:paraId="78BB6CC8" w15:done="0"/>
  <w15:commentEx w15:paraId="30D4DEAF" w15:done="0"/>
  <w15:commentEx w15:paraId="49491E61" w15:done="0"/>
  <w15:commentEx w15:paraId="5F4D92AB" w15:done="0"/>
  <w15:commentEx w15:paraId="7DB0EF1C" w15:done="0"/>
  <w15:commentEx w15:paraId="43936DAA" w15:done="0"/>
  <w15:commentEx w15:paraId="0F9C7DA5" w15:done="0"/>
  <w15:commentEx w15:paraId="1564E5FE"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CF4F2E" w14:textId="77777777" w:rsidR="00003707" w:rsidRDefault="00003707">
      <w:pPr>
        <w:spacing w:line="240" w:lineRule="auto"/>
      </w:pPr>
      <w:r>
        <w:separator/>
      </w:r>
    </w:p>
  </w:endnote>
  <w:endnote w:type="continuationSeparator" w:id="0">
    <w:p w14:paraId="2D7D15AE" w14:textId="77777777" w:rsidR="00003707" w:rsidRDefault="000037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843542" w:rsidRDefault="00843542"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843542" w:rsidRDefault="00843542"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843542" w:rsidRDefault="00843542"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B0770">
      <w:rPr>
        <w:rStyle w:val="PageNumber"/>
        <w:noProof/>
      </w:rPr>
      <w:t>10</w:t>
    </w:r>
    <w:r>
      <w:rPr>
        <w:rStyle w:val="PageNumber"/>
      </w:rPr>
      <w:fldChar w:fldCharType="end"/>
    </w:r>
  </w:p>
  <w:p w14:paraId="6415E656" w14:textId="77777777" w:rsidR="00843542" w:rsidRDefault="00843542"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A8B868" w14:textId="77777777" w:rsidR="00003707" w:rsidRDefault="00003707">
      <w:pPr>
        <w:spacing w:line="240" w:lineRule="auto"/>
      </w:pPr>
      <w:r>
        <w:separator/>
      </w:r>
    </w:p>
  </w:footnote>
  <w:footnote w:type="continuationSeparator" w:id="0">
    <w:p w14:paraId="10910CF2" w14:textId="77777777" w:rsidR="00003707" w:rsidRDefault="00003707">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F8117F"/>
    <w:multiLevelType w:val="hybridMultilevel"/>
    <w:tmpl w:val="B774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3901CAA"/>
    <w:multiLevelType w:val="hybridMultilevel"/>
    <w:tmpl w:val="E76A7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2954320A"/>
    <w:multiLevelType w:val="hybridMultilevel"/>
    <w:tmpl w:val="AC8E6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A64540E"/>
    <w:multiLevelType w:val="hybridMultilevel"/>
    <w:tmpl w:val="BC7A4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3D42451B"/>
    <w:multiLevelType w:val="hybridMultilevel"/>
    <w:tmpl w:val="AB4E5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E5B7BE2"/>
    <w:multiLevelType w:val="hybridMultilevel"/>
    <w:tmpl w:val="B314B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6AB4AB2"/>
    <w:multiLevelType w:val="hybridMultilevel"/>
    <w:tmpl w:val="97400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9213F34"/>
    <w:multiLevelType w:val="hybridMultilevel"/>
    <w:tmpl w:val="3E16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1">
    <w:nsid w:val="57064585"/>
    <w:multiLevelType w:val="hybridMultilevel"/>
    <w:tmpl w:val="711EE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0">
    <w:nsid w:val="70A23A26"/>
    <w:multiLevelType w:val="multilevel"/>
    <w:tmpl w:val="B164DF68"/>
    <w:lvl w:ilvl="0">
      <w:start w:val="1"/>
      <w:numFmt w:val="bullet"/>
      <w:lvlText w:val=""/>
      <w:lvlJc w:val="left"/>
      <w:pPr>
        <w:tabs>
          <w:tab w:val="num" w:pos="720"/>
        </w:tabs>
        <w:ind w:left="720" w:hanging="360"/>
      </w:pPr>
      <w:rPr>
        <w:rFonts w:ascii="Symbol" w:hAnsi="Symbol" w:hint="default"/>
        <w:sz w:val="20"/>
      </w:rPr>
    </w:lvl>
    <w:lvl w:ilvl="1">
      <w:start w:val="16"/>
      <w:numFmt w:val="bullet"/>
      <w:lvlText w:val=""/>
      <w:lvlJc w:val="left"/>
      <w:pPr>
        <w:ind w:left="1440" w:hanging="360"/>
      </w:pPr>
      <w:rPr>
        <w:rFonts w:ascii="Symbol" w:eastAsia="Arial" w:hAnsi="Symbol"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7E4B5246"/>
    <w:multiLevelType w:val="hybridMultilevel"/>
    <w:tmpl w:val="305A7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23"/>
  </w:num>
  <w:num w:numId="3">
    <w:abstractNumId w:val="43"/>
  </w:num>
  <w:num w:numId="4">
    <w:abstractNumId w:val="43"/>
    <w:lvlOverride w:ilvl="1">
      <w:lvl w:ilvl="1">
        <w:numFmt w:val="bullet"/>
        <w:lvlText w:val=""/>
        <w:lvlJc w:val="left"/>
        <w:pPr>
          <w:tabs>
            <w:tab w:val="num" w:pos="1440"/>
          </w:tabs>
          <w:ind w:left="1440" w:hanging="360"/>
        </w:pPr>
        <w:rPr>
          <w:rFonts w:ascii="Symbol" w:hAnsi="Symbol" w:hint="default"/>
          <w:sz w:val="20"/>
        </w:rPr>
      </w:lvl>
    </w:lvlOverride>
  </w:num>
  <w:num w:numId="5">
    <w:abstractNumId w:val="11"/>
  </w:num>
  <w:num w:numId="6">
    <w:abstractNumId w:val="9"/>
  </w:num>
  <w:num w:numId="7">
    <w:abstractNumId w:val="2"/>
  </w:num>
  <w:num w:numId="8">
    <w:abstractNumId w:val="38"/>
  </w:num>
  <w:num w:numId="9">
    <w:abstractNumId w:val="45"/>
  </w:num>
  <w:num w:numId="10">
    <w:abstractNumId w:val="52"/>
  </w:num>
  <w:num w:numId="11">
    <w:abstractNumId w:val="26"/>
  </w:num>
  <w:num w:numId="12">
    <w:abstractNumId w:val="0"/>
  </w:num>
  <w:num w:numId="13">
    <w:abstractNumId w:val="14"/>
  </w:num>
  <w:num w:numId="14">
    <w:abstractNumId w:val="37"/>
  </w:num>
  <w:num w:numId="15">
    <w:abstractNumId w:val="12"/>
  </w:num>
  <w:num w:numId="16">
    <w:abstractNumId w:val="34"/>
  </w:num>
  <w:num w:numId="17">
    <w:abstractNumId w:val="55"/>
  </w:num>
  <w:num w:numId="18">
    <w:abstractNumId w:val="42"/>
  </w:num>
  <w:num w:numId="19">
    <w:abstractNumId w:val="47"/>
  </w:num>
  <w:num w:numId="20">
    <w:abstractNumId w:val="28"/>
  </w:num>
  <w:num w:numId="21">
    <w:abstractNumId w:val="50"/>
  </w:num>
  <w:num w:numId="22">
    <w:abstractNumId w:val="24"/>
  </w:num>
  <w:num w:numId="23">
    <w:abstractNumId w:val="49"/>
  </w:num>
  <w:num w:numId="24">
    <w:abstractNumId w:val="15"/>
  </w:num>
  <w:num w:numId="25">
    <w:abstractNumId w:val="40"/>
  </w:num>
  <w:num w:numId="26">
    <w:abstractNumId w:val="17"/>
  </w:num>
  <w:num w:numId="27">
    <w:abstractNumId w:val="8"/>
  </w:num>
  <w:num w:numId="28">
    <w:abstractNumId w:val="10"/>
  </w:num>
  <w:num w:numId="29">
    <w:abstractNumId w:val="48"/>
  </w:num>
  <w:num w:numId="30">
    <w:abstractNumId w:val="20"/>
  </w:num>
  <w:num w:numId="31">
    <w:abstractNumId w:val="56"/>
  </w:num>
  <w:num w:numId="32">
    <w:abstractNumId w:val="22"/>
  </w:num>
  <w:num w:numId="33">
    <w:abstractNumId w:val="57"/>
  </w:num>
  <w:num w:numId="34">
    <w:abstractNumId w:val="54"/>
  </w:num>
  <w:num w:numId="35">
    <w:abstractNumId w:val="31"/>
  </w:num>
  <w:num w:numId="36">
    <w:abstractNumId w:val="35"/>
  </w:num>
  <w:num w:numId="37">
    <w:abstractNumId w:val="51"/>
  </w:num>
  <w:num w:numId="38">
    <w:abstractNumId w:val="21"/>
  </w:num>
  <w:num w:numId="39">
    <w:abstractNumId w:val="46"/>
  </w:num>
  <w:num w:numId="40">
    <w:abstractNumId w:val="59"/>
  </w:num>
  <w:num w:numId="41">
    <w:abstractNumId w:val="4"/>
  </w:num>
  <w:num w:numId="42">
    <w:abstractNumId w:val="3"/>
  </w:num>
  <w:num w:numId="43">
    <w:abstractNumId w:val="44"/>
  </w:num>
  <w:num w:numId="44">
    <w:abstractNumId w:val="36"/>
  </w:num>
  <w:num w:numId="45">
    <w:abstractNumId w:val="25"/>
  </w:num>
  <w:num w:numId="46">
    <w:abstractNumId w:val="18"/>
  </w:num>
  <w:num w:numId="47">
    <w:abstractNumId w:val="19"/>
  </w:num>
  <w:num w:numId="48">
    <w:abstractNumId w:val="5"/>
  </w:num>
  <w:num w:numId="49">
    <w:abstractNumId w:val="7"/>
  </w:num>
  <w:num w:numId="50">
    <w:abstractNumId w:val="39"/>
  </w:num>
  <w:num w:numId="51">
    <w:abstractNumId w:val="53"/>
  </w:num>
  <w:num w:numId="52">
    <w:abstractNumId w:val="1"/>
  </w:num>
  <w:num w:numId="53">
    <w:abstractNumId w:val="30"/>
  </w:num>
  <w:num w:numId="54">
    <w:abstractNumId w:val="29"/>
  </w:num>
  <w:num w:numId="55">
    <w:abstractNumId w:val="58"/>
  </w:num>
  <w:num w:numId="56">
    <w:abstractNumId w:val="41"/>
  </w:num>
  <w:num w:numId="57">
    <w:abstractNumId w:val="16"/>
  </w:num>
  <w:num w:numId="58">
    <w:abstractNumId w:val="33"/>
  </w:num>
  <w:num w:numId="59">
    <w:abstractNumId w:val="32"/>
  </w:num>
  <w:num w:numId="60">
    <w:abstractNumId w:val="27"/>
  </w:num>
  <w:num w:numId="61">
    <w:abstractNumId w:val="6"/>
  </w:num>
  <w:numIdMacAtCleanup w:val="5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03707"/>
    <w:rsid w:val="00016DDB"/>
    <w:rsid w:val="00023D46"/>
    <w:rsid w:val="00024D66"/>
    <w:rsid w:val="00024E68"/>
    <w:rsid w:val="000266B6"/>
    <w:rsid w:val="00032BB3"/>
    <w:rsid w:val="00033CB3"/>
    <w:rsid w:val="0005272D"/>
    <w:rsid w:val="00054284"/>
    <w:rsid w:val="000645B9"/>
    <w:rsid w:val="00064B7B"/>
    <w:rsid w:val="000856A4"/>
    <w:rsid w:val="00092FFB"/>
    <w:rsid w:val="000A101D"/>
    <w:rsid w:val="000A28BD"/>
    <w:rsid w:val="000A3151"/>
    <w:rsid w:val="000A779C"/>
    <w:rsid w:val="000B501C"/>
    <w:rsid w:val="000C0CEC"/>
    <w:rsid w:val="000C109C"/>
    <w:rsid w:val="000C2219"/>
    <w:rsid w:val="000C2C91"/>
    <w:rsid w:val="000C796C"/>
    <w:rsid w:val="000D7A53"/>
    <w:rsid w:val="000E4EBF"/>
    <w:rsid w:val="000E5C25"/>
    <w:rsid w:val="000E7727"/>
    <w:rsid w:val="000F773A"/>
    <w:rsid w:val="00100122"/>
    <w:rsid w:val="00105B1A"/>
    <w:rsid w:val="001076DC"/>
    <w:rsid w:val="00113D53"/>
    <w:rsid w:val="00115AED"/>
    <w:rsid w:val="0011685B"/>
    <w:rsid w:val="00121920"/>
    <w:rsid w:val="00121E3B"/>
    <w:rsid w:val="00123675"/>
    <w:rsid w:val="0012408E"/>
    <w:rsid w:val="00132F97"/>
    <w:rsid w:val="00134F73"/>
    <w:rsid w:val="00140EC9"/>
    <w:rsid w:val="001424F3"/>
    <w:rsid w:val="00143DBF"/>
    <w:rsid w:val="0014607F"/>
    <w:rsid w:val="00147AE9"/>
    <w:rsid w:val="00152A83"/>
    <w:rsid w:val="00163065"/>
    <w:rsid w:val="001649D8"/>
    <w:rsid w:val="00164F82"/>
    <w:rsid w:val="00166BA9"/>
    <w:rsid w:val="0017217D"/>
    <w:rsid w:val="0017408D"/>
    <w:rsid w:val="00177A7D"/>
    <w:rsid w:val="0018188A"/>
    <w:rsid w:val="00196B59"/>
    <w:rsid w:val="001A2430"/>
    <w:rsid w:val="001A7347"/>
    <w:rsid w:val="001A784D"/>
    <w:rsid w:val="001B0770"/>
    <w:rsid w:val="001B518F"/>
    <w:rsid w:val="001C6689"/>
    <w:rsid w:val="001E604E"/>
    <w:rsid w:val="001F180A"/>
    <w:rsid w:val="001F36E6"/>
    <w:rsid w:val="001F3729"/>
    <w:rsid w:val="001F4C07"/>
    <w:rsid w:val="001F69A2"/>
    <w:rsid w:val="00213959"/>
    <w:rsid w:val="00214EA1"/>
    <w:rsid w:val="00220C60"/>
    <w:rsid w:val="00230655"/>
    <w:rsid w:val="00232D4F"/>
    <w:rsid w:val="002372A8"/>
    <w:rsid w:val="002507AF"/>
    <w:rsid w:val="0025088F"/>
    <w:rsid w:val="00253F7C"/>
    <w:rsid w:val="002560F9"/>
    <w:rsid w:val="0026272D"/>
    <w:rsid w:val="002644E5"/>
    <w:rsid w:val="00265FB8"/>
    <w:rsid w:val="00266F15"/>
    <w:rsid w:val="00270773"/>
    <w:rsid w:val="00270EEF"/>
    <w:rsid w:val="002773E1"/>
    <w:rsid w:val="002775D0"/>
    <w:rsid w:val="00280B36"/>
    <w:rsid w:val="0028234C"/>
    <w:rsid w:val="002849E0"/>
    <w:rsid w:val="00291C67"/>
    <w:rsid w:val="002A0C82"/>
    <w:rsid w:val="002A18CA"/>
    <w:rsid w:val="002A2C28"/>
    <w:rsid w:val="002A5AD4"/>
    <w:rsid w:val="002B3735"/>
    <w:rsid w:val="002B4878"/>
    <w:rsid w:val="002B6134"/>
    <w:rsid w:val="002B7F7E"/>
    <w:rsid w:val="002D09FE"/>
    <w:rsid w:val="002D1361"/>
    <w:rsid w:val="002D3A2E"/>
    <w:rsid w:val="002D3D7E"/>
    <w:rsid w:val="002D6CCE"/>
    <w:rsid w:val="002E2AFD"/>
    <w:rsid w:val="002E5894"/>
    <w:rsid w:val="002F30E4"/>
    <w:rsid w:val="002F568D"/>
    <w:rsid w:val="002F695C"/>
    <w:rsid w:val="00301989"/>
    <w:rsid w:val="00301C74"/>
    <w:rsid w:val="00307FFE"/>
    <w:rsid w:val="00310FA7"/>
    <w:rsid w:val="00312274"/>
    <w:rsid w:val="00316DB4"/>
    <w:rsid w:val="0032134E"/>
    <w:rsid w:val="003250AF"/>
    <w:rsid w:val="00325EEB"/>
    <w:rsid w:val="00330EFF"/>
    <w:rsid w:val="00331B7F"/>
    <w:rsid w:val="0033376C"/>
    <w:rsid w:val="00333ED7"/>
    <w:rsid w:val="00334AEA"/>
    <w:rsid w:val="00335BCA"/>
    <w:rsid w:val="003455CE"/>
    <w:rsid w:val="003473CF"/>
    <w:rsid w:val="003476B6"/>
    <w:rsid w:val="00347AD9"/>
    <w:rsid w:val="00347DF0"/>
    <w:rsid w:val="00361773"/>
    <w:rsid w:val="00361B41"/>
    <w:rsid w:val="003621CB"/>
    <w:rsid w:val="003637F3"/>
    <w:rsid w:val="003642D9"/>
    <w:rsid w:val="003654AC"/>
    <w:rsid w:val="00365FD9"/>
    <w:rsid w:val="00366496"/>
    <w:rsid w:val="0037549E"/>
    <w:rsid w:val="0037671E"/>
    <w:rsid w:val="0038788F"/>
    <w:rsid w:val="00391077"/>
    <w:rsid w:val="003961E8"/>
    <w:rsid w:val="003975DA"/>
    <w:rsid w:val="003A120F"/>
    <w:rsid w:val="003A358C"/>
    <w:rsid w:val="003A7A27"/>
    <w:rsid w:val="003B39C9"/>
    <w:rsid w:val="003C2DDA"/>
    <w:rsid w:val="003C76BA"/>
    <w:rsid w:val="003D02D7"/>
    <w:rsid w:val="003D14EE"/>
    <w:rsid w:val="003D21E3"/>
    <w:rsid w:val="003D402F"/>
    <w:rsid w:val="003D4169"/>
    <w:rsid w:val="003D4EA2"/>
    <w:rsid w:val="003D6A22"/>
    <w:rsid w:val="003D730D"/>
    <w:rsid w:val="003E36FB"/>
    <w:rsid w:val="003E73B4"/>
    <w:rsid w:val="003F06F5"/>
    <w:rsid w:val="003F1237"/>
    <w:rsid w:val="003F4AAC"/>
    <w:rsid w:val="003F5021"/>
    <w:rsid w:val="003F7E11"/>
    <w:rsid w:val="00400D96"/>
    <w:rsid w:val="00406549"/>
    <w:rsid w:val="00413F4D"/>
    <w:rsid w:val="00414698"/>
    <w:rsid w:val="00415355"/>
    <w:rsid w:val="004179C5"/>
    <w:rsid w:val="0042261D"/>
    <w:rsid w:val="0042263F"/>
    <w:rsid w:val="004227BB"/>
    <w:rsid w:val="0043465E"/>
    <w:rsid w:val="0043628A"/>
    <w:rsid w:val="00441D0E"/>
    <w:rsid w:val="00446448"/>
    <w:rsid w:val="004465E0"/>
    <w:rsid w:val="00450787"/>
    <w:rsid w:val="00455E5E"/>
    <w:rsid w:val="00455EF9"/>
    <w:rsid w:val="00456A54"/>
    <w:rsid w:val="0046770B"/>
    <w:rsid w:val="00472275"/>
    <w:rsid w:val="00476077"/>
    <w:rsid w:val="00476E85"/>
    <w:rsid w:val="004839D1"/>
    <w:rsid w:val="00485558"/>
    <w:rsid w:val="00486854"/>
    <w:rsid w:val="004901DC"/>
    <w:rsid w:val="00492151"/>
    <w:rsid w:val="0049272E"/>
    <w:rsid w:val="004934F6"/>
    <w:rsid w:val="00494744"/>
    <w:rsid w:val="004949F1"/>
    <w:rsid w:val="004A0A5B"/>
    <w:rsid w:val="004A1B3E"/>
    <w:rsid w:val="004B028F"/>
    <w:rsid w:val="004B104C"/>
    <w:rsid w:val="004B1946"/>
    <w:rsid w:val="004B1CE5"/>
    <w:rsid w:val="004B2A52"/>
    <w:rsid w:val="004D0038"/>
    <w:rsid w:val="004D0978"/>
    <w:rsid w:val="004D3E8A"/>
    <w:rsid w:val="004D408E"/>
    <w:rsid w:val="004D6A15"/>
    <w:rsid w:val="004E0AF0"/>
    <w:rsid w:val="004E21F8"/>
    <w:rsid w:val="004E38D4"/>
    <w:rsid w:val="004E5BED"/>
    <w:rsid w:val="004F5FE3"/>
    <w:rsid w:val="004F76EF"/>
    <w:rsid w:val="00507699"/>
    <w:rsid w:val="005163BB"/>
    <w:rsid w:val="005234BB"/>
    <w:rsid w:val="00524334"/>
    <w:rsid w:val="005265E7"/>
    <w:rsid w:val="0052733A"/>
    <w:rsid w:val="00531954"/>
    <w:rsid w:val="00532921"/>
    <w:rsid w:val="005355CF"/>
    <w:rsid w:val="00536125"/>
    <w:rsid w:val="005362EF"/>
    <w:rsid w:val="00536D65"/>
    <w:rsid w:val="00537A01"/>
    <w:rsid w:val="005408E5"/>
    <w:rsid w:val="00541219"/>
    <w:rsid w:val="00546A9D"/>
    <w:rsid w:val="0054704B"/>
    <w:rsid w:val="00551FD8"/>
    <w:rsid w:val="005714C3"/>
    <w:rsid w:val="0058131A"/>
    <w:rsid w:val="00586F4F"/>
    <w:rsid w:val="00593643"/>
    <w:rsid w:val="005948D2"/>
    <w:rsid w:val="005A1E67"/>
    <w:rsid w:val="005A736A"/>
    <w:rsid w:val="005A7EE7"/>
    <w:rsid w:val="005B1F92"/>
    <w:rsid w:val="005B23B5"/>
    <w:rsid w:val="005B6A91"/>
    <w:rsid w:val="005C1B34"/>
    <w:rsid w:val="005D059F"/>
    <w:rsid w:val="005D4BB3"/>
    <w:rsid w:val="005E33D8"/>
    <w:rsid w:val="005E4295"/>
    <w:rsid w:val="005E5DF5"/>
    <w:rsid w:val="005E7169"/>
    <w:rsid w:val="005F03B4"/>
    <w:rsid w:val="005F407B"/>
    <w:rsid w:val="005F70FC"/>
    <w:rsid w:val="005F76C8"/>
    <w:rsid w:val="00600BDE"/>
    <w:rsid w:val="006060F1"/>
    <w:rsid w:val="0060695B"/>
    <w:rsid w:val="00611ABD"/>
    <w:rsid w:val="0061465A"/>
    <w:rsid w:val="006147BA"/>
    <w:rsid w:val="00620A70"/>
    <w:rsid w:val="00621359"/>
    <w:rsid w:val="00624492"/>
    <w:rsid w:val="00635945"/>
    <w:rsid w:val="00643595"/>
    <w:rsid w:val="00643F5E"/>
    <w:rsid w:val="00645EE9"/>
    <w:rsid w:val="00646E73"/>
    <w:rsid w:val="0065444E"/>
    <w:rsid w:val="00660AF9"/>
    <w:rsid w:val="00663369"/>
    <w:rsid w:val="006679A0"/>
    <w:rsid w:val="00675281"/>
    <w:rsid w:val="00675BDA"/>
    <w:rsid w:val="00676452"/>
    <w:rsid w:val="00681E23"/>
    <w:rsid w:val="006853D9"/>
    <w:rsid w:val="0068613F"/>
    <w:rsid w:val="00693D71"/>
    <w:rsid w:val="0069735B"/>
    <w:rsid w:val="006A375E"/>
    <w:rsid w:val="006A6D6F"/>
    <w:rsid w:val="006B0C96"/>
    <w:rsid w:val="006C03CD"/>
    <w:rsid w:val="006C2535"/>
    <w:rsid w:val="006C2544"/>
    <w:rsid w:val="006D03FE"/>
    <w:rsid w:val="006D3811"/>
    <w:rsid w:val="006D511D"/>
    <w:rsid w:val="006D7738"/>
    <w:rsid w:val="006E306B"/>
    <w:rsid w:val="006E47BA"/>
    <w:rsid w:val="006F0954"/>
    <w:rsid w:val="006F3672"/>
    <w:rsid w:val="0070095C"/>
    <w:rsid w:val="00701312"/>
    <w:rsid w:val="00701718"/>
    <w:rsid w:val="007021E2"/>
    <w:rsid w:val="00704343"/>
    <w:rsid w:val="00732348"/>
    <w:rsid w:val="00732E34"/>
    <w:rsid w:val="00733A83"/>
    <w:rsid w:val="00736411"/>
    <w:rsid w:val="007409F1"/>
    <w:rsid w:val="00746935"/>
    <w:rsid w:val="0075042F"/>
    <w:rsid w:val="00753AB1"/>
    <w:rsid w:val="00754BFC"/>
    <w:rsid w:val="00761EE9"/>
    <w:rsid w:val="007676AB"/>
    <w:rsid w:val="00767A29"/>
    <w:rsid w:val="00770EA2"/>
    <w:rsid w:val="00772022"/>
    <w:rsid w:val="007729F8"/>
    <w:rsid w:val="007746CD"/>
    <w:rsid w:val="00775CFF"/>
    <w:rsid w:val="00794510"/>
    <w:rsid w:val="007A0169"/>
    <w:rsid w:val="007C2DED"/>
    <w:rsid w:val="007C4E3F"/>
    <w:rsid w:val="007C611E"/>
    <w:rsid w:val="007D19BF"/>
    <w:rsid w:val="007D1A02"/>
    <w:rsid w:val="007D1EB4"/>
    <w:rsid w:val="007D3FF0"/>
    <w:rsid w:val="007E4C95"/>
    <w:rsid w:val="007E6C69"/>
    <w:rsid w:val="007F03E8"/>
    <w:rsid w:val="007F73EA"/>
    <w:rsid w:val="00800336"/>
    <w:rsid w:val="008008CE"/>
    <w:rsid w:val="00803091"/>
    <w:rsid w:val="00803C5F"/>
    <w:rsid w:val="00804B77"/>
    <w:rsid w:val="00806395"/>
    <w:rsid w:val="00806AC2"/>
    <w:rsid w:val="008125E1"/>
    <w:rsid w:val="008164EE"/>
    <w:rsid w:val="00816E86"/>
    <w:rsid w:val="008208AE"/>
    <w:rsid w:val="00822035"/>
    <w:rsid w:val="00825F3C"/>
    <w:rsid w:val="00831BAA"/>
    <w:rsid w:val="00842139"/>
    <w:rsid w:val="00843194"/>
    <w:rsid w:val="00843542"/>
    <w:rsid w:val="00844917"/>
    <w:rsid w:val="0085070E"/>
    <w:rsid w:val="0086059A"/>
    <w:rsid w:val="00860A92"/>
    <w:rsid w:val="00861A21"/>
    <w:rsid w:val="00861D32"/>
    <w:rsid w:val="00864A1B"/>
    <w:rsid w:val="00883EA0"/>
    <w:rsid w:val="00884030"/>
    <w:rsid w:val="00892735"/>
    <w:rsid w:val="008973EA"/>
    <w:rsid w:val="008A1FBC"/>
    <w:rsid w:val="008A3FA7"/>
    <w:rsid w:val="008A401A"/>
    <w:rsid w:val="008B1F17"/>
    <w:rsid w:val="008B66A0"/>
    <w:rsid w:val="008C1D6B"/>
    <w:rsid w:val="008C43EA"/>
    <w:rsid w:val="008C4872"/>
    <w:rsid w:val="008C7A38"/>
    <w:rsid w:val="008D6D4B"/>
    <w:rsid w:val="008E398E"/>
    <w:rsid w:val="008E3DB5"/>
    <w:rsid w:val="008F4593"/>
    <w:rsid w:val="008F4BF5"/>
    <w:rsid w:val="008F65A7"/>
    <w:rsid w:val="008F7923"/>
    <w:rsid w:val="00900336"/>
    <w:rsid w:val="00905E92"/>
    <w:rsid w:val="0091536E"/>
    <w:rsid w:val="0092328F"/>
    <w:rsid w:val="00923996"/>
    <w:rsid w:val="00925436"/>
    <w:rsid w:val="0092741E"/>
    <w:rsid w:val="00927DB0"/>
    <w:rsid w:val="009325EA"/>
    <w:rsid w:val="00935962"/>
    <w:rsid w:val="00941F8A"/>
    <w:rsid w:val="00942276"/>
    <w:rsid w:val="00944FF3"/>
    <w:rsid w:val="00955F55"/>
    <w:rsid w:val="00963111"/>
    <w:rsid w:val="00964804"/>
    <w:rsid w:val="00972F96"/>
    <w:rsid w:val="00982698"/>
    <w:rsid w:val="0098379F"/>
    <w:rsid w:val="00995FD2"/>
    <w:rsid w:val="00996088"/>
    <w:rsid w:val="009A0D69"/>
    <w:rsid w:val="009A1099"/>
    <w:rsid w:val="009A1E8E"/>
    <w:rsid w:val="009A289A"/>
    <w:rsid w:val="009A31D6"/>
    <w:rsid w:val="009A61A0"/>
    <w:rsid w:val="009B50B6"/>
    <w:rsid w:val="009C02EA"/>
    <w:rsid w:val="009C0659"/>
    <w:rsid w:val="009E186C"/>
    <w:rsid w:val="009E2CD8"/>
    <w:rsid w:val="009F175E"/>
    <w:rsid w:val="009F3DAD"/>
    <w:rsid w:val="00A108CB"/>
    <w:rsid w:val="00A13E53"/>
    <w:rsid w:val="00A14FC1"/>
    <w:rsid w:val="00A23D21"/>
    <w:rsid w:val="00A24320"/>
    <w:rsid w:val="00A2636B"/>
    <w:rsid w:val="00A27E17"/>
    <w:rsid w:val="00A40ED9"/>
    <w:rsid w:val="00A417CE"/>
    <w:rsid w:val="00A42F17"/>
    <w:rsid w:val="00A479BD"/>
    <w:rsid w:val="00A56CBA"/>
    <w:rsid w:val="00A645AC"/>
    <w:rsid w:val="00A64F7B"/>
    <w:rsid w:val="00A809A8"/>
    <w:rsid w:val="00A80BE2"/>
    <w:rsid w:val="00A85178"/>
    <w:rsid w:val="00A92BA3"/>
    <w:rsid w:val="00AA2DF6"/>
    <w:rsid w:val="00AB17D7"/>
    <w:rsid w:val="00AB78DA"/>
    <w:rsid w:val="00AB7AD3"/>
    <w:rsid w:val="00AC1E31"/>
    <w:rsid w:val="00AD3ECA"/>
    <w:rsid w:val="00AD6CDC"/>
    <w:rsid w:val="00AE04AA"/>
    <w:rsid w:val="00AE061E"/>
    <w:rsid w:val="00AE6722"/>
    <w:rsid w:val="00AF5C5A"/>
    <w:rsid w:val="00B01365"/>
    <w:rsid w:val="00B019F3"/>
    <w:rsid w:val="00B06FC1"/>
    <w:rsid w:val="00B10D29"/>
    <w:rsid w:val="00B1257E"/>
    <w:rsid w:val="00B12A0D"/>
    <w:rsid w:val="00B306E9"/>
    <w:rsid w:val="00B34D6C"/>
    <w:rsid w:val="00B3529B"/>
    <w:rsid w:val="00B35A56"/>
    <w:rsid w:val="00B378F5"/>
    <w:rsid w:val="00B646F0"/>
    <w:rsid w:val="00B64F80"/>
    <w:rsid w:val="00B66F74"/>
    <w:rsid w:val="00B67D68"/>
    <w:rsid w:val="00B766F0"/>
    <w:rsid w:val="00B76F10"/>
    <w:rsid w:val="00B913F3"/>
    <w:rsid w:val="00B96920"/>
    <w:rsid w:val="00B96E18"/>
    <w:rsid w:val="00BA0BA1"/>
    <w:rsid w:val="00BA0FD1"/>
    <w:rsid w:val="00BA4C54"/>
    <w:rsid w:val="00BB01C7"/>
    <w:rsid w:val="00BB1038"/>
    <w:rsid w:val="00BB48B3"/>
    <w:rsid w:val="00BC4E85"/>
    <w:rsid w:val="00BD3A9E"/>
    <w:rsid w:val="00BD73F2"/>
    <w:rsid w:val="00BD749D"/>
    <w:rsid w:val="00BE1EB3"/>
    <w:rsid w:val="00BE373A"/>
    <w:rsid w:val="00BE3DBD"/>
    <w:rsid w:val="00BE4E12"/>
    <w:rsid w:val="00BE7943"/>
    <w:rsid w:val="00BF0533"/>
    <w:rsid w:val="00BF0FFB"/>
    <w:rsid w:val="00BF7EDA"/>
    <w:rsid w:val="00C0208D"/>
    <w:rsid w:val="00C04D47"/>
    <w:rsid w:val="00C053EC"/>
    <w:rsid w:val="00C068DB"/>
    <w:rsid w:val="00C1478B"/>
    <w:rsid w:val="00C17EE2"/>
    <w:rsid w:val="00C23970"/>
    <w:rsid w:val="00C31259"/>
    <w:rsid w:val="00C315D8"/>
    <w:rsid w:val="00C338B6"/>
    <w:rsid w:val="00C47552"/>
    <w:rsid w:val="00C51D8C"/>
    <w:rsid w:val="00C54D9F"/>
    <w:rsid w:val="00C55674"/>
    <w:rsid w:val="00C57847"/>
    <w:rsid w:val="00C61B98"/>
    <w:rsid w:val="00C665D1"/>
    <w:rsid w:val="00C666DC"/>
    <w:rsid w:val="00C67C6F"/>
    <w:rsid w:val="00C927C6"/>
    <w:rsid w:val="00C933E0"/>
    <w:rsid w:val="00C95FC9"/>
    <w:rsid w:val="00C96823"/>
    <w:rsid w:val="00CA2DC2"/>
    <w:rsid w:val="00CA67C5"/>
    <w:rsid w:val="00CA7E50"/>
    <w:rsid w:val="00CC344A"/>
    <w:rsid w:val="00CC4248"/>
    <w:rsid w:val="00CD285A"/>
    <w:rsid w:val="00CE0093"/>
    <w:rsid w:val="00CE00CC"/>
    <w:rsid w:val="00CE4809"/>
    <w:rsid w:val="00CE5481"/>
    <w:rsid w:val="00CE7F3C"/>
    <w:rsid w:val="00CF3448"/>
    <w:rsid w:val="00CF4188"/>
    <w:rsid w:val="00CF5BFD"/>
    <w:rsid w:val="00CF723F"/>
    <w:rsid w:val="00D052D5"/>
    <w:rsid w:val="00D0564E"/>
    <w:rsid w:val="00D06077"/>
    <w:rsid w:val="00D07CDB"/>
    <w:rsid w:val="00D11EEC"/>
    <w:rsid w:val="00D11FB1"/>
    <w:rsid w:val="00D16697"/>
    <w:rsid w:val="00D21AA2"/>
    <w:rsid w:val="00D22DD2"/>
    <w:rsid w:val="00D23205"/>
    <w:rsid w:val="00D2351A"/>
    <w:rsid w:val="00D237C6"/>
    <w:rsid w:val="00D25508"/>
    <w:rsid w:val="00D26224"/>
    <w:rsid w:val="00D37DDA"/>
    <w:rsid w:val="00D50646"/>
    <w:rsid w:val="00D569D8"/>
    <w:rsid w:val="00D6181C"/>
    <w:rsid w:val="00D61E7A"/>
    <w:rsid w:val="00D8037A"/>
    <w:rsid w:val="00D93CA3"/>
    <w:rsid w:val="00D95611"/>
    <w:rsid w:val="00D97A5E"/>
    <w:rsid w:val="00DA0A64"/>
    <w:rsid w:val="00DA1634"/>
    <w:rsid w:val="00DA2BBB"/>
    <w:rsid w:val="00DA2C0F"/>
    <w:rsid w:val="00DA5395"/>
    <w:rsid w:val="00DB1974"/>
    <w:rsid w:val="00DB3E55"/>
    <w:rsid w:val="00DB45AB"/>
    <w:rsid w:val="00DB4BFA"/>
    <w:rsid w:val="00DC4219"/>
    <w:rsid w:val="00DC47BA"/>
    <w:rsid w:val="00DC795B"/>
    <w:rsid w:val="00DD0A61"/>
    <w:rsid w:val="00DD5415"/>
    <w:rsid w:val="00DD75A5"/>
    <w:rsid w:val="00DE0250"/>
    <w:rsid w:val="00DF6ABC"/>
    <w:rsid w:val="00E1208B"/>
    <w:rsid w:val="00E15E23"/>
    <w:rsid w:val="00E21840"/>
    <w:rsid w:val="00E22D48"/>
    <w:rsid w:val="00E37746"/>
    <w:rsid w:val="00E46F13"/>
    <w:rsid w:val="00E55D03"/>
    <w:rsid w:val="00E57B96"/>
    <w:rsid w:val="00E70093"/>
    <w:rsid w:val="00E7308F"/>
    <w:rsid w:val="00E76EBC"/>
    <w:rsid w:val="00E776B1"/>
    <w:rsid w:val="00E86660"/>
    <w:rsid w:val="00E950B9"/>
    <w:rsid w:val="00E955DE"/>
    <w:rsid w:val="00E956C6"/>
    <w:rsid w:val="00EA0F52"/>
    <w:rsid w:val="00EA2CAD"/>
    <w:rsid w:val="00EA4946"/>
    <w:rsid w:val="00EB3782"/>
    <w:rsid w:val="00EB655B"/>
    <w:rsid w:val="00EB7320"/>
    <w:rsid w:val="00EC2D54"/>
    <w:rsid w:val="00EC3FEA"/>
    <w:rsid w:val="00EC559B"/>
    <w:rsid w:val="00ED08EC"/>
    <w:rsid w:val="00ED16C6"/>
    <w:rsid w:val="00EE0DC3"/>
    <w:rsid w:val="00EE169B"/>
    <w:rsid w:val="00EE6996"/>
    <w:rsid w:val="00EE7295"/>
    <w:rsid w:val="00EF0B8E"/>
    <w:rsid w:val="00F007CF"/>
    <w:rsid w:val="00F0263B"/>
    <w:rsid w:val="00F138DA"/>
    <w:rsid w:val="00F21881"/>
    <w:rsid w:val="00F22840"/>
    <w:rsid w:val="00F2579F"/>
    <w:rsid w:val="00F27F92"/>
    <w:rsid w:val="00F316DF"/>
    <w:rsid w:val="00F36103"/>
    <w:rsid w:val="00F40EE5"/>
    <w:rsid w:val="00F4555C"/>
    <w:rsid w:val="00F472EC"/>
    <w:rsid w:val="00F51427"/>
    <w:rsid w:val="00F547C2"/>
    <w:rsid w:val="00F562A3"/>
    <w:rsid w:val="00F57C03"/>
    <w:rsid w:val="00F60CD5"/>
    <w:rsid w:val="00F61A92"/>
    <w:rsid w:val="00F75DD7"/>
    <w:rsid w:val="00F804CA"/>
    <w:rsid w:val="00F84D5C"/>
    <w:rsid w:val="00F86732"/>
    <w:rsid w:val="00F87179"/>
    <w:rsid w:val="00F93395"/>
    <w:rsid w:val="00F975CC"/>
    <w:rsid w:val="00F97DEC"/>
    <w:rsid w:val="00FA3270"/>
    <w:rsid w:val="00FA70D6"/>
    <w:rsid w:val="00FA7C14"/>
    <w:rsid w:val="00FC1903"/>
    <w:rsid w:val="00FC3600"/>
    <w:rsid w:val="00FC4EF4"/>
    <w:rsid w:val="00FC58BF"/>
    <w:rsid w:val="00FD4A3C"/>
    <w:rsid w:val="00FD60A5"/>
    <w:rsid w:val="00FE463A"/>
    <w:rsid w:val="00FE5B2A"/>
    <w:rsid w:val="00FE618F"/>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147AE9"/>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247857932">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817382934">
      <w:bodyDiv w:val="1"/>
      <w:marLeft w:val="0"/>
      <w:marRight w:val="0"/>
      <w:marTop w:val="0"/>
      <w:marBottom w:val="0"/>
      <w:divBdr>
        <w:top w:val="none" w:sz="0" w:space="0" w:color="auto"/>
        <w:left w:val="none" w:sz="0" w:space="0" w:color="auto"/>
        <w:bottom w:val="none" w:sz="0" w:space="0" w:color="auto"/>
        <w:right w:val="none" w:sz="0" w:space="0" w:color="auto"/>
      </w:divBdr>
    </w:div>
    <w:div w:id="825824556">
      <w:bodyDiv w:val="1"/>
      <w:marLeft w:val="0"/>
      <w:marRight w:val="0"/>
      <w:marTop w:val="0"/>
      <w:marBottom w:val="0"/>
      <w:divBdr>
        <w:top w:val="none" w:sz="0" w:space="0" w:color="auto"/>
        <w:left w:val="none" w:sz="0" w:space="0" w:color="auto"/>
        <w:bottom w:val="none" w:sz="0" w:space="0" w:color="auto"/>
        <w:right w:val="none" w:sz="0" w:space="0" w:color="auto"/>
      </w:divBdr>
      <w:divsChild>
        <w:div w:id="6488266">
          <w:marLeft w:val="0"/>
          <w:marRight w:val="0"/>
          <w:marTop w:val="0"/>
          <w:marBottom w:val="0"/>
          <w:divBdr>
            <w:top w:val="none" w:sz="0" w:space="0" w:color="auto"/>
            <w:left w:val="none" w:sz="0" w:space="0" w:color="auto"/>
            <w:bottom w:val="none" w:sz="0" w:space="0" w:color="auto"/>
            <w:right w:val="none" w:sz="0" w:space="0" w:color="auto"/>
          </w:divBdr>
          <w:divsChild>
            <w:div w:id="264310805">
              <w:marLeft w:val="120"/>
              <w:marRight w:val="120"/>
              <w:marTop w:val="120"/>
              <w:marBottom w:val="0"/>
              <w:divBdr>
                <w:top w:val="none" w:sz="0" w:space="0" w:color="auto"/>
                <w:left w:val="none" w:sz="0" w:space="0" w:color="auto"/>
                <w:bottom w:val="none" w:sz="0" w:space="0" w:color="auto"/>
                <w:right w:val="none" w:sz="0" w:space="0" w:color="auto"/>
              </w:divBdr>
              <w:divsChild>
                <w:div w:id="396175927">
                  <w:marLeft w:val="0"/>
                  <w:marRight w:val="0"/>
                  <w:marTop w:val="0"/>
                  <w:marBottom w:val="0"/>
                  <w:divBdr>
                    <w:top w:val="none" w:sz="0" w:space="0" w:color="auto"/>
                    <w:left w:val="none" w:sz="0" w:space="0" w:color="auto"/>
                    <w:bottom w:val="none" w:sz="0" w:space="0" w:color="auto"/>
                    <w:right w:val="none" w:sz="0" w:space="0" w:color="auto"/>
                  </w:divBdr>
                  <w:divsChild>
                    <w:div w:id="217134234">
                      <w:marLeft w:val="0"/>
                      <w:marRight w:val="0"/>
                      <w:marTop w:val="0"/>
                      <w:marBottom w:val="0"/>
                      <w:divBdr>
                        <w:top w:val="none" w:sz="0" w:space="0" w:color="auto"/>
                        <w:left w:val="none" w:sz="0" w:space="0" w:color="auto"/>
                        <w:bottom w:val="none" w:sz="0" w:space="0" w:color="auto"/>
                        <w:right w:val="none" w:sz="0" w:space="0" w:color="auto"/>
                      </w:divBdr>
                      <w:divsChild>
                        <w:div w:id="226769918">
                          <w:marLeft w:val="0"/>
                          <w:marRight w:val="0"/>
                          <w:marTop w:val="0"/>
                          <w:marBottom w:val="0"/>
                          <w:divBdr>
                            <w:top w:val="none" w:sz="0" w:space="0" w:color="auto"/>
                            <w:left w:val="none" w:sz="0" w:space="0" w:color="auto"/>
                            <w:bottom w:val="none" w:sz="0" w:space="0" w:color="auto"/>
                            <w:right w:val="none" w:sz="0" w:space="0" w:color="auto"/>
                          </w:divBdr>
                        </w:div>
                      </w:divsChild>
                    </w:div>
                    <w:div w:id="172949534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389568656">
          <w:marLeft w:val="0"/>
          <w:marRight w:val="0"/>
          <w:marTop w:val="0"/>
          <w:marBottom w:val="0"/>
          <w:divBdr>
            <w:top w:val="none" w:sz="0" w:space="0" w:color="auto"/>
            <w:left w:val="none" w:sz="0" w:space="0" w:color="auto"/>
            <w:bottom w:val="none" w:sz="0" w:space="0" w:color="auto"/>
            <w:right w:val="none" w:sz="0" w:space="0" w:color="auto"/>
          </w:divBdr>
          <w:divsChild>
            <w:div w:id="2126651500">
              <w:marLeft w:val="120"/>
              <w:marRight w:val="120"/>
              <w:marTop w:val="120"/>
              <w:marBottom w:val="0"/>
              <w:divBdr>
                <w:top w:val="none" w:sz="0" w:space="0" w:color="auto"/>
                <w:left w:val="none" w:sz="0" w:space="0" w:color="auto"/>
                <w:bottom w:val="none" w:sz="0" w:space="0" w:color="auto"/>
                <w:right w:val="none" w:sz="0" w:space="0" w:color="auto"/>
              </w:divBdr>
              <w:divsChild>
                <w:div w:id="1161123386">
                  <w:marLeft w:val="0"/>
                  <w:marRight w:val="0"/>
                  <w:marTop w:val="0"/>
                  <w:marBottom w:val="0"/>
                  <w:divBdr>
                    <w:top w:val="none" w:sz="0" w:space="0" w:color="auto"/>
                    <w:left w:val="none" w:sz="0" w:space="0" w:color="auto"/>
                    <w:bottom w:val="none" w:sz="0" w:space="0" w:color="auto"/>
                    <w:right w:val="none" w:sz="0" w:space="0" w:color="auto"/>
                  </w:divBdr>
                  <w:divsChild>
                    <w:div w:id="1171606452">
                      <w:marLeft w:val="0"/>
                      <w:marRight w:val="0"/>
                      <w:marTop w:val="0"/>
                      <w:marBottom w:val="0"/>
                      <w:divBdr>
                        <w:top w:val="none" w:sz="0" w:space="0" w:color="auto"/>
                        <w:left w:val="none" w:sz="0" w:space="0" w:color="auto"/>
                        <w:bottom w:val="none" w:sz="0" w:space="0" w:color="auto"/>
                        <w:right w:val="none" w:sz="0" w:space="0" w:color="auto"/>
                      </w:divBdr>
                      <w:divsChild>
                        <w:div w:id="646321619">
                          <w:marLeft w:val="0"/>
                          <w:marRight w:val="0"/>
                          <w:marTop w:val="0"/>
                          <w:marBottom w:val="0"/>
                          <w:divBdr>
                            <w:top w:val="none" w:sz="0" w:space="0" w:color="auto"/>
                            <w:left w:val="none" w:sz="0" w:space="0" w:color="auto"/>
                            <w:bottom w:val="none" w:sz="0" w:space="0" w:color="auto"/>
                            <w:right w:val="none" w:sz="0" w:space="0" w:color="auto"/>
                          </w:divBdr>
                        </w:div>
                      </w:divsChild>
                    </w:div>
                    <w:div w:id="147609648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500655574">
          <w:marLeft w:val="0"/>
          <w:marRight w:val="0"/>
          <w:marTop w:val="0"/>
          <w:marBottom w:val="0"/>
          <w:divBdr>
            <w:top w:val="none" w:sz="0" w:space="0" w:color="auto"/>
            <w:left w:val="none" w:sz="0" w:space="0" w:color="auto"/>
            <w:bottom w:val="none" w:sz="0" w:space="0" w:color="auto"/>
            <w:right w:val="none" w:sz="0" w:space="0" w:color="auto"/>
          </w:divBdr>
          <w:divsChild>
            <w:div w:id="973021068">
              <w:marLeft w:val="120"/>
              <w:marRight w:val="120"/>
              <w:marTop w:val="120"/>
              <w:marBottom w:val="0"/>
              <w:divBdr>
                <w:top w:val="none" w:sz="0" w:space="0" w:color="auto"/>
                <w:left w:val="none" w:sz="0" w:space="0" w:color="auto"/>
                <w:bottom w:val="none" w:sz="0" w:space="0" w:color="auto"/>
                <w:right w:val="none" w:sz="0" w:space="0" w:color="auto"/>
              </w:divBdr>
              <w:divsChild>
                <w:div w:id="913394758">
                  <w:marLeft w:val="0"/>
                  <w:marRight w:val="0"/>
                  <w:marTop w:val="0"/>
                  <w:marBottom w:val="0"/>
                  <w:divBdr>
                    <w:top w:val="none" w:sz="0" w:space="0" w:color="auto"/>
                    <w:left w:val="none" w:sz="0" w:space="0" w:color="auto"/>
                    <w:bottom w:val="none" w:sz="0" w:space="0" w:color="auto"/>
                    <w:right w:val="none" w:sz="0" w:space="0" w:color="auto"/>
                  </w:divBdr>
                  <w:divsChild>
                    <w:div w:id="209377392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708335830">
          <w:marLeft w:val="0"/>
          <w:marRight w:val="0"/>
          <w:marTop w:val="0"/>
          <w:marBottom w:val="0"/>
          <w:divBdr>
            <w:top w:val="none" w:sz="0" w:space="0" w:color="auto"/>
            <w:left w:val="none" w:sz="0" w:space="0" w:color="auto"/>
            <w:bottom w:val="none" w:sz="0" w:space="0" w:color="auto"/>
            <w:right w:val="none" w:sz="0" w:space="0" w:color="auto"/>
          </w:divBdr>
          <w:divsChild>
            <w:div w:id="1068646907">
              <w:marLeft w:val="120"/>
              <w:marRight w:val="120"/>
              <w:marTop w:val="120"/>
              <w:marBottom w:val="0"/>
              <w:divBdr>
                <w:top w:val="none" w:sz="0" w:space="0" w:color="auto"/>
                <w:left w:val="none" w:sz="0" w:space="0" w:color="auto"/>
                <w:bottom w:val="none" w:sz="0" w:space="0" w:color="auto"/>
                <w:right w:val="none" w:sz="0" w:space="0" w:color="auto"/>
              </w:divBdr>
              <w:divsChild>
                <w:div w:id="733239971">
                  <w:marLeft w:val="0"/>
                  <w:marRight w:val="0"/>
                  <w:marTop w:val="0"/>
                  <w:marBottom w:val="0"/>
                  <w:divBdr>
                    <w:top w:val="none" w:sz="0" w:space="0" w:color="auto"/>
                    <w:left w:val="none" w:sz="0" w:space="0" w:color="auto"/>
                    <w:bottom w:val="none" w:sz="0" w:space="0" w:color="auto"/>
                    <w:right w:val="none" w:sz="0" w:space="0" w:color="auto"/>
                  </w:divBdr>
                  <w:divsChild>
                    <w:div w:id="686174292">
                      <w:marLeft w:val="0"/>
                      <w:marRight w:val="0"/>
                      <w:marTop w:val="0"/>
                      <w:marBottom w:val="0"/>
                      <w:divBdr>
                        <w:top w:val="none" w:sz="0" w:space="0" w:color="auto"/>
                        <w:left w:val="none" w:sz="0" w:space="0" w:color="auto"/>
                        <w:bottom w:val="none" w:sz="0" w:space="0" w:color="auto"/>
                        <w:right w:val="none" w:sz="0" w:space="0" w:color="auto"/>
                      </w:divBdr>
                      <w:divsChild>
                        <w:div w:id="161285572">
                          <w:marLeft w:val="0"/>
                          <w:marRight w:val="0"/>
                          <w:marTop w:val="0"/>
                          <w:marBottom w:val="0"/>
                          <w:divBdr>
                            <w:top w:val="none" w:sz="0" w:space="0" w:color="auto"/>
                            <w:left w:val="none" w:sz="0" w:space="0" w:color="auto"/>
                            <w:bottom w:val="none" w:sz="0" w:space="0" w:color="auto"/>
                            <w:right w:val="none" w:sz="0" w:space="0" w:color="auto"/>
                          </w:divBdr>
                        </w:div>
                      </w:divsChild>
                    </w:div>
                    <w:div w:id="172309418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824926086">
          <w:marLeft w:val="0"/>
          <w:marRight w:val="0"/>
          <w:marTop w:val="0"/>
          <w:marBottom w:val="0"/>
          <w:divBdr>
            <w:top w:val="none" w:sz="0" w:space="0" w:color="auto"/>
            <w:left w:val="none" w:sz="0" w:space="0" w:color="auto"/>
            <w:bottom w:val="none" w:sz="0" w:space="0" w:color="auto"/>
            <w:right w:val="none" w:sz="0" w:space="0" w:color="auto"/>
          </w:divBdr>
          <w:divsChild>
            <w:div w:id="117458134">
              <w:marLeft w:val="120"/>
              <w:marRight w:val="120"/>
              <w:marTop w:val="120"/>
              <w:marBottom w:val="0"/>
              <w:divBdr>
                <w:top w:val="none" w:sz="0" w:space="0" w:color="auto"/>
                <w:left w:val="none" w:sz="0" w:space="0" w:color="auto"/>
                <w:bottom w:val="none" w:sz="0" w:space="0" w:color="auto"/>
                <w:right w:val="none" w:sz="0" w:space="0" w:color="auto"/>
              </w:divBdr>
              <w:divsChild>
                <w:div w:id="1271232370">
                  <w:marLeft w:val="0"/>
                  <w:marRight w:val="0"/>
                  <w:marTop w:val="0"/>
                  <w:marBottom w:val="0"/>
                  <w:divBdr>
                    <w:top w:val="none" w:sz="0" w:space="0" w:color="auto"/>
                    <w:left w:val="none" w:sz="0" w:space="0" w:color="auto"/>
                    <w:bottom w:val="none" w:sz="0" w:space="0" w:color="auto"/>
                    <w:right w:val="none" w:sz="0" w:space="0" w:color="auto"/>
                  </w:divBdr>
                  <w:divsChild>
                    <w:div w:id="865294991">
                      <w:marLeft w:val="0"/>
                      <w:marRight w:val="0"/>
                      <w:marTop w:val="0"/>
                      <w:marBottom w:val="0"/>
                      <w:divBdr>
                        <w:top w:val="none" w:sz="0" w:space="0" w:color="auto"/>
                        <w:left w:val="none" w:sz="0" w:space="0" w:color="auto"/>
                        <w:bottom w:val="none" w:sz="0" w:space="0" w:color="auto"/>
                        <w:right w:val="none" w:sz="0" w:space="0" w:color="auto"/>
                      </w:divBdr>
                      <w:divsChild>
                        <w:div w:id="961883981">
                          <w:marLeft w:val="0"/>
                          <w:marRight w:val="0"/>
                          <w:marTop w:val="0"/>
                          <w:marBottom w:val="0"/>
                          <w:divBdr>
                            <w:top w:val="none" w:sz="0" w:space="0" w:color="auto"/>
                            <w:left w:val="none" w:sz="0" w:space="0" w:color="auto"/>
                            <w:bottom w:val="none" w:sz="0" w:space="0" w:color="auto"/>
                            <w:right w:val="none" w:sz="0" w:space="0" w:color="auto"/>
                          </w:divBdr>
                        </w:div>
                      </w:divsChild>
                    </w:div>
                    <w:div w:id="196237369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2044745767">
          <w:marLeft w:val="0"/>
          <w:marRight w:val="0"/>
          <w:marTop w:val="0"/>
          <w:marBottom w:val="0"/>
          <w:divBdr>
            <w:top w:val="none" w:sz="0" w:space="0" w:color="auto"/>
            <w:left w:val="none" w:sz="0" w:space="0" w:color="auto"/>
            <w:bottom w:val="none" w:sz="0" w:space="0" w:color="auto"/>
            <w:right w:val="none" w:sz="0" w:space="0" w:color="auto"/>
          </w:divBdr>
          <w:divsChild>
            <w:div w:id="729420794">
              <w:marLeft w:val="120"/>
              <w:marRight w:val="120"/>
              <w:marTop w:val="120"/>
              <w:marBottom w:val="0"/>
              <w:divBdr>
                <w:top w:val="none" w:sz="0" w:space="0" w:color="auto"/>
                <w:left w:val="none" w:sz="0" w:space="0" w:color="auto"/>
                <w:bottom w:val="none" w:sz="0" w:space="0" w:color="auto"/>
                <w:right w:val="none" w:sz="0" w:space="0" w:color="auto"/>
              </w:divBdr>
              <w:divsChild>
                <w:div w:id="613679389">
                  <w:marLeft w:val="0"/>
                  <w:marRight w:val="0"/>
                  <w:marTop w:val="0"/>
                  <w:marBottom w:val="0"/>
                  <w:divBdr>
                    <w:top w:val="none" w:sz="0" w:space="0" w:color="auto"/>
                    <w:left w:val="none" w:sz="0" w:space="0" w:color="auto"/>
                    <w:bottom w:val="none" w:sz="0" w:space="0" w:color="auto"/>
                    <w:right w:val="none" w:sz="0" w:space="0" w:color="auto"/>
                  </w:divBdr>
                  <w:divsChild>
                    <w:div w:id="190800250">
                      <w:marLeft w:val="0"/>
                      <w:marRight w:val="0"/>
                      <w:marTop w:val="0"/>
                      <w:marBottom w:val="120"/>
                      <w:divBdr>
                        <w:top w:val="none" w:sz="0" w:space="0" w:color="auto"/>
                        <w:left w:val="none" w:sz="0" w:space="0" w:color="auto"/>
                        <w:bottom w:val="none" w:sz="0" w:space="0" w:color="auto"/>
                        <w:right w:val="none" w:sz="0" w:space="0" w:color="auto"/>
                      </w:divBdr>
                    </w:div>
                    <w:div w:id="535125279">
                      <w:marLeft w:val="0"/>
                      <w:marRight w:val="0"/>
                      <w:marTop w:val="0"/>
                      <w:marBottom w:val="0"/>
                      <w:divBdr>
                        <w:top w:val="none" w:sz="0" w:space="0" w:color="auto"/>
                        <w:left w:val="none" w:sz="0" w:space="0" w:color="auto"/>
                        <w:bottom w:val="none" w:sz="0" w:space="0" w:color="auto"/>
                        <w:right w:val="none" w:sz="0" w:space="0" w:color="auto"/>
                      </w:divBdr>
                      <w:divsChild>
                        <w:div w:id="67838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6731759">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025209399">
      <w:bodyDiv w:val="1"/>
      <w:marLeft w:val="0"/>
      <w:marRight w:val="0"/>
      <w:marTop w:val="0"/>
      <w:marBottom w:val="0"/>
      <w:divBdr>
        <w:top w:val="none" w:sz="0" w:space="0" w:color="auto"/>
        <w:left w:val="none" w:sz="0" w:space="0" w:color="auto"/>
        <w:bottom w:val="none" w:sz="0" w:space="0" w:color="auto"/>
        <w:right w:val="none" w:sz="0" w:space="0" w:color="auto"/>
      </w:divBdr>
    </w:div>
    <w:div w:id="1036925059">
      <w:bodyDiv w:val="1"/>
      <w:marLeft w:val="0"/>
      <w:marRight w:val="0"/>
      <w:marTop w:val="0"/>
      <w:marBottom w:val="0"/>
      <w:divBdr>
        <w:top w:val="none" w:sz="0" w:space="0" w:color="auto"/>
        <w:left w:val="none" w:sz="0" w:space="0" w:color="auto"/>
        <w:bottom w:val="none" w:sz="0" w:space="0" w:color="auto"/>
        <w:right w:val="none" w:sz="0" w:space="0" w:color="auto"/>
      </w:divBdr>
    </w:div>
    <w:div w:id="1220752369">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282227115">
      <w:bodyDiv w:val="1"/>
      <w:marLeft w:val="0"/>
      <w:marRight w:val="0"/>
      <w:marTop w:val="0"/>
      <w:marBottom w:val="0"/>
      <w:divBdr>
        <w:top w:val="none" w:sz="0" w:space="0" w:color="auto"/>
        <w:left w:val="none" w:sz="0" w:space="0" w:color="auto"/>
        <w:bottom w:val="none" w:sz="0" w:space="0" w:color="auto"/>
        <w:right w:val="none" w:sz="0" w:space="0" w:color="auto"/>
      </w:divBdr>
      <w:divsChild>
        <w:div w:id="440146207">
          <w:marLeft w:val="0"/>
          <w:marRight w:val="0"/>
          <w:marTop w:val="0"/>
          <w:marBottom w:val="0"/>
          <w:divBdr>
            <w:top w:val="none" w:sz="0" w:space="0" w:color="auto"/>
            <w:left w:val="none" w:sz="0" w:space="0" w:color="auto"/>
            <w:bottom w:val="none" w:sz="0" w:space="0" w:color="auto"/>
            <w:right w:val="none" w:sz="0" w:space="0" w:color="auto"/>
          </w:divBdr>
          <w:divsChild>
            <w:div w:id="39034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292613">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71545221">
      <w:bodyDiv w:val="1"/>
      <w:marLeft w:val="0"/>
      <w:marRight w:val="0"/>
      <w:marTop w:val="0"/>
      <w:marBottom w:val="0"/>
      <w:divBdr>
        <w:top w:val="none" w:sz="0" w:space="0" w:color="auto"/>
        <w:left w:val="none" w:sz="0" w:space="0" w:color="auto"/>
        <w:bottom w:val="none" w:sz="0" w:space="0" w:color="auto"/>
        <w:right w:val="none" w:sz="0" w:space="0" w:color="auto"/>
      </w:divBdr>
      <w:divsChild>
        <w:div w:id="2122918227">
          <w:marLeft w:val="0"/>
          <w:marRight w:val="0"/>
          <w:marTop w:val="0"/>
          <w:marBottom w:val="0"/>
          <w:divBdr>
            <w:top w:val="none" w:sz="0" w:space="0" w:color="auto"/>
            <w:left w:val="none" w:sz="0" w:space="0" w:color="auto"/>
            <w:bottom w:val="none" w:sz="0" w:space="0" w:color="auto"/>
            <w:right w:val="none" w:sz="0" w:space="0" w:color="auto"/>
          </w:divBdr>
          <w:divsChild>
            <w:div w:id="11410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tiff"/><Relationship Id="rId18" Type="http://schemas.openxmlformats.org/officeDocument/2006/relationships/image" Target="media/image9.tiff"/><Relationship Id="rId19" Type="http://schemas.openxmlformats.org/officeDocument/2006/relationships/image" Target="media/image10.png"/><Relationship Id="rId63" Type="http://schemas.openxmlformats.org/officeDocument/2006/relationships/hyperlink" Target="http://dx.doi.org/10.1002/pmj.20272" TargetMode="External"/><Relationship Id="rId64" Type="http://schemas.openxmlformats.org/officeDocument/2006/relationships/hyperlink" Target="https://www.apm.org.uk/media/1233/earned-schedule.pdf" TargetMode="External"/><Relationship Id="rId65" Type="http://schemas.openxmlformats.org/officeDocument/2006/relationships/hyperlink" Target="http://citeseerx.ist.psu.edu/viewdoc/download?doi=10.1.1.170.4284&amp;rep=rep1&amp;type=pdf" TargetMode="External"/><Relationship Id="rId66" Type="http://schemas.openxmlformats.org/officeDocument/2006/relationships/hyperlink" Target="http://www.earnedschedule.com/Docs/Earned%20Schedule%20a%20%20Breakthrough%20Extension%20to%20EVM%20-%20Henderson.pdf" TargetMode="External"/><Relationship Id="rId67" Type="http://schemas.openxmlformats.org/officeDocument/2006/relationships/hyperlink" Target="http://www.academia.edu/27926188/EARNED_SCHEDULE_FROM_EMERGING_PRACTICE_TO_PRACTICAL_APPLICATION" TargetMode="External"/><Relationship Id="rId68" Type="http://schemas.openxmlformats.org/officeDocument/2006/relationships/hyperlink" Target="http://www.earnedschedule.com/docs/applying%20es%20to%20critical%20path%20and%20more.pdf" TargetMode="External"/><Relationship Id="rId69" Type="http://schemas.openxmlformats.org/officeDocument/2006/relationships/hyperlink" Target="http://calhoun.nps.edu/handle/10945/17329" TargetMode="External"/><Relationship Id="rId50" Type="http://schemas.openxmlformats.org/officeDocument/2006/relationships/hyperlink" Target="https://support.office.com/en-us/article/Earned-value-analysis-for-the-rest-of-us-6a49f56d-d7bc-44eb-8b56-2ff5526403cc" TargetMode="External"/><Relationship Id="rId51" Type="http://schemas.openxmlformats.org/officeDocument/2006/relationships/hyperlink" Target="http://www.microsoftstore.com/store/msusa/en_US/pdp/Office-365-Home/productID.286395000?ICID=Office_365_ModF_365Hm" TargetMode="External"/><Relationship Id="rId52" Type="http://schemas.openxmlformats.org/officeDocument/2006/relationships/hyperlink" Target="https://products.office.com/es/Project/project-for-office-365" TargetMode="External"/><Relationship Id="rId53" Type="http://schemas.openxmlformats.org/officeDocument/2006/relationships/hyperlink" Target="http://www.forbes.com/global2000/list/" TargetMode="External"/><Relationship Id="rId54" Type="http://schemas.openxmlformats.org/officeDocument/2006/relationships/hyperlink" Target="https://msdn.microsoft.com/en-us/library/ff650706.aspx" TargetMode="External"/><Relationship Id="rId55" Type="http://schemas.openxmlformats.org/officeDocument/2006/relationships/hyperlink" Target="https://github.com/rails/rails" TargetMode="External"/><Relationship Id="rId56" Type="http://schemas.openxmlformats.org/officeDocument/2006/relationships/hyperlink" Target="https://www.ibm.com/developerworks/community/wikis/home?lang=en" TargetMode="External"/><Relationship Id="rId57" Type="http://schemas.openxmlformats.org/officeDocument/2006/relationships/hyperlink" Target="http://www.postgresql.org/about/" TargetMode="External"/><Relationship Id="rId58" Type="http://schemas.openxmlformats.org/officeDocument/2006/relationships/hyperlink" Target="https://www.docker.com/what-docker" TargetMode="External"/><Relationship Id="rId59" Type="http://schemas.openxmlformats.org/officeDocument/2006/relationships/hyperlink" Target="https://git-scm.com/about/" TargetMode="External"/><Relationship Id="rId40" Type="http://schemas.openxmlformats.org/officeDocument/2006/relationships/hyperlink" Target="http://pm4dev.com/" TargetMode="External"/><Relationship Id="rId41" Type="http://schemas.openxmlformats.org/officeDocument/2006/relationships/hyperlink" Target="https://www.icescrum.com" TargetMode="External"/><Relationship Id="rId42" Type="http://schemas.openxmlformats.org/officeDocument/2006/relationships/hyperlink" Target="https://freedcamp.com/" TargetMode="External"/><Relationship Id="rId43" Type="http://schemas.openxmlformats.org/officeDocument/2006/relationships/hyperlink" Target="http://www.capterra.com/project-management-software/" TargetMode="External"/><Relationship Id="rId44" Type="http://schemas.openxmlformats.org/officeDocument/2006/relationships/hyperlink" Target="http://www.oracle.com/us/corporate/pricing/primavera-pricelist-2196983.pdf" TargetMode="External"/><Relationship Id="rId45" Type="http://schemas.openxmlformats.org/officeDocument/2006/relationships/hyperlink" Target="https://www.teamwork.com" TargetMode="External"/><Relationship Id="rId46" Type="http://schemas.openxmlformats.org/officeDocument/2006/relationships/hyperlink" Target="https://www.wrike.com" TargetMode="External"/><Relationship Id="rId47" Type="http://schemas.openxmlformats.org/officeDocument/2006/relationships/hyperlink" Target="https://trello.com/business-class" TargetMode="External"/><Relationship Id="rId48" Type="http://schemas.openxmlformats.org/officeDocument/2006/relationships/hyperlink" Target="https://www.podio.com" TargetMode="External"/><Relationship Id="rId49" Type="http://schemas.openxmlformats.org/officeDocument/2006/relationships/hyperlink" Target="https://www.atlassian.com/software/jira"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png"/><Relationship Id="rId34" Type="http://schemas.openxmlformats.org/officeDocument/2006/relationships/footer" Target="footer1.xml"/><Relationship Id="rId35" Type="http://schemas.openxmlformats.org/officeDocument/2006/relationships/footer" Target="footer2.xml"/><Relationship Id="rId36" Type="http://schemas.openxmlformats.org/officeDocument/2006/relationships/hyperlink" Target="http://www.pmi.org/About-Us.aspx" TargetMode="External"/><Relationship Id="rId37" Type="http://schemas.openxmlformats.org/officeDocument/2006/relationships/hyperlink" Target="http://www.agilemanifesto.org/" TargetMode="External"/><Relationship Id="rId38" Type="http://schemas.openxmlformats.org/officeDocument/2006/relationships/hyperlink" Target="http://pm4dev.com/" TargetMode="External"/><Relationship Id="rId39" Type="http://schemas.openxmlformats.org/officeDocument/2006/relationships/hyperlink" Target="http://dle.rae.es/" TargetMode="External"/><Relationship Id="rId70" Type="http://schemas.openxmlformats.org/officeDocument/2006/relationships/hyperlink" Target="http://www.businessinsider.com/the-most-traded-currencies-in-2016-2016-12" TargetMode="External"/><Relationship Id="rId71" Type="http://schemas.openxmlformats.org/officeDocument/2006/relationships/hyperlink" Target="https://opensource.org/licenses/GPL-3.0" TargetMode="External"/><Relationship Id="rId72" Type="http://schemas.openxmlformats.org/officeDocument/2006/relationships/fontTable" Target="fontTable.xm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73" Type="http://schemas.microsoft.com/office/2011/relationships/people" Target="people.xml"/><Relationship Id="rId74" Type="http://schemas.openxmlformats.org/officeDocument/2006/relationships/theme" Target="theme/theme1.xml"/><Relationship Id="rId60" Type="http://schemas.openxmlformats.org/officeDocument/2006/relationships/hyperlink" Target="https://about.gitlab.com/" TargetMode="External"/><Relationship Id="rId61" Type="http://schemas.openxmlformats.org/officeDocument/2006/relationships/hyperlink" Target="https://www.digitalocean.com/" TargetMode="External"/><Relationship Id="rId62" Type="http://schemas.openxmlformats.org/officeDocument/2006/relationships/hyperlink" Target="https://www.mountaingoatsoftware.com/blog/the-main-benefit-of-story-points"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FAC41A-4A19-6449-ABD1-28DD1B53E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8</TotalTime>
  <Pages>112</Pages>
  <Words>36286</Words>
  <Characters>206833</Characters>
  <Application>Microsoft Macintosh Word</Application>
  <DocSecurity>0</DocSecurity>
  <Lines>1723</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creto secreto</dc:creator>
  <cp:keywords/>
  <dc:description/>
  <cp:lastModifiedBy>Microsoft Office User</cp:lastModifiedBy>
  <cp:revision>18</cp:revision>
  <dcterms:created xsi:type="dcterms:W3CDTF">2016-09-04T21:49:00Z</dcterms:created>
  <dcterms:modified xsi:type="dcterms:W3CDTF">2017-09-17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